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9A293B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 xml:space="preserve">Imaging in the Presence of Radiofrequency Field </w:t>
      </w:r>
      <w:proofErr w:type="spellStart"/>
      <w:r w:rsidRPr="00280EC4">
        <w:rPr>
          <w:bCs/>
        </w:rPr>
        <w:t>Inhomogeneities</w:t>
      </w:r>
      <w:proofErr w:type="spellEnd"/>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631381"/>
      <w:r w:rsidRPr="008F6B42">
        <w:rPr>
          <w:lang w:val="fr-FR"/>
        </w:rPr>
        <w:lastRenderedPageBreak/>
        <w:t>Contents</w:t>
      </w:r>
      <w:bookmarkEnd w:id="0"/>
    </w:p>
    <w:p w14:paraId="1A9754B2" w14:textId="77777777" w:rsidR="00351B51" w:rsidRPr="008F6B42" w:rsidRDefault="00351B51" w:rsidP="00351B51">
      <w:pPr>
        <w:rPr>
          <w:lang w:val="fr-FR"/>
        </w:rPr>
      </w:pPr>
    </w:p>
    <w:p w14:paraId="2E83E121" w14:textId="77777777" w:rsidR="003017ED" w:rsidRPr="00953D0F"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953D0F">
        <w:rPr>
          <w:lang w:val="fr-FR"/>
        </w:rPr>
        <w:instrText xml:space="preserve"> TOC \o "1-3" </w:instrText>
      </w:r>
      <w:r>
        <w:fldChar w:fldCharType="separate"/>
      </w:r>
      <w:r w:rsidR="003017ED" w:rsidRPr="00953D0F">
        <w:rPr>
          <w:lang w:val="fr-FR"/>
        </w:rPr>
        <w:t>Contents</w:t>
      </w:r>
      <w:r w:rsidR="003017ED" w:rsidRPr="00953D0F">
        <w:rPr>
          <w:lang w:val="fr-FR"/>
        </w:rPr>
        <w:tab/>
      </w:r>
      <w:r w:rsidR="003017ED">
        <w:fldChar w:fldCharType="begin"/>
      </w:r>
      <w:r w:rsidR="003017ED" w:rsidRPr="00953D0F">
        <w:rPr>
          <w:lang w:val="fr-FR"/>
        </w:rPr>
        <w:instrText xml:space="preserve"> PAGEREF _Toc499631381 \h </w:instrText>
      </w:r>
      <w:r w:rsidR="003017ED">
        <w:fldChar w:fldCharType="separate"/>
      </w:r>
      <w:r w:rsidR="003017ED" w:rsidRPr="00953D0F">
        <w:rPr>
          <w:lang w:val="fr-FR"/>
        </w:rPr>
        <w:t>2</w:t>
      </w:r>
      <w:r w:rsidR="003017ED">
        <w:fldChar w:fldCharType="end"/>
      </w:r>
    </w:p>
    <w:p w14:paraId="146088C1"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List of Figures</w:t>
      </w:r>
      <w:r w:rsidRPr="00953D0F">
        <w:rPr>
          <w:lang w:val="fr-FR"/>
        </w:rPr>
        <w:tab/>
      </w:r>
      <w:r>
        <w:fldChar w:fldCharType="begin"/>
      </w:r>
      <w:r w:rsidRPr="00953D0F">
        <w:rPr>
          <w:lang w:val="fr-FR"/>
        </w:rPr>
        <w:instrText xml:space="preserve"> PAGEREF _Toc499631382 \h </w:instrText>
      </w:r>
      <w:r>
        <w:fldChar w:fldCharType="separate"/>
      </w:r>
      <w:r w:rsidRPr="00953D0F">
        <w:rPr>
          <w:lang w:val="fr-FR"/>
        </w:rPr>
        <w:t>6</w:t>
      </w:r>
      <w:r>
        <w:fldChar w:fldCharType="end"/>
      </w:r>
    </w:p>
    <w:p w14:paraId="566B1ED1"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631383 \h </w:instrText>
      </w:r>
      <w:r>
        <w:fldChar w:fldCharType="separate"/>
      </w:r>
      <w:r>
        <w:t>12</w:t>
      </w:r>
      <w:r>
        <w:fldChar w:fldCharType="end"/>
      </w:r>
    </w:p>
    <w:p w14:paraId="668A156F"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631384 \h </w:instrText>
      </w:r>
      <w:r>
        <w:fldChar w:fldCharType="separate"/>
      </w:r>
      <w:r>
        <w:t>14</w:t>
      </w:r>
      <w:r>
        <w:fldChar w:fldCharType="end"/>
      </w:r>
    </w:p>
    <w:p w14:paraId="5A653789"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631385 \h </w:instrText>
      </w:r>
      <w:r>
        <w:fldChar w:fldCharType="separate"/>
      </w:r>
      <w:r>
        <w:t>16</w:t>
      </w:r>
      <w:r>
        <w:fldChar w:fldCharType="end"/>
      </w:r>
    </w:p>
    <w:p w14:paraId="78107867"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631386 \h </w:instrText>
      </w:r>
      <w:r>
        <w:fldChar w:fldCharType="separate"/>
      </w:r>
      <w:r>
        <w:t>17</w:t>
      </w:r>
      <w:r>
        <w:fldChar w:fldCharType="end"/>
      </w:r>
    </w:p>
    <w:p w14:paraId="2AE80E5E" w14:textId="77777777" w:rsidR="003017ED" w:rsidRPr="00953D0F" w:rsidRDefault="003017ED">
      <w:pPr>
        <w:pStyle w:val="TM1"/>
        <w:rPr>
          <w:rFonts w:asciiTheme="minorHAnsi" w:eastAsiaTheme="minorEastAsia" w:hAnsiTheme="minorHAnsi" w:cstheme="minorBidi"/>
          <w:b w:val="0"/>
          <w:bCs w:val="0"/>
          <w:caps w:val="0"/>
          <w:sz w:val="24"/>
          <w:szCs w:val="24"/>
          <w:lang w:eastAsia="fr-FR"/>
        </w:rPr>
      </w:pPr>
      <w:r w:rsidRPr="00953D0F">
        <w:t>Other Publications</w:t>
      </w:r>
      <w:r w:rsidRPr="00953D0F">
        <w:tab/>
      </w:r>
      <w:r>
        <w:fldChar w:fldCharType="begin"/>
      </w:r>
      <w:r w:rsidRPr="00953D0F">
        <w:instrText xml:space="preserve"> PAGEREF _Toc499631387 \h </w:instrText>
      </w:r>
      <w:r>
        <w:fldChar w:fldCharType="separate"/>
      </w:r>
      <w:r w:rsidRPr="00953D0F">
        <w:t>18</w:t>
      </w:r>
      <w:r>
        <w:fldChar w:fldCharType="end"/>
      </w:r>
    </w:p>
    <w:p w14:paraId="237BE4DF"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Abstract</w:t>
      </w:r>
      <w:r w:rsidRPr="003017ED">
        <w:rPr>
          <w:lang w:val="fr-FR"/>
        </w:rPr>
        <w:tab/>
      </w:r>
      <w:r>
        <w:fldChar w:fldCharType="begin"/>
      </w:r>
      <w:r w:rsidRPr="003017ED">
        <w:rPr>
          <w:lang w:val="fr-FR"/>
        </w:rPr>
        <w:instrText xml:space="preserve"> PAGEREF _Toc499631388 \h </w:instrText>
      </w:r>
      <w:r>
        <w:fldChar w:fldCharType="separate"/>
      </w:r>
      <w:r w:rsidRPr="003017ED">
        <w:rPr>
          <w:lang w:val="fr-FR"/>
        </w:rPr>
        <w:t>21</w:t>
      </w:r>
      <w:r>
        <w:fldChar w:fldCharType="end"/>
      </w:r>
    </w:p>
    <w:p w14:paraId="630805BE"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Résumé</w:t>
      </w:r>
      <w:r w:rsidRPr="003017ED">
        <w:rPr>
          <w:lang w:val="fr-FR"/>
        </w:rPr>
        <w:tab/>
      </w:r>
      <w:r>
        <w:fldChar w:fldCharType="begin"/>
      </w:r>
      <w:r w:rsidRPr="003017ED">
        <w:rPr>
          <w:lang w:val="fr-FR"/>
        </w:rPr>
        <w:instrText xml:space="preserve"> PAGEREF _Toc499631389 \h </w:instrText>
      </w:r>
      <w:r>
        <w:fldChar w:fldCharType="separate"/>
      </w:r>
      <w:r w:rsidRPr="003017ED">
        <w:rPr>
          <w:lang w:val="fr-FR"/>
        </w:rPr>
        <w:t>23</w:t>
      </w:r>
      <w:r>
        <w:fldChar w:fldCharType="end"/>
      </w:r>
    </w:p>
    <w:p w14:paraId="45D135D8"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Original Contributions</w:t>
      </w:r>
      <w:r w:rsidRPr="003017ED">
        <w:rPr>
          <w:lang w:val="fr-FR"/>
        </w:rPr>
        <w:tab/>
      </w:r>
      <w:r>
        <w:fldChar w:fldCharType="begin"/>
      </w:r>
      <w:r w:rsidRPr="003017ED">
        <w:rPr>
          <w:lang w:val="fr-FR"/>
        </w:rPr>
        <w:instrText xml:space="preserve"> PAGEREF _Toc499631390 \h </w:instrText>
      </w:r>
      <w:r>
        <w:fldChar w:fldCharType="separate"/>
      </w:r>
      <w:r w:rsidRPr="003017ED">
        <w:rPr>
          <w:lang w:val="fr-FR"/>
        </w:rPr>
        <w:t>24</w:t>
      </w:r>
      <w:r>
        <w:fldChar w:fldCharType="end"/>
      </w:r>
    </w:p>
    <w:p w14:paraId="060B87EC"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Chapter 1</w:t>
      </w:r>
      <w:r w:rsidRPr="00953D0F">
        <w:rPr>
          <w:b w:val="0"/>
          <w:i/>
          <w:lang w:val="fr-FR"/>
        </w:rPr>
        <w:t xml:space="preserve"> Introduction</w:t>
      </w:r>
      <w:r w:rsidRPr="00953D0F">
        <w:rPr>
          <w:lang w:val="fr-FR"/>
        </w:rPr>
        <w:tab/>
      </w:r>
      <w:r>
        <w:fldChar w:fldCharType="begin"/>
      </w:r>
      <w:r w:rsidRPr="00953D0F">
        <w:rPr>
          <w:lang w:val="fr-FR"/>
        </w:rPr>
        <w:instrText xml:space="preserve"> PAGEREF _Toc499631391 \h </w:instrText>
      </w:r>
      <w:r>
        <w:fldChar w:fldCharType="separate"/>
      </w:r>
      <w:r w:rsidRPr="00953D0F">
        <w:rPr>
          <w:lang w:val="fr-FR"/>
        </w:rPr>
        <w:t>25</w:t>
      </w:r>
      <w:r>
        <w:fldChar w:fldCharType="end"/>
      </w:r>
    </w:p>
    <w:p w14:paraId="036A242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1</w:t>
      </w:r>
      <w:r w:rsidRPr="003017ED">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631392 \h </w:instrText>
      </w:r>
      <w:r>
        <w:rPr>
          <w:noProof/>
        </w:rPr>
      </w:r>
      <w:r>
        <w:rPr>
          <w:noProof/>
        </w:rPr>
        <w:fldChar w:fldCharType="separate"/>
      </w:r>
      <w:r>
        <w:rPr>
          <w:noProof/>
        </w:rPr>
        <w:t>25</w:t>
      </w:r>
      <w:r>
        <w:rPr>
          <w:noProof/>
        </w:rPr>
        <w:fldChar w:fldCharType="end"/>
      </w:r>
    </w:p>
    <w:p w14:paraId="19F9C795"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2</w:t>
      </w:r>
      <w:r w:rsidRPr="003017ED">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631393 \h </w:instrText>
      </w:r>
      <w:r>
        <w:rPr>
          <w:noProof/>
        </w:rPr>
      </w:r>
      <w:r>
        <w:rPr>
          <w:noProof/>
        </w:rPr>
        <w:fldChar w:fldCharType="separate"/>
      </w:r>
      <w:r>
        <w:rPr>
          <w:noProof/>
        </w:rPr>
        <w:t>27</w:t>
      </w:r>
      <w:r>
        <w:rPr>
          <w:noProof/>
        </w:rPr>
        <w:fldChar w:fldCharType="end"/>
      </w:r>
    </w:p>
    <w:p w14:paraId="1E6A69A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3</w:t>
      </w:r>
      <w:r w:rsidRPr="003017ED">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631394 \h </w:instrText>
      </w:r>
      <w:r>
        <w:rPr>
          <w:noProof/>
        </w:rPr>
      </w:r>
      <w:r>
        <w:rPr>
          <w:noProof/>
        </w:rPr>
        <w:fldChar w:fldCharType="separate"/>
      </w:r>
      <w:r>
        <w:rPr>
          <w:noProof/>
        </w:rPr>
        <w:t>28</w:t>
      </w:r>
      <w:r>
        <w:rPr>
          <w:noProof/>
        </w:rPr>
        <w:fldChar w:fldCharType="end"/>
      </w:r>
    </w:p>
    <w:p w14:paraId="73652E2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2</w:t>
      </w:r>
      <w:r w:rsidRPr="001E32B2">
        <w:rPr>
          <w:b w:val="0"/>
          <w:i/>
        </w:rPr>
        <w:t xml:space="preserve"> Background</w:t>
      </w:r>
      <w:r>
        <w:tab/>
      </w:r>
      <w:r>
        <w:fldChar w:fldCharType="begin"/>
      </w:r>
      <w:r>
        <w:instrText xml:space="preserve"> PAGEREF _Toc499631395 \h </w:instrText>
      </w:r>
      <w:r>
        <w:fldChar w:fldCharType="separate"/>
      </w:r>
      <w:r>
        <w:t>30</w:t>
      </w:r>
      <w:r>
        <w:fldChar w:fldCharType="end"/>
      </w:r>
    </w:p>
    <w:p w14:paraId="0BA83DE7" w14:textId="77777777" w:rsidR="003017ED" w:rsidRPr="00953D0F"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1</w:t>
      </w:r>
      <w:r w:rsidRPr="00953D0F">
        <w:rPr>
          <w:rFonts w:asciiTheme="minorHAnsi" w:eastAsiaTheme="minorEastAsia" w:hAnsiTheme="minorHAnsi" w:cstheme="minorBidi"/>
          <w:smallCaps w:val="0"/>
          <w:noProof/>
          <w:sz w:val="24"/>
          <w:szCs w:val="24"/>
          <w:lang w:eastAsia="fr-FR"/>
        </w:rPr>
        <w:tab/>
      </w:r>
      <w:r w:rsidRPr="001E32B2">
        <w:rPr>
          <w:noProof/>
        </w:rPr>
        <w:t>Multiple Sclerosis</w:t>
      </w:r>
      <w:r>
        <w:rPr>
          <w:noProof/>
        </w:rPr>
        <w:tab/>
      </w:r>
      <w:r>
        <w:rPr>
          <w:noProof/>
        </w:rPr>
        <w:fldChar w:fldCharType="begin"/>
      </w:r>
      <w:r>
        <w:rPr>
          <w:noProof/>
        </w:rPr>
        <w:instrText xml:space="preserve"> PAGEREF _Toc499631396 \h </w:instrText>
      </w:r>
      <w:r>
        <w:rPr>
          <w:noProof/>
        </w:rPr>
      </w:r>
      <w:r>
        <w:rPr>
          <w:noProof/>
        </w:rPr>
        <w:fldChar w:fldCharType="separate"/>
      </w:r>
      <w:r>
        <w:rPr>
          <w:noProof/>
        </w:rPr>
        <w:t>30</w:t>
      </w:r>
      <w:r>
        <w:rPr>
          <w:noProof/>
        </w:rPr>
        <w:fldChar w:fldCharType="end"/>
      </w:r>
    </w:p>
    <w:p w14:paraId="505B6F27" w14:textId="77777777" w:rsidR="003017ED" w:rsidRPr="00953D0F"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953D0F">
        <w:rPr>
          <w:rFonts w:asciiTheme="minorHAnsi" w:eastAsiaTheme="minorEastAsia" w:hAnsiTheme="minorHAnsi" w:cstheme="minorBidi"/>
          <w:i w:val="0"/>
          <w:iCs w:val="0"/>
          <w:noProof/>
          <w:sz w:val="24"/>
          <w:szCs w:val="24"/>
          <w:lang w:eastAsia="fr-FR"/>
        </w:rPr>
        <w:tab/>
      </w:r>
      <w:r w:rsidRPr="001E32B2">
        <w:rPr>
          <w:noProof/>
        </w:rPr>
        <w:t>Overview</w:t>
      </w:r>
      <w:r>
        <w:rPr>
          <w:noProof/>
        </w:rPr>
        <w:tab/>
      </w:r>
      <w:r>
        <w:rPr>
          <w:noProof/>
        </w:rPr>
        <w:fldChar w:fldCharType="begin"/>
      </w:r>
      <w:r>
        <w:rPr>
          <w:noProof/>
        </w:rPr>
        <w:instrText xml:space="preserve"> PAGEREF _Toc499631397 \h </w:instrText>
      </w:r>
      <w:r>
        <w:rPr>
          <w:noProof/>
        </w:rPr>
      </w:r>
      <w:r>
        <w:rPr>
          <w:noProof/>
        </w:rPr>
        <w:fldChar w:fldCharType="separate"/>
      </w:r>
      <w:r>
        <w:rPr>
          <w:noProof/>
        </w:rPr>
        <w:t>30</w:t>
      </w:r>
      <w:r>
        <w:rPr>
          <w:noProof/>
        </w:rPr>
        <w:fldChar w:fldCharType="end"/>
      </w:r>
    </w:p>
    <w:p w14:paraId="5EC419C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3017ED">
        <w:rPr>
          <w:rFonts w:asciiTheme="minorHAnsi" w:eastAsiaTheme="minorEastAsia" w:hAnsiTheme="minorHAnsi" w:cstheme="minorBidi"/>
          <w:i w:val="0"/>
          <w:iCs w:val="0"/>
          <w:noProof/>
          <w:sz w:val="24"/>
          <w:szCs w:val="24"/>
          <w:lang w:eastAsia="fr-FR"/>
        </w:rPr>
        <w:tab/>
      </w:r>
      <w:r w:rsidRPr="001E32B2">
        <w:rPr>
          <w:noProof/>
        </w:rPr>
        <w:t>Role of MRI in MS</w:t>
      </w:r>
      <w:r>
        <w:rPr>
          <w:noProof/>
        </w:rPr>
        <w:tab/>
      </w:r>
      <w:r>
        <w:rPr>
          <w:noProof/>
        </w:rPr>
        <w:fldChar w:fldCharType="begin"/>
      </w:r>
      <w:r>
        <w:rPr>
          <w:noProof/>
        </w:rPr>
        <w:instrText xml:space="preserve"> PAGEREF _Toc499631398 \h </w:instrText>
      </w:r>
      <w:r>
        <w:rPr>
          <w:noProof/>
        </w:rPr>
      </w:r>
      <w:r>
        <w:rPr>
          <w:noProof/>
        </w:rPr>
        <w:fldChar w:fldCharType="separate"/>
      </w:r>
      <w:r>
        <w:rPr>
          <w:noProof/>
        </w:rPr>
        <w:t>32</w:t>
      </w:r>
      <w:r>
        <w:rPr>
          <w:noProof/>
        </w:rPr>
        <w:fldChar w:fldCharType="end"/>
      </w:r>
    </w:p>
    <w:p w14:paraId="241D2B9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2</w:t>
      </w:r>
      <w:r w:rsidRPr="003017ED">
        <w:rPr>
          <w:rFonts w:asciiTheme="minorHAnsi" w:eastAsiaTheme="minorEastAsia" w:hAnsiTheme="minorHAnsi" w:cstheme="minorBidi"/>
          <w:smallCaps w:val="0"/>
          <w:noProof/>
          <w:sz w:val="24"/>
          <w:szCs w:val="24"/>
          <w:lang w:eastAsia="fr-FR"/>
        </w:rPr>
        <w:tab/>
      </w:r>
      <w:r w:rsidRPr="001E32B2">
        <w:rPr>
          <w:noProof/>
        </w:rPr>
        <w:t>Quantitative MR Imaging</w:t>
      </w:r>
      <w:r>
        <w:rPr>
          <w:noProof/>
        </w:rPr>
        <w:tab/>
      </w:r>
      <w:r>
        <w:rPr>
          <w:noProof/>
        </w:rPr>
        <w:fldChar w:fldCharType="begin"/>
      </w:r>
      <w:r>
        <w:rPr>
          <w:noProof/>
        </w:rPr>
        <w:instrText xml:space="preserve"> PAGEREF _Toc499631399 \h </w:instrText>
      </w:r>
      <w:r>
        <w:rPr>
          <w:noProof/>
        </w:rPr>
      </w:r>
      <w:r>
        <w:rPr>
          <w:noProof/>
        </w:rPr>
        <w:fldChar w:fldCharType="separate"/>
      </w:r>
      <w:r>
        <w:rPr>
          <w:noProof/>
        </w:rPr>
        <w:t>33</w:t>
      </w:r>
      <w:r>
        <w:rPr>
          <w:noProof/>
        </w:rPr>
        <w:fldChar w:fldCharType="end"/>
      </w:r>
    </w:p>
    <w:p w14:paraId="0E1D8929"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3017ED">
        <w:rPr>
          <w:rFonts w:asciiTheme="minorHAnsi" w:eastAsiaTheme="minorEastAsia" w:hAnsiTheme="minorHAnsi" w:cstheme="minorBidi"/>
          <w:i w:val="0"/>
          <w:iCs w:val="0"/>
          <w:noProof/>
          <w:sz w:val="24"/>
          <w:szCs w:val="24"/>
          <w:lang w:eastAsia="fr-FR"/>
        </w:rPr>
        <w:tab/>
      </w:r>
      <w:r w:rsidRPr="001E32B2">
        <w:rPr>
          <w:noProof/>
        </w:rPr>
        <w:t>Tissue Properties (T</w:t>
      </w:r>
      <w:r w:rsidRPr="001E32B2">
        <w:rPr>
          <w:noProof/>
          <w:vertAlign w:val="subscript"/>
        </w:rPr>
        <w:t>1</w:t>
      </w:r>
      <w:r w:rsidRPr="001E32B2">
        <w:rPr>
          <w:noProof/>
        </w:rPr>
        <w:t>, T</w:t>
      </w:r>
      <w:r w:rsidRPr="001E32B2">
        <w:rPr>
          <w:noProof/>
          <w:vertAlign w:val="subscript"/>
        </w:rPr>
        <w:t>2</w:t>
      </w:r>
      <w:r w:rsidRPr="001E32B2">
        <w:rPr>
          <w:noProof/>
        </w:rPr>
        <w:t>)</w:t>
      </w:r>
      <w:r>
        <w:rPr>
          <w:noProof/>
        </w:rPr>
        <w:tab/>
      </w:r>
      <w:r>
        <w:rPr>
          <w:noProof/>
        </w:rPr>
        <w:fldChar w:fldCharType="begin"/>
      </w:r>
      <w:r>
        <w:rPr>
          <w:noProof/>
        </w:rPr>
        <w:instrText xml:space="preserve"> PAGEREF _Toc499631400 \h </w:instrText>
      </w:r>
      <w:r>
        <w:rPr>
          <w:noProof/>
        </w:rPr>
      </w:r>
      <w:r>
        <w:rPr>
          <w:noProof/>
        </w:rPr>
        <w:fldChar w:fldCharType="separate"/>
      </w:r>
      <w:r>
        <w:rPr>
          <w:noProof/>
        </w:rPr>
        <w:t>33</w:t>
      </w:r>
      <w:r>
        <w:rPr>
          <w:noProof/>
        </w:rPr>
        <w:fldChar w:fldCharType="end"/>
      </w:r>
    </w:p>
    <w:p w14:paraId="1E23ACC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3017ED">
        <w:rPr>
          <w:rFonts w:asciiTheme="minorHAnsi" w:eastAsiaTheme="minorEastAsia" w:hAnsiTheme="minorHAnsi" w:cstheme="minorBidi"/>
          <w:i w:val="0"/>
          <w:iCs w:val="0"/>
          <w:noProof/>
          <w:sz w:val="24"/>
          <w:szCs w:val="24"/>
          <w:lang w:eastAsia="fr-FR"/>
        </w:rPr>
        <w:tab/>
      </w:r>
      <w:r w:rsidRPr="001E32B2">
        <w:rPr>
          <w:noProof/>
        </w:rPr>
        <w:t>Field Properties (B</w:t>
      </w:r>
      <w:r w:rsidRPr="001E32B2">
        <w:rPr>
          <w:noProof/>
          <w:vertAlign w:val="subscript"/>
        </w:rPr>
        <w:t>0</w:t>
      </w:r>
      <w:r w:rsidRPr="001E32B2">
        <w:rPr>
          <w:noProof/>
        </w:rPr>
        <w:t>, B</w:t>
      </w:r>
      <w:r w:rsidRPr="001E32B2">
        <w:rPr>
          <w:noProof/>
          <w:vertAlign w:val="subscript"/>
        </w:rPr>
        <w:t>1</w:t>
      </w:r>
      <w:r w:rsidRPr="001E32B2">
        <w:rPr>
          <w:noProof/>
        </w:rPr>
        <w:t>)</w:t>
      </w:r>
      <w:r>
        <w:rPr>
          <w:noProof/>
        </w:rPr>
        <w:tab/>
      </w:r>
      <w:r>
        <w:rPr>
          <w:noProof/>
        </w:rPr>
        <w:fldChar w:fldCharType="begin"/>
      </w:r>
      <w:r>
        <w:rPr>
          <w:noProof/>
        </w:rPr>
        <w:instrText xml:space="preserve"> PAGEREF _Toc499631401 \h </w:instrText>
      </w:r>
      <w:r>
        <w:rPr>
          <w:noProof/>
        </w:rPr>
      </w:r>
      <w:r>
        <w:rPr>
          <w:noProof/>
        </w:rPr>
        <w:fldChar w:fldCharType="separate"/>
      </w:r>
      <w:r>
        <w:rPr>
          <w:noProof/>
        </w:rPr>
        <w:t>38</w:t>
      </w:r>
      <w:r>
        <w:rPr>
          <w:noProof/>
        </w:rPr>
        <w:fldChar w:fldCharType="end"/>
      </w:r>
    </w:p>
    <w:p w14:paraId="59A93C8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3</w:t>
      </w:r>
      <w:r w:rsidRPr="003017ED">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631402 \h </w:instrText>
      </w:r>
      <w:r>
        <w:rPr>
          <w:noProof/>
        </w:rPr>
      </w:r>
      <w:r>
        <w:rPr>
          <w:noProof/>
        </w:rPr>
        <w:fldChar w:fldCharType="separate"/>
      </w:r>
      <w:r>
        <w:rPr>
          <w:noProof/>
        </w:rPr>
        <w:t>43</w:t>
      </w:r>
      <w:r>
        <w:rPr>
          <w:noProof/>
        </w:rPr>
        <w:fldChar w:fldCharType="end"/>
      </w:r>
    </w:p>
    <w:p w14:paraId="4C8474F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3017ED">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631403 \h </w:instrText>
      </w:r>
      <w:r>
        <w:rPr>
          <w:noProof/>
        </w:rPr>
      </w:r>
      <w:r>
        <w:rPr>
          <w:noProof/>
        </w:rPr>
        <w:fldChar w:fldCharType="separate"/>
      </w:r>
      <w:r>
        <w:rPr>
          <w:noProof/>
        </w:rPr>
        <w:t>43</w:t>
      </w:r>
      <w:r>
        <w:rPr>
          <w:noProof/>
        </w:rPr>
        <w:fldChar w:fldCharType="end"/>
      </w:r>
    </w:p>
    <w:p w14:paraId="1087103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3017ED">
        <w:rPr>
          <w:rFonts w:asciiTheme="minorHAnsi" w:eastAsiaTheme="minorEastAsia" w:hAnsiTheme="minorHAnsi" w:cstheme="minorBidi"/>
          <w:i w:val="0"/>
          <w:iCs w:val="0"/>
          <w:noProof/>
          <w:sz w:val="24"/>
          <w:szCs w:val="24"/>
          <w:lang w:eastAsia="fr-FR"/>
        </w:rPr>
        <w:tab/>
      </w:r>
      <w:r w:rsidRPr="001E32B2">
        <w:rPr>
          <w:noProof/>
        </w:rPr>
        <w:t>MTR and MTsat</w:t>
      </w:r>
      <w:r>
        <w:rPr>
          <w:noProof/>
        </w:rPr>
        <w:tab/>
      </w:r>
      <w:r>
        <w:rPr>
          <w:noProof/>
        </w:rPr>
        <w:fldChar w:fldCharType="begin"/>
      </w:r>
      <w:r>
        <w:rPr>
          <w:noProof/>
        </w:rPr>
        <w:instrText xml:space="preserve"> PAGEREF _Toc499631404 \h </w:instrText>
      </w:r>
      <w:r>
        <w:rPr>
          <w:noProof/>
        </w:rPr>
      </w:r>
      <w:r>
        <w:rPr>
          <w:noProof/>
        </w:rPr>
        <w:fldChar w:fldCharType="separate"/>
      </w:r>
      <w:r>
        <w:rPr>
          <w:noProof/>
        </w:rPr>
        <w:t>46</w:t>
      </w:r>
      <w:r>
        <w:rPr>
          <w:noProof/>
        </w:rPr>
        <w:fldChar w:fldCharType="end"/>
      </w:r>
    </w:p>
    <w:p w14:paraId="28865045"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3017ED">
        <w:rPr>
          <w:rFonts w:asciiTheme="minorHAnsi" w:eastAsiaTheme="minorEastAsia" w:hAnsiTheme="minorHAnsi" w:cstheme="minorBidi"/>
          <w:i w:val="0"/>
          <w:iCs w:val="0"/>
          <w:noProof/>
          <w:sz w:val="24"/>
          <w:szCs w:val="24"/>
          <w:lang w:eastAsia="fr-FR"/>
        </w:rPr>
        <w:tab/>
      </w:r>
      <w:r w:rsidRPr="001E32B2">
        <w:rPr>
          <w:noProof/>
        </w:rPr>
        <w:t>Quantitative Magnetization Transfer Imaging</w:t>
      </w:r>
      <w:r>
        <w:rPr>
          <w:noProof/>
        </w:rPr>
        <w:tab/>
      </w:r>
      <w:r>
        <w:rPr>
          <w:noProof/>
        </w:rPr>
        <w:fldChar w:fldCharType="begin"/>
      </w:r>
      <w:r>
        <w:rPr>
          <w:noProof/>
        </w:rPr>
        <w:instrText xml:space="preserve"> PAGEREF _Toc499631405 \h </w:instrText>
      </w:r>
      <w:r>
        <w:rPr>
          <w:noProof/>
        </w:rPr>
      </w:r>
      <w:r>
        <w:rPr>
          <w:noProof/>
        </w:rPr>
        <w:fldChar w:fldCharType="separate"/>
      </w:r>
      <w:r>
        <w:rPr>
          <w:noProof/>
        </w:rPr>
        <w:t>50</w:t>
      </w:r>
      <w:r>
        <w:rPr>
          <w:noProof/>
        </w:rPr>
        <w:fldChar w:fldCharType="end"/>
      </w:r>
    </w:p>
    <w:p w14:paraId="43C240A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3</w:t>
      </w:r>
      <w:r w:rsidRPr="001E32B2">
        <w:rPr>
          <w:b w:val="0"/>
          <w:i/>
        </w:rPr>
        <w:t xml:space="preserve"> B</w:t>
      </w:r>
      <w:r w:rsidRPr="001E32B2">
        <w:rPr>
          <w:b w:val="0"/>
          <w:i/>
          <w:vertAlign w:val="subscript"/>
        </w:rPr>
        <w:t>1</w:t>
      </w:r>
      <w:r w:rsidRPr="001E32B2">
        <w:rPr>
          <w:b w:val="0"/>
          <w:i/>
        </w:rPr>
        <w:t xml:space="preserve"> Mapping for Bias-Correction in Quantitative T</w:t>
      </w:r>
      <w:r w:rsidRPr="001E32B2">
        <w:rPr>
          <w:b w:val="0"/>
          <w:i/>
          <w:vertAlign w:val="subscript"/>
        </w:rPr>
        <w:t>1</w:t>
      </w:r>
      <w:r w:rsidRPr="001E32B2">
        <w:rPr>
          <w:b w:val="0"/>
          <w:i/>
        </w:rPr>
        <w:t xml:space="preserve"> Imaging of the Brain at 3T Using Standard Pulse Sequences</w:t>
      </w:r>
      <w:r>
        <w:tab/>
      </w:r>
      <w:r>
        <w:fldChar w:fldCharType="begin"/>
      </w:r>
      <w:r>
        <w:instrText xml:space="preserve"> PAGEREF _Toc499631406 \h </w:instrText>
      </w:r>
      <w:r>
        <w:fldChar w:fldCharType="separate"/>
      </w:r>
      <w:r>
        <w:t>56</w:t>
      </w:r>
      <w:r>
        <w:fldChar w:fldCharType="end"/>
      </w:r>
    </w:p>
    <w:p w14:paraId="0E38365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07 \h </w:instrText>
      </w:r>
      <w:r>
        <w:rPr>
          <w:noProof/>
        </w:rPr>
      </w:r>
      <w:r>
        <w:rPr>
          <w:noProof/>
        </w:rPr>
        <w:fldChar w:fldCharType="separate"/>
      </w:r>
      <w:r>
        <w:rPr>
          <w:noProof/>
        </w:rPr>
        <w:t>56</w:t>
      </w:r>
      <w:r>
        <w:rPr>
          <w:noProof/>
        </w:rPr>
        <w:fldChar w:fldCharType="end"/>
      </w:r>
    </w:p>
    <w:p w14:paraId="1D898D5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08 \h </w:instrText>
      </w:r>
      <w:r>
        <w:rPr>
          <w:noProof/>
        </w:rPr>
      </w:r>
      <w:r>
        <w:rPr>
          <w:noProof/>
        </w:rPr>
        <w:fldChar w:fldCharType="separate"/>
      </w:r>
      <w:r>
        <w:rPr>
          <w:noProof/>
        </w:rPr>
        <w:t>59</w:t>
      </w:r>
      <w:r>
        <w:rPr>
          <w:noProof/>
        </w:rPr>
        <w:fldChar w:fldCharType="end"/>
      </w:r>
    </w:p>
    <w:p w14:paraId="4100CF86"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09 \h </w:instrText>
      </w:r>
      <w:r>
        <w:rPr>
          <w:noProof/>
        </w:rPr>
      </w:r>
      <w:r>
        <w:rPr>
          <w:noProof/>
        </w:rPr>
        <w:fldChar w:fldCharType="separate"/>
      </w:r>
      <w:r>
        <w:rPr>
          <w:noProof/>
        </w:rPr>
        <w:t>60</w:t>
      </w:r>
      <w:r>
        <w:rPr>
          <w:noProof/>
        </w:rPr>
        <w:fldChar w:fldCharType="end"/>
      </w:r>
    </w:p>
    <w:p w14:paraId="57261DF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4</w:t>
      </w:r>
      <w:r w:rsidRPr="003017ED">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631410 \h </w:instrText>
      </w:r>
      <w:r>
        <w:rPr>
          <w:noProof/>
        </w:rPr>
      </w:r>
      <w:r>
        <w:rPr>
          <w:noProof/>
        </w:rPr>
        <w:fldChar w:fldCharType="separate"/>
      </w:r>
      <w:r>
        <w:rPr>
          <w:noProof/>
        </w:rPr>
        <w:t>62</w:t>
      </w:r>
      <w:r>
        <w:rPr>
          <w:noProof/>
        </w:rPr>
        <w:fldChar w:fldCharType="end"/>
      </w:r>
    </w:p>
    <w:p w14:paraId="6C59A31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3017ED">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631411 \h </w:instrText>
      </w:r>
      <w:r>
        <w:rPr>
          <w:noProof/>
        </w:rPr>
      </w:r>
      <w:r>
        <w:rPr>
          <w:noProof/>
        </w:rPr>
        <w:fldChar w:fldCharType="separate"/>
      </w:r>
      <w:r>
        <w:rPr>
          <w:noProof/>
        </w:rPr>
        <w:t>63</w:t>
      </w:r>
      <w:r>
        <w:rPr>
          <w:noProof/>
        </w:rPr>
        <w:fldChar w:fldCharType="end"/>
      </w:r>
    </w:p>
    <w:p w14:paraId="45D19E7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2 \h </w:instrText>
      </w:r>
      <w:r>
        <w:rPr>
          <w:noProof/>
        </w:rPr>
      </w:r>
      <w:r>
        <w:rPr>
          <w:noProof/>
        </w:rPr>
        <w:fldChar w:fldCharType="separate"/>
      </w:r>
      <w:r>
        <w:rPr>
          <w:noProof/>
        </w:rPr>
        <w:t>65</w:t>
      </w:r>
      <w:r>
        <w:rPr>
          <w:noProof/>
        </w:rPr>
        <w:fldChar w:fldCharType="end"/>
      </w:r>
    </w:p>
    <w:p w14:paraId="15B811D2"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3017ED">
        <w:rPr>
          <w:rFonts w:asciiTheme="minorHAnsi" w:eastAsiaTheme="minorEastAsia" w:hAnsiTheme="minorHAnsi" w:cstheme="minorBidi"/>
          <w:i w:val="0"/>
          <w:iCs w:val="0"/>
          <w:noProof/>
          <w:sz w:val="24"/>
          <w:szCs w:val="24"/>
          <w:lang w:eastAsia="fr-FR"/>
        </w:rPr>
        <w:tab/>
      </w:r>
      <w:r>
        <w:rPr>
          <w:noProof/>
        </w:rPr>
        <w:t>T</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3 \h </w:instrText>
      </w:r>
      <w:r>
        <w:rPr>
          <w:noProof/>
        </w:rPr>
      </w:r>
      <w:r>
        <w:rPr>
          <w:noProof/>
        </w:rPr>
        <w:fldChar w:fldCharType="separate"/>
      </w:r>
      <w:r>
        <w:rPr>
          <w:noProof/>
        </w:rPr>
        <w:t>67</w:t>
      </w:r>
      <w:r>
        <w:rPr>
          <w:noProof/>
        </w:rPr>
        <w:fldChar w:fldCharType="end"/>
      </w:r>
    </w:p>
    <w:p w14:paraId="519064A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3017ED">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631414 \h </w:instrText>
      </w:r>
      <w:r>
        <w:rPr>
          <w:noProof/>
        </w:rPr>
      </w:r>
      <w:r>
        <w:rPr>
          <w:noProof/>
        </w:rPr>
        <w:fldChar w:fldCharType="separate"/>
      </w:r>
      <w:r>
        <w:rPr>
          <w:noProof/>
        </w:rPr>
        <w:t>67</w:t>
      </w:r>
      <w:r>
        <w:rPr>
          <w:noProof/>
        </w:rPr>
        <w:fldChar w:fldCharType="end"/>
      </w:r>
    </w:p>
    <w:p w14:paraId="2B73345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15 \h </w:instrText>
      </w:r>
      <w:r>
        <w:rPr>
          <w:noProof/>
        </w:rPr>
      </w:r>
      <w:r>
        <w:rPr>
          <w:noProof/>
        </w:rPr>
        <w:fldChar w:fldCharType="separate"/>
      </w:r>
      <w:r>
        <w:rPr>
          <w:noProof/>
        </w:rPr>
        <w:t>68</w:t>
      </w:r>
      <w:r>
        <w:rPr>
          <w:noProof/>
        </w:rPr>
        <w:fldChar w:fldCharType="end"/>
      </w:r>
    </w:p>
    <w:p w14:paraId="7DAAB76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16 \h </w:instrText>
      </w:r>
      <w:r>
        <w:rPr>
          <w:noProof/>
        </w:rPr>
      </w:r>
      <w:r>
        <w:rPr>
          <w:noProof/>
        </w:rPr>
        <w:fldChar w:fldCharType="separate"/>
      </w:r>
      <w:r>
        <w:rPr>
          <w:noProof/>
        </w:rPr>
        <w:t>75</w:t>
      </w:r>
      <w:r>
        <w:rPr>
          <w:noProof/>
        </w:rPr>
        <w:fldChar w:fldCharType="end"/>
      </w:r>
    </w:p>
    <w:p w14:paraId="1949E7A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7</w:t>
      </w:r>
      <w:r w:rsidRPr="003017ED">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631417 \h </w:instrText>
      </w:r>
      <w:r>
        <w:rPr>
          <w:noProof/>
        </w:rPr>
      </w:r>
      <w:r>
        <w:rPr>
          <w:noProof/>
        </w:rPr>
        <w:fldChar w:fldCharType="separate"/>
      </w:r>
      <w:r>
        <w:rPr>
          <w:noProof/>
        </w:rPr>
        <w:t>80</w:t>
      </w:r>
      <w:r>
        <w:rPr>
          <w:noProof/>
        </w:rPr>
        <w:fldChar w:fldCharType="end"/>
      </w:r>
    </w:p>
    <w:p w14:paraId="4349667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4</w:t>
      </w:r>
      <w:r w:rsidRPr="001E32B2">
        <w:rPr>
          <w:b w:val="0"/>
          <w:i/>
        </w:rPr>
        <w:t xml:space="preserve"> B</w:t>
      </w:r>
      <w:r w:rsidRPr="001E32B2">
        <w:rPr>
          <w:b w:val="0"/>
          <w:i/>
          <w:vertAlign w:val="subscript"/>
        </w:rPr>
        <w:t>1</w:t>
      </w:r>
      <w:r w:rsidRPr="001E32B2">
        <w:rPr>
          <w:b w:val="0"/>
          <w:i/>
        </w:rPr>
        <w:t>-Sensitivity Analysis of Quantitative Magnetization Transfer Imaging</w:t>
      </w:r>
      <w:r>
        <w:tab/>
      </w:r>
      <w:r>
        <w:fldChar w:fldCharType="begin"/>
      </w:r>
      <w:r>
        <w:instrText xml:space="preserve"> PAGEREF _Toc499631418 \h </w:instrText>
      </w:r>
      <w:r>
        <w:fldChar w:fldCharType="separate"/>
      </w:r>
      <w:r>
        <w:t>81</w:t>
      </w:r>
      <w:r>
        <w:fldChar w:fldCharType="end"/>
      </w:r>
    </w:p>
    <w:p w14:paraId="71EC807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19 \h </w:instrText>
      </w:r>
      <w:r>
        <w:rPr>
          <w:noProof/>
        </w:rPr>
      </w:r>
      <w:r>
        <w:rPr>
          <w:noProof/>
        </w:rPr>
        <w:fldChar w:fldCharType="separate"/>
      </w:r>
      <w:r>
        <w:rPr>
          <w:noProof/>
        </w:rPr>
        <w:t>81</w:t>
      </w:r>
      <w:r>
        <w:rPr>
          <w:noProof/>
        </w:rPr>
        <w:fldChar w:fldCharType="end"/>
      </w:r>
    </w:p>
    <w:p w14:paraId="1908B5D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20 \h </w:instrText>
      </w:r>
      <w:r>
        <w:rPr>
          <w:noProof/>
        </w:rPr>
      </w:r>
      <w:r>
        <w:rPr>
          <w:noProof/>
        </w:rPr>
        <w:fldChar w:fldCharType="separate"/>
      </w:r>
      <w:r>
        <w:rPr>
          <w:noProof/>
        </w:rPr>
        <w:t>84</w:t>
      </w:r>
      <w:r>
        <w:rPr>
          <w:noProof/>
        </w:rPr>
        <w:fldChar w:fldCharType="end"/>
      </w:r>
    </w:p>
    <w:p w14:paraId="7E34A88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21 \h </w:instrText>
      </w:r>
      <w:r>
        <w:rPr>
          <w:noProof/>
        </w:rPr>
      </w:r>
      <w:r>
        <w:rPr>
          <w:noProof/>
        </w:rPr>
        <w:fldChar w:fldCharType="separate"/>
      </w:r>
      <w:r>
        <w:rPr>
          <w:noProof/>
        </w:rPr>
        <w:t>84</w:t>
      </w:r>
      <w:r>
        <w:rPr>
          <w:noProof/>
        </w:rPr>
        <w:fldChar w:fldCharType="end"/>
      </w:r>
    </w:p>
    <w:p w14:paraId="453268C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4</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22 \h </w:instrText>
      </w:r>
      <w:r>
        <w:rPr>
          <w:noProof/>
        </w:rPr>
      </w:r>
      <w:r>
        <w:rPr>
          <w:noProof/>
        </w:rPr>
        <w:fldChar w:fldCharType="separate"/>
      </w:r>
      <w:r>
        <w:rPr>
          <w:noProof/>
        </w:rPr>
        <w:t>87</w:t>
      </w:r>
      <w:r>
        <w:rPr>
          <w:noProof/>
        </w:rPr>
        <w:fldChar w:fldCharType="end"/>
      </w:r>
    </w:p>
    <w:p w14:paraId="39EAB8C4"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3 \h </w:instrText>
      </w:r>
      <w:r>
        <w:rPr>
          <w:noProof/>
        </w:rPr>
      </w:r>
      <w:r>
        <w:rPr>
          <w:noProof/>
        </w:rPr>
        <w:fldChar w:fldCharType="separate"/>
      </w:r>
      <w:r>
        <w:rPr>
          <w:noProof/>
        </w:rPr>
        <w:t>87</w:t>
      </w:r>
      <w:r>
        <w:rPr>
          <w:noProof/>
        </w:rPr>
        <w:fldChar w:fldCharType="end"/>
      </w:r>
    </w:p>
    <w:p w14:paraId="7CBF178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4 \h </w:instrText>
      </w:r>
      <w:r>
        <w:rPr>
          <w:noProof/>
        </w:rPr>
      </w:r>
      <w:r>
        <w:rPr>
          <w:noProof/>
        </w:rPr>
        <w:fldChar w:fldCharType="separate"/>
      </w:r>
      <w:r>
        <w:rPr>
          <w:noProof/>
        </w:rPr>
        <w:t>89</w:t>
      </w:r>
      <w:r>
        <w:rPr>
          <w:noProof/>
        </w:rPr>
        <w:fldChar w:fldCharType="end"/>
      </w:r>
    </w:p>
    <w:p w14:paraId="49F7B96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25 \h </w:instrText>
      </w:r>
      <w:r>
        <w:rPr>
          <w:noProof/>
        </w:rPr>
      </w:r>
      <w:r>
        <w:rPr>
          <w:noProof/>
        </w:rPr>
        <w:fldChar w:fldCharType="separate"/>
      </w:r>
      <w:r>
        <w:rPr>
          <w:noProof/>
        </w:rPr>
        <w:t>90</w:t>
      </w:r>
      <w:r>
        <w:rPr>
          <w:noProof/>
        </w:rPr>
        <w:fldChar w:fldCharType="end"/>
      </w:r>
    </w:p>
    <w:p w14:paraId="3F910A1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ethod Comparison</w:t>
      </w:r>
      <w:r>
        <w:rPr>
          <w:noProof/>
        </w:rPr>
        <w:tab/>
      </w:r>
      <w:r>
        <w:rPr>
          <w:noProof/>
        </w:rPr>
        <w:fldChar w:fldCharType="begin"/>
      </w:r>
      <w:r>
        <w:rPr>
          <w:noProof/>
        </w:rPr>
        <w:instrText xml:space="preserve"> PAGEREF _Toc499631426 \h </w:instrText>
      </w:r>
      <w:r>
        <w:rPr>
          <w:noProof/>
        </w:rPr>
      </w:r>
      <w:r>
        <w:rPr>
          <w:noProof/>
        </w:rPr>
        <w:fldChar w:fldCharType="separate"/>
      </w:r>
      <w:r>
        <w:rPr>
          <w:noProof/>
        </w:rPr>
        <w:t>93</w:t>
      </w:r>
      <w:r>
        <w:rPr>
          <w:noProof/>
        </w:rPr>
        <w:fldChar w:fldCharType="end"/>
      </w:r>
    </w:p>
    <w:p w14:paraId="3A3C4A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27 \h </w:instrText>
      </w:r>
      <w:r>
        <w:rPr>
          <w:noProof/>
        </w:rPr>
      </w:r>
      <w:r>
        <w:rPr>
          <w:noProof/>
        </w:rPr>
        <w:fldChar w:fldCharType="separate"/>
      </w:r>
      <w:r>
        <w:rPr>
          <w:noProof/>
        </w:rPr>
        <w:t>94</w:t>
      </w:r>
      <w:r>
        <w:rPr>
          <w:noProof/>
        </w:rPr>
        <w:fldChar w:fldCharType="end"/>
      </w:r>
    </w:p>
    <w:p w14:paraId="35FC40AC"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8 \h </w:instrText>
      </w:r>
      <w:r>
        <w:rPr>
          <w:noProof/>
        </w:rPr>
      </w:r>
      <w:r>
        <w:rPr>
          <w:noProof/>
        </w:rPr>
        <w:fldChar w:fldCharType="separate"/>
      </w:r>
      <w:r>
        <w:rPr>
          <w:noProof/>
        </w:rPr>
        <w:t>94</w:t>
      </w:r>
      <w:r>
        <w:rPr>
          <w:noProof/>
        </w:rPr>
        <w:fldChar w:fldCharType="end"/>
      </w:r>
    </w:p>
    <w:p w14:paraId="2949DD4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9 \h </w:instrText>
      </w:r>
      <w:r>
        <w:rPr>
          <w:noProof/>
        </w:rPr>
      </w:r>
      <w:r>
        <w:rPr>
          <w:noProof/>
        </w:rPr>
        <w:fldChar w:fldCharType="separate"/>
      </w:r>
      <w:r>
        <w:rPr>
          <w:noProof/>
        </w:rPr>
        <w:t>97</w:t>
      </w:r>
      <w:r>
        <w:rPr>
          <w:noProof/>
        </w:rPr>
        <w:fldChar w:fldCharType="end"/>
      </w:r>
    </w:p>
    <w:p w14:paraId="11B9C72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30 \h </w:instrText>
      </w:r>
      <w:r>
        <w:rPr>
          <w:noProof/>
        </w:rPr>
      </w:r>
      <w:r>
        <w:rPr>
          <w:noProof/>
        </w:rPr>
        <w:fldChar w:fldCharType="separate"/>
      </w:r>
      <w:r>
        <w:rPr>
          <w:noProof/>
        </w:rPr>
        <w:t>98</w:t>
      </w:r>
      <w:r>
        <w:rPr>
          <w:noProof/>
        </w:rPr>
        <w:fldChar w:fldCharType="end"/>
      </w:r>
    </w:p>
    <w:p w14:paraId="1F18FF87"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 Method Comparison</w:t>
      </w:r>
      <w:r>
        <w:rPr>
          <w:noProof/>
        </w:rPr>
        <w:tab/>
      </w:r>
      <w:r>
        <w:rPr>
          <w:noProof/>
        </w:rPr>
        <w:fldChar w:fldCharType="begin"/>
      </w:r>
      <w:r>
        <w:rPr>
          <w:noProof/>
        </w:rPr>
        <w:instrText xml:space="preserve"> PAGEREF _Toc499631431 \h </w:instrText>
      </w:r>
      <w:r>
        <w:rPr>
          <w:noProof/>
        </w:rPr>
      </w:r>
      <w:r>
        <w:rPr>
          <w:noProof/>
        </w:rPr>
        <w:fldChar w:fldCharType="separate"/>
      </w:r>
      <w:r>
        <w:rPr>
          <w:noProof/>
        </w:rPr>
        <w:t>101</w:t>
      </w:r>
      <w:r>
        <w:rPr>
          <w:noProof/>
        </w:rPr>
        <w:fldChar w:fldCharType="end"/>
      </w:r>
    </w:p>
    <w:p w14:paraId="1D0F9CE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32 \h </w:instrText>
      </w:r>
      <w:r>
        <w:rPr>
          <w:noProof/>
        </w:rPr>
      </w:r>
      <w:r>
        <w:rPr>
          <w:noProof/>
        </w:rPr>
        <w:fldChar w:fldCharType="separate"/>
      </w:r>
      <w:r>
        <w:rPr>
          <w:noProof/>
        </w:rPr>
        <w:t>103</w:t>
      </w:r>
      <w:r>
        <w:rPr>
          <w:noProof/>
        </w:rPr>
        <w:fldChar w:fldCharType="end"/>
      </w:r>
    </w:p>
    <w:p w14:paraId="7B0359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7</w:t>
      </w:r>
      <w:r w:rsidRPr="003017ED">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631433 \h </w:instrText>
      </w:r>
      <w:r>
        <w:rPr>
          <w:noProof/>
        </w:rPr>
      </w:r>
      <w:r>
        <w:rPr>
          <w:noProof/>
        </w:rPr>
        <w:fldChar w:fldCharType="separate"/>
      </w:r>
      <w:r>
        <w:rPr>
          <w:noProof/>
        </w:rPr>
        <w:t>106</w:t>
      </w:r>
      <w:r>
        <w:rPr>
          <w:noProof/>
        </w:rPr>
        <w:fldChar w:fldCharType="end"/>
      </w:r>
    </w:p>
    <w:p w14:paraId="4A86DEA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8</w:t>
      </w:r>
      <w:r w:rsidRPr="003017ED">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631434 \h </w:instrText>
      </w:r>
      <w:r>
        <w:rPr>
          <w:noProof/>
        </w:rPr>
      </w:r>
      <w:r>
        <w:rPr>
          <w:noProof/>
        </w:rPr>
        <w:fldChar w:fldCharType="separate"/>
      </w:r>
      <w:r>
        <w:rPr>
          <w:noProof/>
        </w:rPr>
        <w:t>106</w:t>
      </w:r>
      <w:r>
        <w:rPr>
          <w:noProof/>
        </w:rPr>
        <w:fldChar w:fldCharType="end"/>
      </w:r>
    </w:p>
    <w:p w14:paraId="33199A1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9</w:t>
      </w:r>
      <w:r w:rsidRPr="003017ED">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631435 \h </w:instrText>
      </w:r>
      <w:r>
        <w:rPr>
          <w:noProof/>
        </w:rPr>
      </w:r>
      <w:r>
        <w:rPr>
          <w:noProof/>
        </w:rPr>
        <w:fldChar w:fldCharType="separate"/>
      </w:r>
      <w:r>
        <w:rPr>
          <w:noProof/>
        </w:rPr>
        <w:t>109</w:t>
      </w:r>
      <w:r>
        <w:rPr>
          <w:noProof/>
        </w:rPr>
        <w:fldChar w:fldCharType="end"/>
      </w:r>
    </w:p>
    <w:p w14:paraId="78395F3C"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5</w:t>
      </w:r>
      <w:r w:rsidRPr="001E32B2">
        <w:rPr>
          <w:b w:val="0"/>
          <w:i/>
        </w:rPr>
        <w:t xml:space="preserve"> Sensitivity-Regularization of the Cramér-Rao Lower Bound to Minimize B</w:t>
      </w:r>
      <w:r w:rsidRPr="001E32B2">
        <w:rPr>
          <w:b w:val="0"/>
          <w:i/>
          <w:vertAlign w:val="subscript"/>
        </w:rPr>
        <w:t xml:space="preserve">1 </w:t>
      </w:r>
      <w:r w:rsidRPr="001E32B2">
        <w:rPr>
          <w:b w:val="0"/>
          <w:i/>
        </w:rPr>
        <w:t>Nonuniformity Effects in Quantitative Magnetization Transfer Imaging</w:t>
      </w:r>
      <w:r>
        <w:tab/>
      </w:r>
      <w:r>
        <w:fldChar w:fldCharType="begin"/>
      </w:r>
      <w:r>
        <w:instrText xml:space="preserve"> PAGEREF _Toc499631436 \h </w:instrText>
      </w:r>
      <w:r>
        <w:fldChar w:fldCharType="separate"/>
      </w:r>
      <w:r>
        <w:t>110</w:t>
      </w:r>
      <w:r>
        <w:fldChar w:fldCharType="end"/>
      </w:r>
    </w:p>
    <w:p w14:paraId="4C077CC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37 \h </w:instrText>
      </w:r>
      <w:r>
        <w:rPr>
          <w:noProof/>
        </w:rPr>
      </w:r>
      <w:r>
        <w:rPr>
          <w:noProof/>
        </w:rPr>
        <w:fldChar w:fldCharType="separate"/>
      </w:r>
      <w:r>
        <w:rPr>
          <w:noProof/>
        </w:rPr>
        <w:t>110</w:t>
      </w:r>
      <w:r>
        <w:rPr>
          <w:noProof/>
        </w:rPr>
        <w:fldChar w:fldCharType="end"/>
      </w:r>
    </w:p>
    <w:p w14:paraId="564BB5FD"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38 \h </w:instrText>
      </w:r>
      <w:r>
        <w:rPr>
          <w:noProof/>
        </w:rPr>
      </w:r>
      <w:r>
        <w:rPr>
          <w:noProof/>
        </w:rPr>
        <w:fldChar w:fldCharType="separate"/>
      </w:r>
      <w:r>
        <w:rPr>
          <w:noProof/>
        </w:rPr>
        <w:t>113</w:t>
      </w:r>
      <w:r>
        <w:rPr>
          <w:noProof/>
        </w:rPr>
        <w:fldChar w:fldCharType="end"/>
      </w:r>
    </w:p>
    <w:p w14:paraId="31918BD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39 \h </w:instrText>
      </w:r>
      <w:r>
        <w:rPr>
          <w:noProof/>
        </w:rPr>
      </w:r>
      <w:r>
        <w:rPr>
          <w:noProof/>
        </w:rPr>
        <w:fldChar w:fldCharType="separate"/>
      </w:r>
      <w:r>
        <w:rPr>
          <w:noProof/>
        </w:rPr>
        <w:t>114</w:t>
      </w:r>
      <w:r>
        <w:rPr>
          <w:noProof/>
        </w:rPr>
        <w:fldChar w:fldCharType="end"/>
      </w:r>
    </w:p>
    <w:p w14:paraId="37AF9F2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4</w:t>
      </w:r>
      <w:r w:rsidRPr="003017ED">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631440 \h </w:instrText>
      </w:r>
      <w:r>
        <w:rPr>
          <w:noProof/>
        </w:rPr>
      </w:r>
      <w:r>
        <w:rPr>
          <w:noProof/>
        </w:rPr>
        <w:fldChar w:fldCharType="separate"/>
      </w:r>
      <w:r>
        <w:rPr>
          <w:noProof/>
        </w:rPr>
        <w:t>116</w:t>
      </w:r>
      <w:r>
        <w:rPr>
          <w:noProof/>
        </w:rPr>
        <w:fldChar w:fldCharType="end"/>
      </w:r>
    </w:p>
    <w:p w14:paraId="6778D33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5</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41 \h </w:instrText>
      </w:r>
      <w:r>
        <w:rPr>
          <w:noProof/>
        </w:rPr>
      </w:r>
      <w:r>
        <w:rPr>
          <w:noProof/>
        </w:rPr>
        <w:fldChar w:fldCharType="separate"/>
      </w:r>
      <w:r>
        <w:rPr>
          <w:noProof/>
        </w:rPr>
        <w:t>118</w:t>
      </w:r>
      <w:r>
        <w:rPr>
          <w:noProof/>
        </w:rPr>
        <w:fldChar w:fldCharType="end"/>
      </w:r>
    </w:p>
    <w:p w14:paraId="214C969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3017ED">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2 \h </w:instrText>
      </w:r>
      <w:r>
        <w:rPr>
          <w:noProof/>
        </w:rPr>
      </w:r>
      <w:r>
        <w:rPr>
          <w:noProof/>
        </w:rPr>
        <w:fldChar w:fldCharType="separate"/>
      </w:r>
      <w:r>
        <w:rPr>
          <w:noProof/>
        </w:rPr>
        <w:t>119</w:t>
      </w:r>
      <w:r>
        <w:rPr>
          <w:noProof/>
        </w:rPr>
        <w:fldChar w:fldCharType="end"/>
      </w:r>
    </w:p>
    <w:p w14:paraId="123ADB8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3017ED">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3 \h </w:instrText>
      </w:r>
      <w:r>
        <w:rPr>
          <w:noProof/>
        </w:rPr>
      </w:r>
      <w:r>
        <w:rPr>
          <w:noProof/>
        </w:rPr>
        <w:fldChar w:fldCharType="separate"/>
      </w:r>
      <w:r>
        <w:rPr>
          <w:noProof/>
        </w:rPr>
        <w:t>120</w:t>
      </w:r>
      <w:r>
        <w:rPr>
          <w:noProof/>
        </w:rPr>
        <w:fldChar w:fldCharType="end"/>
      </w:r>
    </w:p>
    <w:p w14:paraId="7703AED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4 \h </w:instrText>
      </w:r>
      <w:r>
        <w:rPr>
          <w:noProof/>
        </w:rPr>
      </w:r>
      <w:r>
        <w:rPr>
          <w:noProof/>
        </w:rPr>
        <w:fldChar w:fldCharType="separate"/>
      </w:r>
      <w:r>
        <w:rPr>
          <w:noProof/>
        </w:rPr>
        <w:t>121</w:t>
      </w:r>
      <w:r>
        <w:rPr>
          <w:noProof/>
        </w:rPr>
        <w:fldChar w:fldCharType="end"/>
      </w:r>
    </w:p>
    <w:p w14:paraId="63584DA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6</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45 \h </w:instrText>
      </w:r>
      <w:r>
        <w:rPr>
          <w:noProof/>
        </w:rPr>
      </w:r>
      <w:r>
        <w:rPr>
          <w:noProof/>
        </w:rPr>
        <w:fldChar w:fldCharType="separate"/>
      </w:r>
      <w:r>
        <w:rPr>
          <w:noProof/>
        </w:rPr>
        <w:t>123</w:t>
      </w:r>
      <w:r>
        <w:rPr>
          <w:noProof/>
        </w:rPr>
        <w:fldChar w:fldCharType="end"/>
      </w:r>
    </w:p>
    <w:p w14:paraId="4DA87CDA"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702A9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6 \h </w:instrText>
      </w:r>
      <w:r>
        <w:rPr>
          <w:noProof/>
        </w:rPr>
      </w:r>
      <w:r>
        <w:rPr>
          <w:noProof/>
        </w:rPr>
        <w:fldChar w:fldCharType="separate"/>
      </w:r>
      <w:r>
        <w:rPr>
          <w:noProof/>
        </w:rPr>
        <w:t>123</w:t>
      </w:r>
      <w:r>
        <w:rPr>
          <w:noProof/>
        </w:rPr>
        <w:fldChar w:fldCharType="end"/>
      </w:r>
    </w:p>
    <w:p w14:paraId="53CA87F8"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702A9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7 \h </w:instrText>
      </w:r>
      <w:r>
        <w:rPr>
          <w:noProof/>
        </w:rPr>
      </w:r>
      <w:r>
        <w:rPr>
          <w:noProof/>
        </w:rPr>
        <w:fldChar w:fldCharType="separate"/>
      </w:r>
      <w:r>
        <w:rPr>
          <w:noProof/>
        </w:rPr>
        <w:t>125</w:t>
      </w:r>
      <w:r>
        <w:rPr>
          <w:noProof/>
        </w:rPr>
        <w:fldChar w:fldCharType="end"/>
      </w:r>
    </w:p>
    <w:p w14:paraId="1BCF0798"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8 \h </w:instrText>
      </w:r>
      <w:r>
        <w:rPr>
          <w:noProof/>
        </w:rPr>
      </w:r>
      <w:r>
        <w:rPr>
          <w:noProof/>
        </w:rPr>
        <w:fldChar w:fldCharType="separate"/>
      </w:r>
      <w:r>
        <w:rPr>
          <w:noProof/>
        </w:rPr>
        <w:t>129</w:t>
      </w:r>
      <w:r>
        <w:rPr>
          <w:noProof/>
        </w:rPr>
        <w:fldChar w:fldCharType="end"/>
      </w:r>
    </w:p>
    <w:p w14:paraId="7063052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lastRenderedPageBreak/>
        <w:t>5.7</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49 \h </w:instrText>
      </w:r>
      <w:r>
        <w:rPr>
          <w:noProof/>
        </w:rPr>
      </w:r>
      <w:r>
        <w:rPr>
          <w:noProof/>
        </w:rPr>
        <w:fldChar w:fldCharType="separate"/>
      </w:r>
      <w:r>
        <w:rPr>
          <w:noProof/>
        </w:rPr>
        <w:t>132</w:t>
      </w:r>
      <w:r>
        <w:rPr>
          <w:noProof/>
        </w:rPr>
        <w:fldChar w:fldCharType="end"/>
      </w:r>
    </w:p>
    <w:p w14:paraId="21CA303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6</w:t>
      </w:r>
      <w:r w:rsidRPr="001E32B2">
        <w:rPr>
          <w:b w:val="0"/>
          <w:i/>
        </w:rPr>
        <w:t xml:space="preserve"> Conclusion</w:t>
      </w:r>
      <w:r>
        <w:tab/>
      </w:r>
      <w:r>
        <w:fldChar w:fldCharType="begin"/>
      </w:r>
      <w:r>
        <w:instrText xml:space="preserve"> PAGEREF _Toc499631450 \h </w:instrText>
      </w:r>
      <w:r>
        <w:fldChar w:fldCharType="separate"/>
      </w:r>
      <w:r>
        <w:t>137</w:t>
      </w:r>
      <w:r>
        <w:fldChar w:fldCharType="end"/>
      </w:r>
    </w:p>
    <w:p w14:paraId="64A98A7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1</w:t>
      </w:r>
      <w:r w:rsidRPr="003017ED">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631451 \h </w:instrText>
      </w:r>
      <w:r>
        <w:rPr>
          <w:noProof/>
        </w:rPr>
      </w:r>
      <w:r>
        <w:rPr>
          <w:noProof/>
        </w:rPr>
        <w:fldChar w:fldCharType="separate"/>
      </w:r>
      <w:r>
        <w:rPr>
          <w:noProof/>
        </w:rPr>
        <w:t>137</w:t>
      </w:r>
      <w:r>
        <w:rPr>
          <w:noProof/>
        </w:rPr>
        <w:fldChar w:fldCharType="end"/>
      </w:r>
    </w:p>
    <w:p w14:paraId="5732168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2</w:t>
      </w:r>
      <w:r w:rsidRPr="003017ED">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631452 \h </w:instrText>
      </w:r>
      <w:r>
        <w:rPr>
          <w:noProof/>
        </w:rPr>
      </w:r>
      <w:r>
        <w:rPr>
          <w:noProof/>
        </w:rPr>
        <w:fldChar w:fldCharType="separate"/>
      </w:r>
      <w:r>
        <w:rPr>
          <w:noProof/>
        </w:rPr>
        <w:t>140</w:t>
      </w:r>
      <w:r>
        <w:rPr>
          <w:noProof/>
        </w:rPr>
        <w:fldChar w:fldCharType="end"/>
      </w:r>
    </w:p>
    <w:p w14:paraId="37971954"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631453 \h </w:instrText>
      </w:r>
      <w:r>
        <w:fldChar w:fldCharType="separate"/>
      </w:r>
      <w:r>
        <w:t>143</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631382"/>
      <w:r>
        <w:lastRenderedPageBreak/>
        <w:t>List of Figures</w:t>
      </w:r>
      <w:bookmarkEnd w:id="1"/>
    </w:p>
    <w:p w14:paraId="2D2F2D50" w14:textId="77777777" w:rsidR="00704E40" w:rsidRPr="008A747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704E40">
        <w:rPr>
          <w:noProof/>
        </w:rPr>
        <w:t>Figure 2</w:t>
      </w:r>
      <w:r w:rsidR="00704E40">
        <w:rPr>
          <w:noProof/>
        </w:rPr>
        <w:noBreakHyphen/>
        <w:t>1. Simplified pulse sequence diagrams of two T</w:t>
      </w:r>
      <w:r w:rsidR="00704E40" w:rsidRPr="0072460F">
        <w:rPr>
          <w:noProof/>
          <w:vertAlign w:val="subscript"/>
        </w:rPr>
        <w:t>1</w:t>
      </w:r>
      <w:r w:rsidR="00704E40">
        <w:rPr>
          <w:noProof/>
        </w:rPr>
        <w:t xml:space="preserve"> mapping techniques: Inversion Recovery (IR) and Variable Flip Angle (VFA). TR: repetition time, TI: inversion time, α: excitation flip angle, IMG: image acquisition (k-space readout), SPOIL: spoiler gradient.</w:t>
      </w:r>
      <w:r w:rsidR="00704E40">
        <w:rPr>
          <w:noProof/>
        </w:rPr>
        <w:tab/>
      </w:r>
      <w:r w:rsidR="00704E40">
        <w:rPr>
          <w:noProof/>
        </w:rPr>
        <w:fldChar w:fldCharType="begin"/>
      </w:r>
      <w:r w:rsidR="00704E40">
        <w:rPr>
          <w:noProof/>
        </w:rPr>
        <w:instrText xml:space="preserve"> PAGEREF _Toc499828981 \h </w:instrText>
      </w:r>
      <w:r w:rsidR="00704E40">
        <w:rPr>
          <w:noProof/>
        </w:rPr>
      </w:r>
      <w:r w:rsidR="00704E40">
        <w:rPr>
          <w:noProof/>
        </w:rPr>
        <w:fldChar w:fldCharType="separate"/>
      </w:r>
      <w:r w:rsidR="00704E40">
        <w:rPr>
          <w:noProof/>
        </w:rPr>
        <w:t>36</w:t>
      </w:r>
      <w:r w:rsidR="00704E40">
        <w:rPr>
          <w:noProof/>
        </w:rPr>
        <w:fldChar w:fldCharType="end"/>
      </w:r>
    </w:p>
    <w:p w14:paraId="05EA1EE6"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72460F">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499828982 \h </w:instrText>
      </w:r>
      <w:r>
        <w:rPr>
          <w:noProof/>
        </w:rPr>
      </w:r>
      <w:r>
        <w:rPr>
          <w:noProof/>
        </w:rPr>
        <w:fldChar w:fldCharType="separate"/>
      </w:r>
      <w:r>
        <w:rPr>
          <w:noProof/>
        </w:rPr>
        <w:t>40</w:t>
      </w:r>
      <w:r>
        <w:rPr>
          <w:noProof/>
        </w:rPr>
        <w:fldChar w:fldCharType="end"/>
      </w:r>
    </w:p>
    <w:p w14:paraId="01AFFFF3"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72460F">
        <w:rPr>
          <w:i/>
          <w:noProof/>
        </w:rPr>
        <w:t>M</w:t>
      </w:r>
      <w:r w:rsidRPr="0072460F">
        <w:rPr>
          <w:i/>
          <w:noProof/>
          <w:vertAlign w:val="subscript"/>
        </w:rPr>
        <w:t>0,f</w:t>
      </w:r>
      <w:r>
        <w:rPr>
          <w:noProof/>
        </w:rPr>
        <w:t xml:space="preserve">: equilibrium magnetization of the free pool, </w:t>
      </w:r>
      <w:r w:rsidRPr="0072460F">
        <w:rPr>
          <w:i/>
          <w:noProof/>
        </w:rPr>
        <w:t>M</w:t>
      </w:r>
      <w:r w:rsidRPr="0072460F">
        <w:rPr>
          <w:i/>
          <w:noProof/>
          <w:vertAlign w:val="subscript"/>
        </w:rPr>
        <w:t>z,f</w:t>
      </w:r>
      <w:r>
        <w:rPr>
          <w:noProof/>
        </w:rPr>
        <w:t xml:space="preserve">: longitudinal magnetization of the free pool, </w:t>
      </w:r>
      <w:r w:rsidRPr="0072460F">
        <w:rPr>
          <w:i/>
          <w:noProof/>
        </w:rPr>
        <w:t>M</w:t>
      </w:r>
      <w:r w:rsidRPr="0072460F">
        <w:rPr>
          <w:i/>
          <w:noProof/>
          <w:vertAlign w:val="subscript"/>
        </w:rPr>
        <w:t>0,r</w:t>
      </w:r>
      <w:r>
        <w:rPr>
          <w:noProof/>
        </w:rPr>
        <w:t xml:space="preserve">: equilibrium magnetization of the restricted, </w:t>
      </w:r>
      <w:r w:rsidRPr="0072460F">
        <w:rPr>
          <w:i/>
          <w:noProof/>
        </w:rPr>
        <w:t>M</w:t>
      </w:r>
      <w:r w:rsidRPr="0072460F">
        <w:rPr>
          <w:i/>
          <w:noProof/>
          <w:vertAlign w:val="subscript"/>
        </w:rPr>
        <w:t>z,r</w:t>
      </w:r>
      <w:r>
        <w:rPr>
          <w:noProof/>
        </w:rPr>
        <w:t xml:space="preserve">: longitudinal magnetization of the restricted pool, </w:t>
      </w:r>
      <w:r w:rsidRPr="0072460F">
        <w:rPr>
          <w:i/>
          <w:noProof/>
        </w:rPr>
        <w:t>k</w:t>
      </w:r>
      <w:r w:rsidRPr="0072460F">
        <w:rPr>
          <w:i/>
          <w:noProof/>
          <w:vertAlign w:val="subscript"/>
        </w:rPr>
        <w:t>f</w:t>
      </w:r>
      <w:r>
        <w:rPr>
          <w:noProof/>
        </w:rPr>
        <w:t xml:space="preserve">: magnetization transfer exchange rate from the free pool to the restricted pool, </w:t>
      </w:r>
      <w:r w:rsidRPr="0072460F">
        <w:rPr>
          <w:i/>
          <w:noProof/>
        </w:rPr>
        <w:t>k</w:t>
      </w:r>
      <w:r w:rsidRPr="0072460F">
        <w:rPr>
          <w:i/>
          <w:noProof/>
          <w:vertAlign w:val="subscript"/>
        </w:rPr>
        <w:t>r</w:t>
      </w:r>
      <w:r>
        <w:rPr>
          <w:noProof/>
        </w:rPr>
        <w:t xml:space="preserve">: magnetization transfer exchange rate from the restricted pool to the free pool, </w:t>
      </w:r>
      <w:r w:rsidRPr="0072460F">
        <w:rPr>
          <w:i/>
          <w:noProof/>
        </w:rPr>
        <w:t>R</w:t>
      </w:r>
      <w:r w:rsidRPr="0072460F">
        <w:rPr>
          <w:i/>
          <w:noProof/>
          <w:vertAlign w:val="subscript"/>
        </w:rPr>
        <w:t>1,f</w:t>
      </w:r>
      <w:r>
        <w:rPr>
          <w:noProof/>
        </w:rPr>
        <w:t xml:space="preserve">: longitudinal relaxation rate of the free pool, </w:t>
      </w:r>
      <w:r w:rsidRPr="0072460F">
        <w:rPr>
          <w:i/>
          <w:noProof/>
        </w:rPr>
        <w:t>R</w:t>
      </w:r>
      <w:r w:rsidRPr="0072460F">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499828983 \h </w:instrText>
      </w:r>
      <w:r>
        <w:rPr>
          <w:noProof/>
        </w:rPr>
      </w:r>
      <w:r>
        <w:rPr>
          <w:noProof/>
        </w:rPr>
        <w:fldChar w:fldCharType="separate"/>
      </w:r>
      <w:r>
        <w:rPr>
          <w:noProof/>
        </w:rPr>
        <w:t>45</w:t>
      </w:r>
      <w:r>
        <w:rPr>
          <w:noProof/>
        </w:rPr>
        <w:fldChar w:fldCharType="end"/>
      </w:r>
    </w:p>
    <w:p w14:paraId="57FACF10"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499828984 \h </w:instrText>
      </w:r>
      <w:r>
        <w:rPr>
          <w:noProof/>
        </w:rPr>
      </w:r>
      <w:r>
        <w:rPr>
          <w:noProof/>
        </w:rPr>
        <w:fldChar w:fldCharType="separate"/>
      </w:r>
      <w:r>
        <w:rPr>
          <w:noProof/>
        </w:rPr>
        <w:t>46</w:t>
      </w:r>
      <w:r>
        <w:rPr>
          <w:noProof/>
        </w:rPr>
        <w:fldChar w:fldCharType="end"/>
      </w:r>
    </w:p>
    <w:p w14:paraId="4BE68516"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828985 \h </w:instrText>
      </w:r>
      <w:r>
        <w:rPr>
          <w:noProof/>
        </w:rPr>
      </w:r>
      <w:r>
        <w:rPr>
          <w:noProof/>
        </w:rPr>
        <w:fldChar w:fldCharType="separate"/>
      </w:r>
      <w:r>
        <w:rPr>
          <w:noProof/>
        </w:rPr>
        <w:t>48</w:t>
      </w:r>
      <w:r>
        <w:rPr>
          <w:noProof/>
        </w:rPr>
        <w:fldChar w:fldCharType="end"/>
      </w:r>
    </w:p>
    <w:p w14:paraId="658C7987"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w:t>
      </w:r>
      <w:r>
        <w:rPr>
          <w:noProof/>
        </w:rPr>
        <w:tab/>
      </w:r>
      <w:r>
        <w:rPr>
          <w:noProof/>
        </w:rPr>
        <w:fldChar w:fldCharType="begin"/>
      </w:r>
      <w:r>
        <w:rPr>
          <w:noProof/>
        </w:rPr>
        <w:instrText xml:space="preserve"> PAGEREF _Toc499828986 \h </w:instrText>
      </w:r>
      <w:r>
        <w:rPr>
          <w:noProof/>
        </w:rPr>
      </w:r>
      <w:r>
        <w:rPr>
          <w:noProof/>
        </w:rPr>
        <w:fldChar w:fldCharType="separate"/>
      </w:r>
      <w:r>
        <w:rPr>
          <w:noProof/>
        </w:rPr>
        <w:t>54</w:t>
      </w:r>
      <w:r>
        <w:rPr>
          <w:noProof/>
        </w:rPr>
        <w:fldChar w:fldCharType="end"/>
      </w:r>
    </w:p>
    <w:p w14:paraId="591F1665"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69] using MP-RAGE T</w:t>
      </w:r>
      <w:r w:rsidRPr="0072460F">
        <w:rPr>
          <w:noProof/>
          <w:vertAlign w:val="subscript"/>
        </w:rPr>
        <w:t>1w</w:t>
      </w:r>
      <w:r>
        <w:rPr>
          <w:noProof/>
        </w:rPr>
        <w:t xml:space="preserve"> data (1 × 1 × 1mm</w:t>
      </w:r>
      <w:r w:rsidRPr="0072460F">
        <w:rPr>
          <w:noProof/>
          <w:vertAlign w:val="superscript"/>
        </w:rPr>
        <w:t>3</w:t>
      </w:r>
      <w:r>
        <w:rPr>
          <w:noProof/>
        </w:rPr>
        <w:t>) and resampled to 2 × 2 × 5mm</w:t>
      </w:r>
      <w:r w:rsidRPr="0072460F">
        <w:rPr>
          <w:noProof/>
          <w:vertAlign w:val="superscript"/>
        </w:rPr>
        <w:t>3</w:t>
      </w:r>
      <w:r>
        <w:rPr>
          <w:noProof/>
        </w:rPr>
        <w:t>. Tissue percentages were estimated by calculating the ratio of INSECT tissue-classified voxels (1mm</w:t>
      </w:r>
      <w:r w:rsidRPr="0072460F">
        <w:rPr>
          <w:noProof/>
          <w:vertAlign w:val="superscript"/>
        </w:rPr>
        <w:t>3</w:t>
      </w:r>
      <w:r>
        <w:rPr>
          <w:noProof/>
        </w:rPr>
        <w:t>) for a given tissue type (WM, GM, CSF) that were located inside the corresponding low-resolution voxels (2 × 2 × 5mm</w:t>
      </w:r>
      <w:r w:rsidRPr="0072460F">
        <w:rPr>
          <w:noProof/>
          <w:vertAlign w:val="superscript"/>
        </w:rPr>
        <w:t>3</w:t>
      </w:r>
      <w:r>
        <w:rPr>
          <w:noProof/>
        </w:rPr>
        <w:t>), for which the quantitative maps (B</w:t>
      </w:r>
      <w:r w:rsidRPr="0072460F">
        <w:rPr>
          <w:noProof/>
          <w:vertAlign w:val="subscript"/>
        </w:rPr>
        <w:t>1</w:t>
      </w:r>
      <w:r>
        <w:rPr>
          <w:noProof/>
        </w:rPr>
        <w:t>, T</w:t>
      </w:r>
      <w:r w:rsidRPr="0072460F">
        <w:rPr>
          <w:noProof/>
          <w:vertAlign w:val="subscript"/>
        </w:rPr>
        <w:t>1</w:t>
      </w:r>
      <w:r>
        <w:rPr>
          <w:noProof/>
        </w:rPr>
        <w:t>) were acquired.</w:t>
      </w:r>
      <w:r>
        <w:rPr>
          <w:noProof/>
        </w:rPr>
        <w:tab/>
      </w:r>
      <w:r>
        <w:rPr>
          <w:noProof/>
        </w:rPr>
        <w:fldChar w:fldCharType="begin"/>
      </w:r>
      <w:r>
        <w:rPr>
          <w:noProof/>
        </w:rPr>
        <w:instrText xml:space="preserve"> PAGEREF _Toc499828987 \h </w:instrText>
      </w:r>
      <w:r>
        <w:rPr>
          <w:noProof/>
        </w:rPr>
      </w:r>
      <w:r>
        <w:rPr>
          <w:noProof/>
        </w:rPr>
        <w:fldChar w:fldCharType="separate"/>
      </w:r>
      <w:r>
        <w:rPr>
          <w:noProof/>
        </w:rPr>
        <w:t>66</w:t>
      </w:r>
      <w:r>
        <w:rPr>
          <w:noProof/>
        </w:rPr>
        <w:fldChar w:fldCharType="end"/>
      </w:r>
    </w:p>
    <w:p w14:paraId="18AAFF2E"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72460F">
        <w:rPr>
          <w:noProof/>
          <w:vertAlign w:val="subscript"/>
        </w:rPr>
        <w:t>1</w:t>
      </w:r>
      <w:r>
        <w:rPr>
          <w:noProof/>
        </w:rPr>
        <w:t xml:space="preserve"> (a) and T</w:t>
      </w:r>
      <w:r w:rsidRPr="0072460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828988 \h </w:instrText>
      </w:r>
      <w:r>
        <w:rPr>
          <w:noProof/>
        </w:rPr>
      </w:r>
      <w:r>
        <w:rPr>
          <w:noProof/>
        </w:rPr>
        <w:fldChar w:fldCharType="separate"/>
      </w:r>
      <w:r>
        <w:rPr>
          <w:noProof/>
        </w:rPr>
        <w:t>72</w:t>
      </w:r>
      <w:r>
        <w:rPr>
          <w:noProof/>
        </w:rPr>
        <w:fldChar w:fldCharType="end"/>
      </w:r>
    </w:p>
    <w:p w14:paraId="730C3D0F"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72460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72460F">
        <w:rPr>
          <w:noProof/>
          <w:vertAlign w:val="subscript"/>
        </w:rPr>
        <w:t>1</w:t>
      </w:r>
      <w:r>
        <w:rPr>
          <w:noProof/>
        </w:rPr>
        <w:t xml:space="preserve"> maps, and corresponding WM-masked VFA T</w:t>
      </w:r>
      <w:r w:rsidRPr="0072460F">
        <w:rPr>
          <w:noProof/>
          <w:vertAlign w:val="subscript"/>
        </w:rPr>
        <w:t>1</w:t>
      </w:r>
      <w:r>
        <w:rPr>
          <w:noProof/>
        </w:rPr>
        <w:t xml:space="preserve"> maps fitted using flip-angles scaled voxelwise using each B</w:t>
      </w:r>
      <w:r w:rsidRPr="0072460F">
        <w:rPr>
          <w:noProof/>
          <w:vertAlign w:val="subscript"/>
        </w:rPr>
        <w:t>1</w:t>
      </w:r>
      <w:r>
        <w:rPr>
          <w:noProof/>
        </w:rPr>
        <w:t xml:space="preserve"> map. The “Nominal” column represents VFA T</w:t>
      </w:r>
      <w:r w:rsidRPr="0072460F">
        <w:rPr>
          <w:noProof/>
          <w:vertAlign w:val="subscript"/>
        </w:rPr>
        <w:t>1</w:t>
      </w:r>
      <w:r>
        <w:rPr>
          <w:noProof/>
        </w:rPr>
        <w:t xml:space="preserve"> fitting using no B</w:t>
      </w:r>
      <w:r w:rsidRPr="0072460F">
        <w:rPr>
          <w:noProof/>
          <w:vertAlign w:val="subscript"/>
        </w:rPr>
        <w:t>1</w:t>
      </w:r>
      <w:r>
        <w:rPr>
          <w:noProof/>
        </w:rPr>
        <w:t xml:space="preserve"> correction (B</w:t>
      </w:r>
      <w:r w:rsidRPr="0072460F">
        <w:rPr>
          <w:noProof/>
          <w:vertAlign w:val="subscript"/>
        </w:rPr>
        <w:t>1</w:t>
      </w:r>
      <w:r>
        <w:rPr>
          <w:noProof/>
        </w:rPr>
        <w:t xml:space="preserve"> = 1 n.u.).</w:t>
      </w:r>
      <w:r>
        <w:rPr>
          <w:noProof/>
        </w:rPr>
        <w:tab/>
      </w:r>
      <w:r>
        <w:rPr>
          <w:noProof/>
        </w:rPr>
        <w:fldChar w:fldCharType="begin"/>
      </w:r>
      <w:r>
        <w:rPr>
          <w:noProof/>
        </w:rPr>
        <w:instrText xml:space="preserve"> PAGEREF _Toc499828989 \h </w:instrText>
      </w:r>
      <w:r>
        <w:rPr>
          <w:noProof/>
        </w:rPr>
      </w:r>
      <w:r>
        <w:rPr>
          <w:noProof/>
        </w:rPr>
        <w:fldChar w:fldCharType="separate"/>
      </w:r>
      <w:r>
        <w:rPr>
          <w:noProof/>
        </w:rPr>
        <w:t>72</w:t>
      </w:r>
      <w:r>
        <w:rPr>
          <w:noProof/>
        </w:rPr>
        <w:fldChar w:fldCharType="end"/>
      </w:r>
    </w:p>
    <w:p w14:paraId="378F4EE1"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72460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828990 \h </w:instrText>
      </w:r>
      <w:r>
        <w:rPr>
          <w:noProof/>
        </w:rPr>
      </w:r>
      <w:r>
        <w:rPr>
          <w:noProof/>
        </w:rPr>
        <w:fldChar w:fldCharType="separate"/>
      </w:r>
      <w:r>
        <w:rPr>
          <w:noProof/>
        </w:rPr>
        <w:t>75</w:t>
      </w:r>
      <w:r>
        <w:rPr>
          <w:noProof/>
        </w:rPr>
        <w:fldChar w:fldCharType="end"/>
      </w:r>
    </w:p>
    <w:p w14:paraId="0FD1CCE8"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5. Whole-brain coverage of axial MP-RAGE T</w:t>
      </w:r>
      <w:r w:rsidRPr="0072460F">
        <w:rPr>
          <w:noProof/>
          <w:vertAlign w:val="subscript"/>
        </w:rPr>
        <w:t>1w</w:t>
      </w:r>
      <w:r>
        <w:rPr>
          <w:noProof/>
        </w:rPr>
        <w:t xml:space="preserve"> slices, unfiltered AFI B</w:t>
      </w:r>
      <w:r w:rsidRPr="0072460F">
        <w:rPr>
          <w:noProof/>
          <w:vertAlign w:val="subscript"/>
        </w:rPr>
        <w:t>1</w:t>
      </w:r>
      <w:r>
        <w:rPr>
          <w:noProof/>
        </w:rPr>
        <w:t xml:space="preserve"> maps, and unfiltered EPI-DA B</w:t>
      </w:r>
      <w:r w:rsidRPr="0072460F">
        <w:rPr>
          <w:noProof/>
          <w:vertAlign w:val="subscript"/>
        </w:rPr>
        <w:t>1</w:t>
      </w:r>
      <w:r>
        <w:rPr>
          <w:noProof/>
        </w:rPr>
        <w:t xml:space="preserve"> maps in one subject.</w:t>
      </w:r>
      <w:r>
        <w:rPr>
          <w:noProof/>
        </w:rPr>
        <w:tab/>
      </w:r>
      <w:r>
        <w:rPr>
          <w:noProof/>
        </w:rPr>
        <w:fldChar w:fldCharType="begin"/>
      </w:r>
      <w:r>
        <w:rPr>
          <w:noProof/>
        </w:rPr>
        <w:instrText xml:space="preserve"> PAGEREF _Toc499828991 \h </w:instrText>
      </w:r>
      <w:r>
        <w:rPr>
          <w:noProof/>
        </w:rPr>
      </w:r>
      <w:r>
        <w:rPr>
          <w:noProof/>
        </w:rPr>
        <w:fldChar w:fldCharType="separate"/>
      </w:r>
      <w:r>
        <w:rPr>
          <w:noProof/>
        </w:rPr>
        <w:t>76</w:t>
      </w:r>
      <w:r>
        <w:rPr>
          <w:noProof/>
        </w:rPr>
        <w:fldChar w:fldCharType="end"/>
      </w:r>
    </w:p>
    <w:p w14:paraId="7EAE9879"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72460F">
        <w:rPr>
          <w:noProof/>
          <w:vertAlign w:val="subscript"/>
        </w:rPr>
        <w:t>1</w:t>
      </w:r>
      <w:r>
        <w:rPr>
          <w:noProof/>
        </w:rPr>
        <w:t xml:space="preserve"> map. B</w:t>
      </w:r>
      <w:r w:rsidRPr="0072460F">
        <w:rPr>
          <w:noProof/>
          <w:vertAlign w:val="subscript"/>
        </w:rPr>
        <w:t>1,Flat</w:t>
      </w:r>
      <w:r>
        <w:rPr>
          <w:noProof/>
        </w:rPr>
        <w:t xml:space="preserve"> maps are generated using a single value in all voxels. Variable flip angle (VFA) is a T</w:t>
      </w:r>
      <w:r w:rsidRPr="0072460F">
        <w:rPr>
          <w:noProof/>
          <w:vertAlign w:val="subscript"/>
        </w:rPr>
        <w:t>1</w:t>
      </w:r>
      <w:r>
        <w:rPr>
          <w:noProof/>
        </w:rPr>
        <w:t xml:space="preserve"> mapping methods that also requires B</w:t>
      </w:r>
      <w:r w:rsidRPr="0072460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828992 \h </w:instrText>
      </w:r>
      <w:r>
        <w:rPr>
          <w:noProof/>
        </w:rPr>
      </w:r>
      <w:r>
        <w:rPr>
          <w:noProof/>
        </w:rPr>
        <w:fldChar w:fldCharType="separate"/>
      </w:r>
      <w:r>
        <w:rPr>
          <w:noProof/>
        </w:rPr>
        <w:t>94</w:t>
      </w:r>
      <w:r>
        <w:rPr>
          <w:noProof/>
        </w:rPr>
        <w:fldChar w:fldCharType="end"/>
      </w:r>
    </w:p>
    <w:p w14:paraId="0B1C6301"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72460F">
        <w:rPr>
          <w:noProof/>
          <w:vertAlign w:val="subscript"/>
        </w:rPr>
        <w:t>1</w:t>
      </w:r>
      <w:r>
        <w:rPr>
          <w:noProof/>
        </w:rPr>
        <w:t xml:space="preserve"> and T</w:t>
      </w:r>
      <w:r w:rsidRPr="0072460F">
        <w:rPr>
          <w:noProof/>
          <w:vertAlign w:val="subscript"/>
        </w:rPr>
        <w:t>1</w:t>
      </w:r>
      <w:r>
        <w:rPr>
          <w:noProof/>
        </w:rPr>
        <w:t xml:space="preserve"> errors (B</w:t>
      </w:r>
      <w:r w:rsidRPr="0072460F">
        <w:rPr>
          <w:noProof/>
          <w:vertAlign w:val="subscript"/>
        </w:rPr>
        <w:t>1,true</w:t>
      </w:r>
      <w:r>
        <w:rPr>
          <w:noProof/>
        </w:rPr>
        <w:t xml:space="preserve"> = 1 n.u., T</w:t>
      </w:r>
      <w:r w:rsidRPr="0072460F">
        <w:rPr>
          <w:noProof/>
          <w:vertAlign w:val="subscript"/>
        </w:rPr>
        <w:t>1,true</w:t>
      </w:r>
      <w:r>
        <w:rPr>
          <w:noProof/>
        </w:rPr>
        <w:t xml:space="preserve"> = 0.9 s). The superimposed lines plot the T1 distribution for a B</w:t>
      </w:r>
      <w:r w:rsidRPr="0072460F">
        <w:rPr>
          <w:noProof/>
          <w:vertAlign w:val="subscript"/>
        </w:rPr>
        <w:t>1</w:t>
      </w:r>
      <w:r>
        <w:rPr>
          <w:noProof/>
        </w:rPr>
        <w:t>-independent T</w:t>
      </w:r>
      <w:r w:rsidRPr="0072460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9828993 \h </w:instrText>
      </w:r>
      <w:r>
        <w:rPr>
          <w:noProof/>
        </w:rPr>
      </w:r>
      <w:r>
        <w:rPr>
          <w:noProof/>
        </w:rPr>
        <w:fldChar w:fldCharType="separate"/>
      </w:r>
      <w:r>
        <w:rPr>
          <w:noProof/>
        </w:rPr>
        <w:t>97</w:t>
      </w:r>
      <w:r>
        <w:rPr>
          <w:noProof/>
        </w:rPr>
        <w:fldChar w:fldCharType="end"/>
      </w:r>
    </w:p>
    <w:p w14:paraId="5B0ED961"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72460F">
        <w:rPr>
          <w:noProof/>
          <w:vertAlign w:val="subscript"/>
        </w:rPr>
        <w:t>1</w:t>
      </w:r>
      <w:r>
        <w:rPr>
          <w:noProof/>
        </w:rPr>
        <w:t xml:space="preserve"> errors (a: pool size ratio [F], b: magnetization exchange rate [k</w:t>
      </w:r>
      <w:r w:rsidRPr="0072460F">
        <w:rPr>
          <w:noProof/>
          <w:vertAlign w:val="subscript"/>
        </w:rPr>
        <w:t>f</w:t>
      </w:r>
      <w:r>
        <w:rPr>
          <w:noProof/>
        </w:rPr>
        <w:t>], c: free pool T</w:t>
      </w:r>
      <w:r w:rsidRPr="0072460F">
        <w:rPr>
          <w:noProof/>
          <w:vertAlign w:val="subscript"/>
        </w:rPr>
        <w:t>2</w:t>
      </w:r>
      <w:r>
        <w:rPr>
          <w:noProof/>
        </w:rPr>
        <w:t xml:space="preserve"> [T</w:t>
      </w:r>
      <w:r w:rsidRPr="0072460F">
        <w:rPr>
          <w:noProof/>
          <w:vertAlign w:val="subscript"/>
        </w:rPr>
        <w:t>2,f</w:t>
      </w:r>
      <w:r>
        <w:rPr>
          <w:noProof/>
        </w:rPr>
        <w:t>], d: restricted pool T</w:t>
      </w:r>
      <w:r w:rsidRPr="0072460F">
        <w:rPr>
          <w:noProof/>
          <w:vertAlign w:val="subscript"/>
        </w:rPr>
        <w:t>2</w:t>
      </w:r>
      <w:r>
        <w:rPr>
          <w:noProof/>
        </w:rPr>
        <w:t xml:space="preserve"> [T</w:t>
      </w:r>
      <w:r w:rsidRPr="0072460F">
        <w:rPr>
          <w:noProof/>
          <w:vertAlign w:val="subscript"/>
        </w:rPr>
        <w:t>2,r</w:t>
      </w:r>
      <w:r>
        <w:rPr>
          <w:noProof/>
        </w:rPr>
        <w:t>]). Fits using a B</w:t>
      </w:r>
      <w:r w:rsidRPr="0072460F">
        <w:rPr>
          <w:noProof/>
          <w:vertAlign w:val="subscript"/>
        </w:rPr>
        <w:t>1</w:t>
      </w:r>
      <w:r>
        <w:rPr>
          <w:noProof/>
        </w:rPr>
        <w:t>-independent T</w:t>
      </w:r>
      <w:r w:rsidRPr="0072460F">
        <w:rPr>
          <w:noProof/>
          <w:vertAlign w:val="subscript"/>
        </w:rPr>
        <w:t>1</w:t>
      </w:r>
      <w:r>
        <w:rPr>
          <w:noProof/>
        </w:rPr>
        <w:t xml:space="preserve"> measure (inversion recovery [IR]) are shown in red, and those using variable flip angle (VFA) T</w:t>
      </w:r>
      <w:r w:rsidRPr="0072460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72460F">
        <w:rPr>
          <w:noProof/>
          <w:vertAlign w:val="subscript"/>
        </w:rPr>
        <w:t>1</w:t>
      </w:r>
      <w:r>
        <w:rPr>
          <w:noProof/>
        </w:rPr>
        <w:t xml:space="preserve"> on B</w:t>
      </w:r>
      <w:r w:rsidRPr="0072460F">
        <w:rPr>
          <w:noProof/>
          <w:vertAlign w:val="subscript"/>
        </w:rPr>
        <w:t>1</w:t>
      </w:r>
      <w:r>
        <w:rPr>
          <w:noProof/>
        </w:rPr>
        <w:t>. n.u. = normalized units.</w:t>
      </w:r>
      <w:r>
        <w:rPr>
          <w:noProof/>
        </w:rPr>
        <w:tab/>
      </w:r>
      <w:r>
        <w:rPr>
          <w:noProof/>
        </w:rPr>
        <w:fldChar w:fldCharType="begin"/>
      </w:r>
      <w:r>
        <w:rPr>
          <w:noProof/>
        </w:rPr>
        <w:instrText xml:space="preserve"> PAGEREF _Toc499828994 \h </w:instrText>
      </w:r>
      <w:r>
        <w:rPr>
          <w:noProof/>
        </w:rPr>
      </w:r>
      <w:r>
        <w:rPr>
          <w:noProof/>
        </w:rPr>
        <w:fldChar w:fldCharType="separate"/>
      </w:r>
      <w:r>
        <w:rPr>
          <w:noProof/>
        </w:rPr>
        <w:t>98</w:t>
      </w:r>
      <w:r>
        <w:rPr>
          <w:noProof/>
        </w:rPr>
        <w:fldChar w:fldCharType="end"/>
      </w:r>
    </w:p>
    <w:p w14:paraId="63B64B08"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72460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828995 \h </w:instrText>
      </w:r>
      <w:r>
        <w:rPr>
          <w:noProof/>
        </w:rPr>
      </w:r>
      <w:r>
        <w:rPr>
          <w:noProof/>
        </w:rPr>
        <w:fldChar w:fldCharType="separate"/>
      </w:r>
      <w:r>
        <w:rPr>
          <w:noProof/>
        </w:rPr>
        <w:t>100</w:t>
      </w:r>
      <w:r>
        <w:rPr>
          <w:noProof/>
        </w:rPr>
        <w:fldChar w:fldCharType="end"/>
      </w:r>
    </w:p>
    <w:p w14:paraId="63696837"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5. Single-subject comparison of quantitative magnetization transfer parameter maps fitted using double angle and B</w:t>
      </w:r>
      <w:r w:rsidRPr="0072460F">
        <w:rPr>
          <w:noProof/>
          <w:vertAlign w:val="subscript"/>
        </w:rPr>
        <w:t>1,Flat</w:t>
      </w:r>
      <w:r>
        <w:rPr>
          <w:noProof/>
        </w:rPr>
        <w:t xml:space="preserve"> = 1 maps using (a) variable flip angle (VFA) T</w:t>
      </w:r>
      <w:r w:rsidRPr="0072460F">
        <w:rPr>
          <w:noProof/>
          <w:vertAlign w:val="subscript"/>
        </w:rPr>
        <w:t>1</w:t>
      </w:r>
      <w:r>
        <w:rPr>
          <w:noProof/>
        </w:rPr>
        <w:t xml:space="preserve"> maps corrected using the corresponding B</w:t>
      </w:r>
      <w:r w:rsidRPr="0072460F">
        <w:rPr>
          <w:noProof/>
          <w:vertAlign w:val="subscript"/>
        </w:rPr>
        <w:t>1</w:t>
      </w:r>
      <w:r>
        <w:rPr>
          <w:noProof/>
        </w:rPr>
        <w:t xml:space="preserve"> map, and (b) inversion recovery (IR) T</w:t>
      </w:r>
      <w:r w:rsidRPr="0072460F">
        <w:rPr>
          <w:noProof/>
          <w:vertAlign w:val="subscript"/>
        </w:rPr>
        <w:t>1</w:t>
      </w:r>
      <w:r>
        <w:rPr>
          <w:noProof/>
        </w:rPr>
        <w:t xml:space="preserve"> maps independent of B</w:t>
      </w:r>
      <w:r w:rsidRPr="0072460F">
        <w:rPr>
          <w:noProof/>
          <w:vertAlign w:val="subscript"/>
        </w:rPr>
        <w:t>1</w:t>
      </w:r>
      <w:r>
        <w:rPr>
          <w:noProof/>
        </w:rPr>
        <w:t>.</w:t>
      </w:r>
      <w:r>
        <w:rPr>
          <w:noProof/>
        </w:rPr>
        <w:tab/>
      </w:r>
      <w:r>
        <w:rPr>
          <w:noProof/>
        </w:rPr>
        <w:fldChar w:fldCharType="begin"/>
      </w:r>
      <w:r>
        <w:rPr>
          <w:noProof/>
        </w:rPr>
        <w:instrText xml:space="preserve"> PAGEREF _Toc499828996 \h </w:instrText>
      </w:r>
      <w:r>
        <w:rPr>
          <w:noProof/>
        </w:rPr>
      </w:r>
      <w:r>
        <w:rPr>
          <w:noProof/>
        </w:rPr>
        <w:fldChar w:fldCharType="separate"/>
      </w:r>
      <w:r>
        <w:rPr>
          <w:noProof/>
        </w:rPr>
        <w:t>102</w:t>
      </w:r>
      <w:r>
        <w:rPr>
          <w:noProof/>
        </w:rPr>
        <w:fldChar w:fldCharType="end"/>
      </w:r>
    </w:p>
    <w:p w14:paraId="5DCFFEEA"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72460F">
        <w:rPr>
          <w:noProof/>
          <w:vertAlign w:val="subscript"/>
        </w:rPr>
        <w:t>1</w:t>
      </w:r>
      <w:r>
        <w:rPr>
          <w:noProof/>
        </w:rPr>
        <w:t xml:space="preserve"> maps and generated B</w:t>
      </w:r>
      <w:r w:rsidRPr="0072460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828997 \h </w:instrText>
      </w:r>
      <w:r>
        <w:rPr>
          <w:noProof/>
        </w:rPr>
      </w:r>
      <w:r>
        <w:rPr>
          <w:noProof/>
        </w:rPr>
        <w:fldChar w:fldCharType="separate"/>
      </w:r>
      <w:r>
        <w:rPr>
          <w:noProof/>
        </w:rPr>
        <w:t>103</w:t>
      </w:r>
      <w:r>
        <w:rPr>
          <w:noProof/>
        </w:rPr>
        <w:fldChar w:fldCharType="end"/>
      </w:r>
    </w:p>
    <w:p w14:paraId="0F73374B"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72460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828998 \h </w:instrText>
      </w:r>
      <w:r>
        <w:rPr>
          <w:noProof/>
        </w:rPr>
      </w:r>
      <w:r>
        <w:rPr>
          <w:noProof/>
        </w:rPr>
        <w:fldChar w:fldCharType="separate"/>
      </w:r>
      <w:r>
        <w:rPr>
          <w:noProof/>
        </w:rPr>
        <w:t>104</w:t>
      </w:r>
      <w:r>
        <w:rPr>
          <w:noProof/>
        </w:rPr>
        <w:fldChar w:fldCharType="end"/>
      </w:r>
    </w:p>
    <w:p w14:paraId="521CFB62"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72460F">
        <w:rPr>
          <w:noProof/>
          <w:vertAlign w:val="subscript"/>
        </w:rPr>
        <w:t>f</w:t>
      </w:r>
      <w:r>
        <w:rPr>
          <w:noProof/>
        </w:rPr>
        <w:t>) (c, d) distributions for three B</w:t>
      </w:r>
      <w:r w:rsidRPr="0072460F">
        <w:rPr>
          <w:noProof/>
          <w:vertAlign w:val="subscript"/>
        </w:rPr>
        <w:t>1</w:t>
      </w:r>
      <w:r>
        <w:rPr>
          <w:noProof/>
        </w:rPr>
        <w:t xml:space="preserve"> mapping methods, using inversion recovery (IR) T</w:t>
      </w:r>
      <w:r w:rsidRPr="0072460F">
        <w:rPr>
          <w:noProof/>
          <w:vertAlign w:val="subscript"/>
        </w:rPr>
        <w:t>1</w:t>
      </w:r>
      <w:r>
        <w:rPr>
          <w:noProof/>
        </w:rPr>
        <w:t xml:space="preserve"> mapping (a, c) or variable flip angle (VFA) T</w:t>
      </w:r>
      <w:r w:rsidRPr="0072460F">
        <w:rPr>
          <w:noProof/>
          <w:vertAlign w:val="subscript"/>
        </w:rPr>
        <w:t>1</w:t>
      </w:r>
      <w:r>
        <w:rPr>
          <w:noProof/>
        </w:rPr>
        <w:t xml:space="preserve"> mapping (b, d). </w:t>
      </w:r>
      <w:r w:rsidRPr="0072460F">
        <w:rPr>
          <w:i/>
          <w:noProof/>
        </w:rPr>
        <w:t>χ</w:t>
      </w:r>
      <w:r w:rsidRPr="0072460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828999 \h </w:instrText>
      </w:r>
      <w:r>
        <w:rPr>
          <w:noProof/>
        </w:rPr>
      </w:r>
      <w:r>
        <w:rPr>
          <w:noProof/>
        </w:rPr>
        <w:fldChar w:fldCharType="separate"/>
      </w:r>
      <w:r>
        <w:rPr>
          <w:noProof/>
        </w:rPr>
        <w:t>105</w:t>
      </w:r>
      <w:r>
        <w:rPr>
          <w:noProof/>
        </w:rPr>
        <w:fldChar w:fldCharType="end"/>
      </w:r>
    </w:p>
    <w:p w14:paraId="3CE4AEDA"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72460F">
        <w:rPr>
          <w:noProof/>
          <w:vertAlign w:val="subscript"/>
        </w:rPr>
        <w:t>1</w:t>
      </w:r>
      <w:r>
        <w:rPr>
          <w:noProof/>
        </w:rPr>
        <w:t>-inaccuracies (-30% &lt; ΔB</w:t>
      </w:r>
      <w:r w:rsidRPr="0072460F">
        <w:rPr>
          <w:noProof/>
          <w:vertAlign w:val="subscript"/>
        </w:rPr>
        <w:t>1</w:t>
      </w:r>
      <w:r>
        <w:rPr>
          <w:noProof/>
        </w:rPr>
        <w:t xml:space="preserve"> &lt; 30%) considering a B</w:t>
      </w:r>
      <w:r w:rsidRPr="0072460F">
        <w:rPr>
          <w:noProof/>
          <w:vertAlign w:val="subscript"/>
        </w:rPr>
        <w:t>1</w:t>
      </w:r>
      <w:r>
        <w:rPr>
          <w:noProof/>
        </w:rPr>
        <w:t>-independent T</w:t>
      </w:r>
      <w:r w:rsidRPr="0072460F">
        <w:rPr>
          <w:noProof/>
          <w:vertAlign w:val="subscript"/>
        </w:rPr>
        <w:t xml:space="preserve">1 </w:t>
      </w:r>
      <w:r>
        <w:rPr>
          <w:noProof/>
        </w:rPr>
        <w:t>measurement (red: IR – inversion recovery) and a B</w:t>
      </w:r>
      <w:r w:rsidRPr="0072460F">
        <w:rPr>
          <w:noProof/>
          <w:vertAlign w:val="subscript"/>
        </w:rPr>
        <w:t>1</w:t>
      </w:r>
      <w:r>
        <w:rPr>
          <w:noProof/>
        </w:rPr>
        <w:t>-dependent T</w:t>
      </w:r>
      <w:r w:rsidRPr="0072460F">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829000 \h </w:instrText>
      </w:r>
      <w:r>
        <w:rPr>
          <w:noProof/>
        </w:rPr>
      </w:r>
      <w:r>
        <w:rPr>
          <w:noProof/>
        </w:rPr>
        <w:fldChar w:fldCharType="separate"/>
      </w:r>
      <w:r>
        <w:rPr>
          <w:noProof/>
        </w:rPr>
        <w:t>125</w:t>
      </w:r>
      <w:r>
        <w:rPr>
          <w:noProof/>
        </w:rPr>
        <w:fldChar w:fldCharType="end"/>
      </w:r>
    </w:p>
    <w:p w14:paraId="2C14A947"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2. Simulated qMT parameter errors estimated from Eq. (5-2) for ΔB</w:t>
      </w:r>
      <w:r w:rsidRPr="0072460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829001 \h </w:instrText>
      </w:r>
      <w:r>
        <w:rPr>
          <w:noProof/>
        </w:rPr>
      </w:r>
      <w:r>
        <w:rPr>
          <w:noProof/>
        </w:rPr>
        <w:fldChar w:fldCharType="separate"/>
      </w:r>
      <w:r>
        <w:rPr>
          <w:noProof/>
        </w:rPr>
        <w:t>127</w:t>
      </w:r>
      <w:r>
        <w:rPr>
          <w:noProof/>
        </w:rPr>
        <w:fldChar w:fldCharType="end"/>
      </w:r>
    </w:p>
    <w:p w14:paraId="2FAED898"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72460F">
        <w:rPr>
          <w:noProof/>
          <w:vertAlign w:val="subscript"/>
        </w:rPr>
        <w:t>f</w:t>
      </w:r>
      <w:r>
        <w:rPr>
          <w:noProof/>
        </w:rPr>
        <w:t>, T</w:t>
      </w:r>
      <w:r w:rsidRPr="0072460F">
        <w:rPr>
          <w:noProof/>
          <w:vertAlign w:val="subscript"/>
        </w:rPr>
        <w:t>2,f</w:t>
      </w:r>
      <w:r>
        <w:rPr>
          <w:noProof/>
        </w:rPr>
        <w:t>, T</w:t>
      </w:r>
      <w:r w:rsidRPr="0072460F">
        <w:rPr>
          <w:noProof/>
          <w:vertAlign w:val="subscript"/>
        </w:rPr>
        <w:t>2,r</w:t>
      </w:r>
      <w:r>
        <w:rPr>
          <w:noProof/>
        </w:rPr>
        <w:t>) and B</w:t>
      </w:r>
      <w:r w:rsidRPr="0072460F">
        <w:rPr>
          <w:noProof/>
          <w:vertAlign w:val="subscript"/>
        </w:rPr>
        <w:t>1</w:t>
      </w:r>
      <w:r>
        <w:rPr>
          <w:noProof/>
        </w:rPr>
        <w:t xml:space="preserve"> measurement values considering a B</w:t>
      </w:r>
      <w:r w:rsidRPr="0072460F">
        <w:rPr>
          <w:noProof/>
          <w:vertAlign w:val="subscript"/>
        </w:rPr>
        <w:t>1</w:t>
      </w:r>
      <w:r>
        <w:rPr>
          <w:noProof/>
        </w:rPr>
        <w:t>-independent T</w:t>
      </w:r>
      <w:r w:rsidRPr="0072460F">
        <w:rPr>
          <w:noProof/>
          <w:vertAlign w:val="subscript"/>
        </w:rPr>
        <w:t>1</w:t>
      </w:r>
      <w:r>
        <w:rPr>
          <w:noProof/>
        </w:rPr>
        <w:t xml:space="preserve"> measure (IR – inversion recovery) and a B</w:t>
      </w:r>
      <w:r w:rsidRPr="0072460F">
        <w:rPr>
          <w:noProof/>
          <w:vertAlign w:val="subscript"/>
        </w:rPr>
        <w:t>1</w:t>
      </w:r>
      <w:r>
        <w:rPr>
          <w:noProof/>
        </w:rPr>
        <w:t>-dependent T</w:t>
      </w:r>
      <w:r w:rsidRPr="0072460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72460F">
        <w:rPr>
          <w:i/>
          <w:noProof/>
          <w:vertAlign w:val="subscript"/>
        </w:rPr>
        <w:t>p</w:t>
      </w:r>
      <w:r>
        <w:rPr>
          <w:noProof/>
        </w:rPr>
        <w:t xml:space="preserve"> in Eqs. (5-2) and (5-5)).</w:t>
      </w:r>
      <w:r>
        <w:rPr>
          <w:noProof/>
        </w:rPr>
        <w:tab/>
      </w:r>
      <w:r>
        <w:rPr>
          <w:noProof/>
        </w:rPr>
        <w:fldChar w:fldCharType="begin"/>
      </w:r>
      <w:r>
        <w:rPr>
          <w:noProof/>
        </w:rPr>
        <w:instrText xml:space="preserve"> PAGEREF _Toc499829002 \h </w:instrText>
      </w:r>
      <w:r>
        <w:rPr>
          <w:noProof/>
        </w:rPr>
      </w:r>
      <w:r>
        <w:rPr>
          <w:noProof/>
        </w:rPr>
        <w:fldChar w:fldCharType="separate"/>
      </w:r>
      <w:r>
        <w:rPr>
          <w:noProof/>
        </w:rPr>
        <w:t>128</w:t>
      </w:r>
      <w:r>
        <w:rPr>
          <w:noProof/>
        </w:rPr>
        <w:fldChar w:fldCharType="end"/>
      </w:r>
    </w:p>
    <w:p w14:paraId="61B803DA"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72460F">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72460F">
        <w:rPr>
          <w:noProof/>
          <w:vertAlign w:val="superscript"/>
        </w:rPr>
        <w:t>-1/2</w:t>
      </w:r>
      <w:r>
        <w:rPr>
          <w:noProof/>
        </w:rPr>
        <w:t>, where the variance is interpreted to be the parameter-normalized Cramer-Rao Lower Bound (</w:t>
      </w:r>
      <w:r w:rsidRPr="0072460F">
        <w:rPr>
          <w:i/>
          <w:noProof/>
        </w:rPr>
        <w:t>V</w:t>
      </w:r>
      <w:r>
        <w:rPr>
          <w:noProof/>
        </w:rPr>
        <w:t>, Eq. (5-3)).</w:t>
      </w:r>
      <w:r>
        <w:rPr>
          <w:noProof/>
        </w:rPr>
        <w:tab/>
      </w:r>
      <w:r>
        <w:rPr>
          <w:noProof/>
        </w:rPr>
        <w:fldChar w:fldCharType="begin"/>
      </w:r>
      <w:r>
        <w:rPr>
          <w:noProof/>
        </w:rPr>
        <w:instrText xml:space="preserve"> PAGEREF _Toc499829003 \h </w:instrText>
      </w:r>
      <w:r>
        <w:rPr>
          <w:noProof/>
        </w:rPr>
      </w:r>
      <w:r>
        <w:rPr>
          <w:noProof/>
        </w:rPr>
        <w:fldChar w:fldCharType="separate"/>
      </w:r>
      <w:r>
        <w:rPr>
          <w:noProof/>
        </w:rPr>
        <w:t>130</w:t>
      </w:r>
      <w:r>
        <w:rPr>
          <w:noProof/>
        </w:rPr>
        <w:fldChar w:fldCharType="end"/>
      </w:r>
    </w:p>
    <w:p w14:paraId="6B78AAB8"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72460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829004 \h </w:instrText>
      </w:r>
      <w:r>
        <w:rPr>
          <w:noProof/>
        </w:rPr>
      </w:r>
      <w:r>
        <w:rPr>
          <w:noProof/>
        </w:rPr>
        <w:fldChar w:fldCharType="separate"/>
      </w:r>
      <w:r>
        <w:rPr>
          <w:noProof/>
        </w:rPr>
        <w:t>131</w:t>
      </w:r>
      <w:r>
        <w:rPr>
          <w:noProof/>
        </w:rPr>
        <w:fldChar w:fldCharType="end"/>
      </w:r>
    </w:p>
    <w:p w14:paraId="0F3A3D99"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72460F">
        <w:rPr>
          <w:noProof/>
          <w:vertAlign w:val="subscript"/>
        </w:rPr>
        <w:t>1</w:t>
      </w:r>
      <w:r>
        <w:rPr>
          <w:noProof/>
        </w:rPr>
        <w:t xml:space="preserve"> errors </w:t>
      </w:r>
      <w:r>
        <w:rPr>
          <w:noProof/>
        </w:rPr>
        <w:lastRenderedPageBreak/>
        <w:t>(ΔB</w:t>
      </w:r>
      <w:r w:rsidRPr="0072460F">
        <w:rPr>
          <w:noProof/>
          <w:vertAlign w:val="subscript"/>
        </w:rPr>
        <w:t>1</w:t>
      </w:r>
      <w:r>
        <w:rPr>
          <w:noProof/>
        </w:rPr>
        <w:t xml:space="preserve"> = ±30%, B</w:t>
      </w:r>
      <w:r w:rsidRPr="0072460F">
        <w:rPr>
          <w:noProof/>
          <w:vertAlign w:val="subscript"/>
        </w:rPr>
        <w:t>1</w:t>
      </w:r>
      <w:r>
        <w:rPr>
          <w:noProof/>
        </w:rPr>
        <w:t xml:space="preserve"> = 1 n.u.) and for two sets of qMT parameters (white matter – a,c; grey matter – b, d). Mean F values (% error) shown here were compared relative to the accurate B</w:t>
      </w:r>
      <w:r w:rsidRPr="0072460F">
        <w:rPr>
          <w:noProof/>
          <w:vertAlign w:val="subscript"/>
        </w:rPr>
        <w:t>1</w:t>
      </w:r>
      <w:r>
        <w:rPr>
          <w:noProof/>
        </w:rPr>
        <w:t xml:space="preserve"> value case (ΔB</w:t>
      </w:r>
      <w:r w:rsidRPr="0072460F">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2460F">
        <w:rPr>
          <w:noProof/>
          <w:vertAlign w:val="subscript"/>
        </w:rPr>
        <w:t>λ=0.5</w:t>
      </w:r>
      <w:r>
        <w:rPr>
          <w:noProof/>
        </w:rPr>
        <w:t xml:space="preserve"> (yellow) – protocol optimized similar to CRLB, regularized by the estimated error of F (ΔF) in the presence of a B</w:t>
      </w:r>
      <w:r w:rsidRPr="0072460F">
        <w:rPr>
          <w:noProof/>
          <w:vertAlign w:val="subscript"/>
        </w:rPr>
        <w:t>1</w:t>
      </w:r>
      <w:r>
        <w:rPr>
          <w:noProof/>
        </w:rPr>
        <w:t xml:space="preserve"> error (Eq. (5-5)).</w:t>
      </w:r>
      <w:r>
        <w:rPr>
          <w:noProof/>
        </w:rPr>
        <w:tab/>
      </w:r>
      <w:r>
        <w:rPr>
          <w:noProof/>
        </w:rPr>
        <w:fldChar w:fldCharType="begin"/>
      </w:r>
      <w:r>
        <w:rPr>
          <w:noProof/>
        </w:rPr>
        <w:instrText xml:space="preserve"> PAGEREF _Toc499829005 \h </w:instrText>
      </w:r>
      <w:r>
        <w:rPr>
          <w:noProof/>
        </w:rPr>
      </w:r>
      <w:r>
        <w:rPr>
          <w:noProof/>
        </w:rPr>
        <w:fldChar w:fldCharType="separate"/>
      </w:r>
      <w:r>
        <w:rPr>
          <w:noProof/>
        </w:rPr>
        <w:t>132</w:t>
      </w:r>
      <w:r>
        <w:rPr>
          <w:noProof/>
        </w:rPr>
        <w:fldChar w:fldCharType="end"/>
      </w:r>
    </w:p>
    <w:p w14:paraId="4859C7A9"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72460F">
        <w:rPr>
          <w:noProof/>
          <w:vertAlign w:val="subscript"/>
        </w:rPr>
        <w:t>1</w:t>
      </w:r>
      <w:r>
        <w:rPr>
          <w:noProof/>
        </w:rPr>
        <w:t xml:space="preserve"> values (B</w:t>
      </w:r>
      <w:r w:rsidRPr="0072460F">
        <w:rPr>
          <w:noProof/>
          <w:vertAlign w:val="subscript"/>
        </w:rPr>
        <w:t>1</w:t>
      </w:r>
      <w:r>
        <w:rPr>
          <w:noProof/>
        </w:rPr>
        <w:t xml:space="preserve"> = 1 n.u., solid lines) and a 15% overestimation in B</w:t>
      </w:r>
      <w:r w:rsidRPr="0072460F">
        <w:rPr>
          <w:noProof/>
          <w:vertAlign w:val="subscript"/>
        </w:rPr>
        <w:t>1</w:t>
      </w:r>
      <w:r>
        <w:rPr>
          <w:noProof/>
        </w:rPr>
        <w:t xml:space="preserve"> (B</w:t>
      </w:r>
      <w:r w:rsidRPr="0072460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2460F">
        <w:rPr>
          <w:noProof/>
          <w:vertAlign w:val="subscript"/>
        </w:rPr>
        <w:t>λ=0.5</w:t>
      </w:r>
      <w:r>
        <w:rPr>
          <w:noProof/>
        </w:rPr>
        <w:t xml:space="preserve"> (yellow) – protocol optimized similar to CRLB, regularized by the estimated error of F (ΔF) in the presence of a B</w:t>
      </w:r>
      <w:r w:rsidRPr="0072460F">
        <w:rPr>
          <w:noProof/>
          <w:vertAlign w:val="subscript"/>
        </w:rPr>
        <w:t>1</w:t>
      </w:r>
      <w:r>
        <w:rPr>
          <w:noProof/>
        </w:rPr>
        <w:t xml:space="preserve"> error (Eq. (5-5)).</w:t>
      </w:r>
      <w:r>
        <w:rPr>
          <w:noProof/>
        </w:rPr>
        <w:tab/>
      </w:r>
      <w:r>
        <w:rPr>
          <w:noProof/>
        </w:rPr>
        <w:fldChar w:fldCharType="begin"/>
      </w:r>
      <w:r>
        <w:rPr>
          <w:noProof/>
        </w:rPr>
        <w:instrText xml:space="preserve"> PAGEREF _Toc499829006 \h </w:instrText>
      </w:r>
      <w:r>
        <w:rPr>
          <w:noProof/>
        </w:rPr>
      </w:r>
      <w:r>
        <w:rPr>
          <w:noProof/>
        </w:rPr>
        <w:fldChar w:fldCharType="separate"/>
      </w:r>
      <w:r>
        <w:rPr>
          <w:noProof/>
        </w:rPr>
        <w:t>133</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631383"/>
      <w:r>
        <w:lastRenderedPageBreak/>
        <w:t>List of Tables</w:t>
      </w:r>
      <w:bookmarkEnd w:id="2"/>
    </w:p>
    <w:p w14:paraId="4C78E0F6" w14:textId="77777777" w:rsidR="00704E40" w:rsidRPr="008A747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704E40">
        <w:rPr>
          <w:noProof/>
        </w:rPr>
        <w:t>Table 3</w:t>
      </w:r>
      <w:r w:rsidR="00704E40">
        <w:rPr>
          <w:noProof/>
        </w:rPr>
        <w:noBreakHyphen/>
        <w:t>1. Linear Regression Analysis of the Pooled WM-Masked B</w:t>
      </w:r>
      <w:r w:rsidR="00704E40" w:rsidRPr="009C2F33">
        <w:rPr>
          <w:noProof/>
          <w:vertAlign w:val="subscript"/>
        </w:rPr>
        <w:t>1</w:t>
      </w:r>
      <w:r w:rsidR="00704E40">
        <w:rPr>
          <w:noProof/>
        </w:rPr>
        <w:t xml:space="preserve"> and T</w:t>
      </w:r>
      <w:r w:rsidR="00704E40" w:rsidRPr="009C2F33">
        <w:rPr>
          <w:noProof/>
          <w:vertAlign w:val="subscript"/>
        </w:rPr>
        <w:t>1</w:t>
      </w:r>
      <w:r w:rsidR="00704E40">
        <w:rPr>
          <w:noProof/>
        </w:rPr>
        <w:t xml:space="preserve"> Values (Six Subjects) for Each Rapid B</w:t>
      </w:r>
      <w:r w:rsidR="00704E40" w:rsidRPr="009C2F33">
        <w:rPr>
          <w:noProof/>
          <w:vertAlign w:val="subscript"/>
        </w:rPr>
        <w:t>1</w:t>
      </w:r>
      <w:r w:rsidR="00704E40">
        <w:rPr>
          <w:noProof/>
        </w:rPr>
        <w:t xml:space="preserve"> Method Relative to the Ref. DA Method</w:t>
      </w:r>
      <w:r w:rsidR="00704E40">
        <w:rPr>
          <w:noProof/>
        </w:rPr>
        <w:tab/>
      </w:r>
      <w:r w:rsidR="00704E40">
        <w:rPr>
          <w:noProof/>
        </w:rPr>
        <w:fldChar w:fldCharType="begin"/>
      </w:r>
      <w:r w:rsidR="00704E40">
        <w:rPr>
          <w:noProof/>
        </w:rPr>
        <w:instrText xml:space="preserve"> PAGEREF _Toc499829007 \h </w:instrText>
      </w:r>
      <w:r w:rsidR="00704E40">
        <w:rPr>
          <w:noProof/>
        </w:rPr>
      </w:r>
      <w:r w:rsidR="00704E40">
        <w:rPr>
          <w:noProof/>
        </w:rPr>
        <w:fldChar w:fldCharType="separate"/>
      </w:r>
      <w:r w:rsidR="00704E40">
        <w:rPr>
          <w:noProof/>
        </w:rPr>
        <w:t>72</w:t>
      </w:r>
      <w:r w:rsidR="00704E40">
        <w:rPr>
          <w:noProof/>
        </w:rPr>
        <w:fldChar w:fldCharType="end"/>
      </w:r>
    </w:p>
    <w:p w14:paraId="545B1B67"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9C2F33">
        <w:rPr>
          <w:noProof/>
          <w:vertAlign w:val="subscript"/>
        </w:rPr>
        <w:t>1</w:t>
      </w:r>
      <w:r>
        <w:rPr>
          <w:noProof/>
        </w:rPr>
        <w:t xml:space="preserve"> and T</w:t>
      </w:r>
      <w:r w:rsidRPr="009C2F33">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829008 \h </w:instrText>
      </w:r>
      <w:r>
        <w:rPr>
          <w:noProof/>
        </w:rPr>
      </w:r>
      <w:r>
        <w:rPr>
          <w:noProof/>
        </w:rPr>
        <w:fldChar w:fldCharType="separate"/>
      </w:r>
      <w:r>
        <w:rPr>
          <w:noProof/>
        </w:rPr>
        <w:t>73</w:t>
      </w:r>
      <w:r>
        <w:rPr>
          <w:noProof/>
        </w:rPr>
        <w:fldChar w:fldCharType="end"/>
      </w:r>
    </w:p>
    <w:p w14:paraId="463716AF"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9C2F33">
        <w:rPr>
          <w:noProof/>
          <w:vertAlign w:val="subscript"/>
        </w:rPr>
        <w:t>1</w:t>
      </w:r>
      <w:r>
        <w:rPr>
          <w:noProof/>
        </w:rPr>
        <w:t xml:space="preserve"> (Accounting for the B</w:t>
      </w:r>
      <w:r w:rsidRPr="009C2F33">
        <w:rPr>
          <w:noProof/>
          <w:vertAlign w:val="subscript"/>
        </w:rPr>
        <w:t>1</w:t>
      </w:r>
      <w:r>
        <w:rPr>
          <w:noProof/>
        </w:rPr>
        <w:t>-Sensitivity of Each T</w:t>
      </w:r>
      <w:r w:rsidRPr="009C2F33">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829009 \h </w:instrText>
      </w:r>
      <w:r>
        <w:rPr>
          <w:noProof/>
        </w:rPr>
      </w:r>
      <w:r>
        <w:rPr>
          <w:noProof/>
        </w:rPr>
        <w:fldChar w:fldCharType="separate"/>
      </w:r>
      <w:r>
        <w:rPr>
          <w:noProof/>
        </w:rPr>
        <w:t>98</w:t>
      </w:r>
      <w:r>
        <w:rPr>
          <w:noProof/>
        </w:rPr>
        <w:fldChar w:fldCharType="end"/>
      </w:r>
    </w:p>
    <w:p w14:paraId="4A6E105D"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9C2F33">
        <w:rPr>
          <w:noProof/>
          <w:vertAlign w:val="subscript"/>
        </w:rPr>
        <w:t>1</w:t>
      </w:r>
      <w:r>
        <w:rPr>
          <w:noProof/>
        </w:rPr>
        <w:t xml:space="preserve"> Maps and Fictitious B</w:t>
      </w:r>
      <w:r w:rsidRPr="009C2F33">
        <w:rPr>
          <w:noProof/>
          <w:vertAlign w:val="subscript"/>
        </w:rPr>
        <w:t>1,Flat</w:t>
      </w:r>
      <w:r>
        <w:rPr>
          <w:noProof/>
        </w:rPr>
        <w:t xml:space="preserve"> = 1 Maps</w:t>
      </w:r>
      <w:r w:rsidRPr="009C2F33">
        <w:rPr>
          <w:noProof/>
          <w:vertAlign w:val="superscript"/>
        </w:rPr>
        <w:t>a</w:t>
      </w:r>
      <w:r>
        <w:rPr>
          <w:noProof/>
        </w:rPr>
        <w:tab/>
      </w:r>
      <w:r>
        <w:rPr>
          <w:noProof/>
        </w:rPr>
        <w:fldChar w:fldCharType="begin"/>
      </w:r>
      <w:r>
        <w:rPr>
          <w:noProof/>
        </w:rPr>
        <w:instrText xml:space="preserve"> PAGEREF _Toc499829010 \h </w:instrText>
      </w:r>
      <w:r>
        <w:rPr>
          <w:noProof/>
        </w:rPr>
      </w:r>
      <w:r>
        <w:rPr>
          <w:noProof/>
        </w:rPr>
        <w:fldChar w:fldCharType="separate"/>
      </w:r>
      <w:r>
        <w:rPr>
          <w:noProof/>
        </w:rPr>
        <w:t>101</w:t>
      </w:r>
      <w:r>
        <w:rPr>
          <w:noProof/>
        </w:rPr>
        <w:fldChar w:fldCharType="end"/>
      </w:r>
    </w:p>
    <w:p w14:paraId="7B76A2FD"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9C2F33">
        <w:rPr>
          <w:noProof/>
          <w:vertAlign w:val="subscript"/>
        </w:rPr>
        <w:t xml:space="preserve">f </w:t>
      </w:r>
      <w:r>
        <w:rPr>
          <w:noProof/>
        </w:rPr>
        <w:t xml:space="preserve"> – exchange rate constant, T</w:t>
      </w:r>
      <w:r w:rsidRPr="009C2F33">
        <w:rPr>
          <w:noProof/>
          <w:vertAlign w:val="subscript"/>
        </w:rPr>
        <w:t>1,f</w:t>
      </w:r>
      <w:r>
        <w:rPr>
          <w:noProof/>
        </w:rPr>
        <w:t xml:space="preserve"> – longitudinal relaxation time of the free pool, T</w:t>
      </w:r>
      <w:r w:rsidRPr="009C2F33">
        <w:rPr>
          <w:noProof/>
          <w:vertAlign w:val="subscript"/>
        </w:rPr>
        <w:t>1,r</w:t>
      </w:r>
      <w:r>
        <w:rPr>
          <w:noProof/>
        </w:rPr>
        <w:t xml:space="preserve"> – longitudinal relaxation time of the restricted pool, T</w:t>
      </w:r>
      <w:r w:rsidRPr="009C2F33">
        <w:rPr>
          <w:noProof/>
          <w:vertAlign w:val="subscript"/>
        </w:rPr>
        <w:t>2,f</w:t>
      </w:r>
      <w:r>
        <w:rPr>
          <w:noProof/>
        </w:rPr>
        <w:t xml:space="preserve"> – transverse relaxation time of the free pool, T</w:t>
      </w:r>
      <w:r w:rsidRPr="009C2F33">
        <w:rPr>
          <w:noProof/>
          <w:vertAlign w:val="subscript"/>
        </w:rPr>
        <w:t>2,r</w:t>
      </w:r>
      <w:r>
        <w:rPr>
          <w:noProof/>
        </w:rPr>
        <w:t xml:space="preserve"> – transverse relaxation time of the restricted pool. The fitting parameters for qMT are F, k</w:t>
      </w:r>
      <w:r w:rsidRPr="009C2F33">
        <w:rPr>
          <w:noProof/>
          <w:vertAlign w:val="subscript"/>
        </w:rPr>
        <w:t>f</w:t>
      </w:r>
      <w:r>
        <w:rPr>
          <w:noProof/>
        </w:rPr>
        <w:t>, T</w:t>
      </w:r>
      <w:r w:rsidRPr="009C2F33">
        <w:rPr>
          <w:noProof/>
          <w:vertAlign w:val="subscript"/>
        </w:rPr>
        <w:t>2,f</w:t>
      </w:r>
      <w:r>
        <w:rPr>
          <w:noProof/>
        </w:rPr>
        <w:t>, and T</w:t>
      </w:r>
      <w:r w:rsidRPr="009C2F33">
        <w:rPr>
          <w:noProof/>
          <w:vertAlign w:val="subscript"/>
        </w:rPr>
        <w:t>2,r</w:t>
      </w:r>
      <w:r>
        <w:rPr>
          <w:noProof/>
        </w:rPr>
        <w:t>; T</w:t>
      </w:r>
      <w:r w:rsidRPr="009C2F33">
        <w:rPr>
          <w:noProof/>
          <w:vertAlign w:val="subscript"/>
        </w:rPr>
        <w:t>1,f</w:t>
      </w:r>
      <w:r>
        <w:rPr>
          <w:noProof/>
        </w:rPr>
        <w:t xml:space="preserve"> is calculated from the observed T</w:t>
      </w:r>
      <w:r w:rsidRPr="009C2F33">
        <w:rPr>
          <w:noProof/>
          <w:vertAlign w:val="subscript"/>
        </w:rPr>
        <w:t>1</w:t>
      </w:r>
      <w:r>
        <w:rPr>
          <w:noProof/>
        </w:rPr>
        <w:t xml:space="preserve"> and the fitting parameters, and T</w:t>
      </w:r>
      <w:r w:rsidRPr="009C2F33">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829011 \h </w:instrText>
      </w:r>
      <w:r>
        <w:rPr>
          <w:noProof/>
        </w:rPr>
      </w:r>
      <w:r>
        <w:rPr>
          <w:noProof/>
        </w:rPr>
        <w:fldChar w:fldCharType="separate"/>
      </w:r>
      <w:r>
        <w:rPr>
          <w:noProof/>
        </w:rPr>
        <w:t>123</w:t>
      </w:r>
      <w:r>
        <w:rPr>
          <w:noProof/>
        </w:rPr>
        <w:fldChar w:fldCharType="end"/>
      </w:r>
    </w:p>
    <w:p w14:paraId="1157B0A2"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9C2F33">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829012 \h </w:instrText>
      </w:r>
      <w:r>
        <w:rPr>
          <w:noProof/>
        </w:rPr>
      </w:r>
      <w:r>
        <w:rPr>
          <w:noProof/>
        </w:rPr>
        <w:fldChar w:fldCharType="separate"/>
      </w:r>
      <w:r>
        <w:rPr>
          <w:noProof/>
        </w:rPr>
        <w:t>123</w:t>
      </w:r>
      <w:r>
        <w:rPr>
          <w:noProof/>
        </w:rPr>
        <w:fldChar w:fldCharType="end"/>
      </w:r>
    </w:p>
    <w:p w14:paraId="765ECB6D" w14:textId="36EA2AC1"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631384"/>
      <w:r>
        <w:lastRenderedPageBreak/>
        <w:t>Acknowledgements</w:t>
      </w:r>
      <w:bookmarkEnd w:id="3"/>
    </w:p>
    <w:p w14:paraId="7996E49E" w14:textId="004C4D66"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70145B52" w14:textId="63D386D2"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w:t>
      </w:r>
      <w:proofErr w:type="spellStart"/>
      <w:r w:rsidR="00D4010F">
        <w:t>Sorrini</w:t>
      </w:r>
      <w:proofErr w:type="spellEnd"/>
      <w:r w:rsidR="00D4010F">
        <w:t>, Daniel Caron, and Nancy Abate.</w:t>
      </w:r>
      <w:r w:rsidR="00836010">
        <w:t xml:space="preserve"> </w:t>
      </w:r>
      <w:r w:rsidR="00D7446F">
        <w:t xml:space="preserve">Thank you to the McConnell Brain Imaging Center’s research assistants, Ilana </w:t>
      </w:r>
      <w:proofErr w:type="spellStart"/>
      <w:r w:rsidR="00D7446F">
        <w:t>Leppert</w:t>
      </w:r>
      <w:proofErr w:type="spellEnd"/>
      <w:r w:rsidR="00D7446F">
        <w:t xml:space="preserve"> and Michael Ferreira, for all the technical support you provided me throughout the years, and most importantly for the assistance you gave me during my initial </w:t>
      </w:r>
      <w:r w:rsidR="00E7780B">
        <w:t>transition into the</w:t>
      </w:r>
      <w:r w:rsidR="00D7446F">
        <w:t xml:space="preserve"> lab.</w:t>
      </w:r>
    </w:p>
    <w:p w14:paraId="4EFD8DD2" w14:textId="4EF9CDB2"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proofErr w:type="spellStart"/>
      <w:r w:rsidR="00D21F7D">
        <w:t>Silvain</w:t>
      </w:r>
      <w:proofErr w:type="spellEnd"/>
      <w:r w:rsidR="00D21F7D">
        <w:t xml:space="preserve"> </w:t>
      </w:r>
      <w:proofErr w:type="spellStart"/>
      <w:r w:rsidR="00D21F7D">
        <w:t>Beriault</w:t>
      </w:r>
      <w:proofErr w:type="spellEnd"/>
      <w:r w:rsidR="00D21F7D">
        <w:t>,</w:t>
      </w:r>
      <w:r w:rsidR="00D21F7D" w:rsidRPr="00D21F7D">
        <w:t xml:space="preserve"> </w:t>
      </w:r>
      <w:r w:rsidR="00D21F7D">
        <w:t xml:space="preserve">Avery Berman, Jennifer Campbell, </w:t>
      </w:r>
      <w:proofErr w:type="spellStart"/>
      <w:r w:rsidR="00D21F7D">
        <w:t>Halleh</w:t>
      </w:r>
      <w:proofErr w:type="spellEnd"/>
      <w:r w:rsidR="00D21F7D">
        <w:t xml:space="preserve"> </w:t>
      </w:r>
      <w:proofErr w:type="spellStart"/>
      <w:r w:rsidR="00D21F7D">
        <w:t>Ghaderi</w:t>
      </w:r>
      <w:proofErr w:type="spellEnd"/>
      <w:r w:rsidR="00D21F7D">
        <w:t xml:space="preserve">, Ye </w:t>
      </w:r>
      <w:proofErr w:type="spellStart"/>
      <w:r w:rsidR="00D21F7D">
        <w:t>Gu</w:t>
      </w:r>
      <w:proofErr w:type="spellEnd"/>
      <w:r w:rsidR="00D21F7D">
        <w:t xml:space="preserve">, Ives Levesque, </w:t>
      </w:r>
      <w:proofErr w:type="spellStart"/>
      <w:r w:rsidR="00B41507" w:rsidRPr="00D21F7D">
        <w:t>Yuhan</w:t>
      </w:r>
      <w:proofErr w:type="spellEnd"/>
      <w:r w:rsidR="00B41507" w:rsidRPr="00D21F7D">
        <w:t xml:space="preserve">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w:t>
      </w:r>
      <w:proofErr w:type="spellStart"/>
      <w:r w:rsidR="00D21F7D">
        <w:t>Stikov</w:t>
      </w:r>
      <w:proofErr w:type="spellEnd"/>
      <w:r w:rsidR="00D21F7D">
        <w:t xml:space="preserve">, </w:t>
      </w:r>
      <w:r w:rsidR="00D21F7D" w:rsidRPr="00D21F7D">
        <w:t>Christine Tardif</w:t>
      </w:r>
      <w:r w:rsidR="00D21F7D">
        <w:t xml:space="preserve">, and </w:t>
      </w:r>
      <w:proofErr w:type="spellStart"/>
      <w:r w:rsidR="00D21F7D">
        <w:t>Marika</w:t>
      </w:r>
      <w:proofErr w:type="spellEnd"/>
      <w:r w:rsidR="00D21F7D">
        <w:t xml:space="preserve"> </w:t>
      </w:r>
      <w:proofErr w:type="spellStart"/>
      <w:r w:rsidR="00D21F7D">
        <w:t>Wallenburg</w:t>
      </w:r>
      <w:proofErr w:type="spellEnd"/>
      <w:r w:rsidR="00D21F7D">
        <w:t>.</w:t>
      </w:r>
      <w:r w:rsidR="00B41507">
        <w:t xml:space="preserve"> Special thanks to my </w:t>
      </w:r>
      <w:proofErr w:type="spellStart"/>
      <w:r w:rsidR="00B41507">
        <w:t>deskmate</w:t>
      </w:r>
      <w:proofErr w:type="spellEnd"/>
      <w:r w:rsidR="00B41507">
        <w:t xml:space="preserve">, </w:t>
      </w:r>
      <w:proofErr w:type="spellStart"/>
      <w:r w:rsidR="00B41507">
        <w:t>Yuhan</w:t>
      </w:r>
      <w:proofErr w:type="spellEnd"/>
      <w:r w:rsidR="00B41507">
        <w:t xml:space="preserve"> Ma, for your patience while entertaining all my questions, debugging session, general </w:t>
      </w:r>
      <w:r w:rsidR="00B41507">
        <w:lastRenderedPageBreak/>
        <w:t>comments, and ideas.</w:t>
      </w:r>
      <w:r w:rsidR="00582FDC">
        <w:t xml:space="preserve"> Sincere thanks to Prof. Nikola </w:t>
      </w:r>
      <w:proofErr w:type="spellStart"/>
      <w:r w:rsidR="00582FDC">
        <w:t>Stikov</w:t>
      </w:r>
      <w:proofErr w:type="spellEnd"/>
      <w:r w:rsidR="00582FDC">
        <w:t xml:space="preserve">,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w:t>
      </w:r>
      <w:proofErr w:type="spellStart"/>
      <w:r w:rsidR="007D0FAA">
        <w:t>Marika</w:t>
      </w:r>
      <w:proofErr w:type="spellEnd"/>
      <w:r w:rsidR="007D0FAA">
        <w:t xml:space="preserve"> </w:t>
      </w:r>
      <w:proofErr w:type="spellStart"/>
      <w:r w:rsidR="007D0FAA">
        <w:t>Wallenburg</w:t>
      </w:r>
      <w:proofErr w:type="spellEnd"/>
      <w:r w:rsidR="007D0FAA">
        <w:t>, a close colleague and friend, who passed away while also pursuing her PhD in our lab.</w:t>
      </w:r>
    </w:p>
    <w:p w14:paraId="32E5D9F4" w14:textId="037BD55D"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 xml:space="preserve">the </w:t>
      </w:r>
      <w:proofErr w:type="spellStart"/>
      <w:r w:rsidR="00CE7712">
        <w:t>endMS</w:t>
      </w:r>
      <w:proofErr w:type="spellEnd"/>
      <w:r w:rsidR="00CE7712">
        <w:t xml:space="preserve">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F2884BA" w:rsidR="00A04B6F" w:rsidRDefault="00A04B6F" w:rsidP="005C395A">
      <w:pPr>
        <w:spacing w:after="120"/>
      </w:pPr>
      <w:r>
        <w:t xml:space="preserve">Last but not least, thank you to all my family and friends who supported me throughout this journey. </w:t>
      </w:r>
      <w:r w:rsidR="005F7E2E">
        <w:t xml:space="preserve">I am immensely grateful to my wife, Gabrielle </w:t>
      </w:r>
      <w:proofErr w:type="spellStart"/>
      <w:r w:rsidR="005F7E2E">
        <w:t>Lapointe</w:t>
      </w:r>
      <w:proofErr w:type="spellEnd"/>
      <w:r w:rsidR="005F7E2E">
        <w:t>,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 xml:space="preserve">the Physics and Astronomy Department of </w:t>
      </w:r>
      <w:proofErr w:type="spellStart"/>
      <w:r w:rsidR="00A87577">
        <w:t>l’Université</w:t>
      </w:r>
      <w:proofErr w:type="spellEnd"/>
      <w:r w:rsidR="00A87577">
        <w:t xml:space="preserve"> de Moncton</w:t>
      </w:r>
      <w:r w:rsidR="000D1B22">
        <w:t xml:space="preserve"> while in high school</w:t>
      </w:r>
      <w:r w:rsidR="00A87577">
        <w:t>.</w:t>
      </w:r>
    </w:p>
    <w:p w14:paraId="64D2F37A" w14:textId="1E59D42A" w:rsidR="00132183" w:rsidRDefault="00132183" w:rsidP="005C395A">
      <w:pPr>
        <w:spacing w:after="0" w:line="360" w:lineRule="auto"/>
        <w:jc w:val="right"/>
      </w:pPr>
      <w:r>
        <w:t>Mathieu Boudreau</w:t>
      </w:r>
    </w:p>
    <w:p w14:paraId="1DB50751" w14:textId="3078B700"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5871481E" w14:textId="0CE89B6A" w:rsidR="007870F1" w:rsidRDefault="007870F1" w:rsidP="008224C0">
      <w:pPr>
        <w:pStyle w:val="H1Non-Chapters"/>
      </w:pPr>
      <w:bookmarkStart w:id="4" w:name="_Toc499631385"/>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5790FEE"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42C486E1"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w:t>
      </w:r>
      <w:proofErr w:type="spellStart"/>
      <w:r w:rsidR="00D255CE">
        <w:t>Chapter</w:t>
      </w:r>
      <w:proofErr w:type="spellEnd"/>
      <w:r w:rsidR="00D255CE">
        <w:t xml:space="preserve">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631386"/>
      <w:r>
        <w:lastRenderedPageBreak/>
        <w:t>Contribution of Authors</w:t>
      </w:r>
      <w:bookmarkEnd w:id="5"/>
    </w:p>
    <w:p w14:paraId="3AD0FAAC" w14:textId="695209F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01AE7F31" w14:textId="39304A66"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 xml:space="preserve">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w:t>
      </w:r>
      <w:proofErr w:type="spellStart"/>
      <w:r w:rsidR="00B87456">
        <w:t>Siegert</w:t>
      </w:r>
      <w:proofErr w:type="spellEnd"/>
      <w:r w:rsidR="00B87456">
        <w:t xml:space="preserve">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7A4E886A" w:rsidR="008E6E58" w:rsidRDefault="00FC1903" w:rsidP="008E6E58">
      <w:pPr>
        <w:pStyle w:val="Pardeliste"/>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1D44684"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37A2011B"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2E098889" w14:textId="1866547C"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09CC236" w14:textId="0C1FBA9E" w:rsidR="007870F1" w:rsidRDefault="007870F1" w:rsidP="008224C0">
      <w:pPr>
        <w:pStyle w:val="H1Non-Chapters"/>
      </w:pPr>
      <w:bookmarkStart w:id="6" w:name="_Toc499631387"/>
      <w:r>
        <w:lastRenderedPageBreak/>
        <w:t>Other Publications</w:t>
      </w:r>
      <w:bookmarkEnd w:id="6"/>
    </w:p>
    <w:p w14:paraId="5B0FBDEF" w14:textId="5F4514A1"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proofErr w:type="gramStart"/>
      <w:r w:rsidR="00937D36">
        <w:t>peer</w:t>
      </w:r>
      <w:proofErr w:type="gramEnd"/>
      <w:r w:rsidR="00937D36">
        <w:t xml:space="preserve">-reviewed </w:t>
      </w:r>
      <w:r w:rsidR="000144A8">
        <w:t xml:space="preserve">conference presentations, and three </w:t>
      </w:r>
      <w:r w:rsidR="00937D36">
        <w:t xml:space="preserve">peer-reviewed </w:t>
      </w:r>
      <w:r w:rsidR="000144A8">
        <w:t>co-authored conference presentations.</w:t>
      </w:r>
    </w:p>
    <w:p w14:paraId="05F6570A" w14:textId="11D6F7EC"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w:t>
      </w:r>
      <w:r w:rsidR="00E27F79">
        <w:t>I</w:t>
      </w:r>
      <w:r w:rsidRPr="00700487">
        <w:t>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w:t>
      </w:r>
      <w:r w:rsidRPr="00700487">
        <w:lastRenderedPageBreak/>
        <w:t xml:space="preserve">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 xml:space="preserve">-Sensitivity Analysis of </w:t>
      </w:r>
      <w:proofErr w:type="spellStart"/>
      <w:r w:rsidRPr="00954B25">
        <w:rPr>
          <w:bCs/>
          <w:i/>
        </w:rPr>
        <w:t>qMT</w:t>
      </w:r>
      <w:proofErr w:type="spellEnd"/>
      <w:r w:rsidRPr="00954B25">
        <w:rPr>
          <w:bCs/>
          <w:i/>
        </w:rPr>
        <w:t>”</w:t>
      </w:r>
      <w:r w:rsidRPr="00954B25">
        <w:rPr>
          <w:bCs/>
        </w:rPr>
        <w:t>, Poster, International Society for Magnetic Resonance in Medicine Meeting (2015).</w:t>
      </w:r>
    </w:p>
    <w:p w14:paraId="67A314CF" w14:textId="2B1A6E3A" w:rsidR="00700487" w:rsidRPr="00954B25"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 xml:space="preserve">-Insensitive </w:t>
      </w:r>
      <w:proofErr w:type="spellStart"/>
      <w:r w:rsidRPr="00954B25">
        <w:rPr>
          <w:i/>
          <w:iCs/>
        </w:rPr>
        <w:t>qMT</w:t>
      </w:r>
      <w:proofErr w:type="spellEnd"/>
      <w:r w:rsidRPr="00954B25">
        <w:rPr>
          <w:i/>
          <w:iCs/>
        </w:rPr>
        <w:t xml:space="preserve"> Protocol”</w:t>
      </w:r>
      <w:r w:rsidRPr="00954B25">
        <w:rPr>
          <w:iCs/>
        </w:rPr>
        <w:t>, Poster, International Society for Magnetic Resonance in Medicine Meeting (2014).</w:t>
      </w:r>
    </w:p>
    <w:p w14:paraId="49000DFF" w14:textId="070AE69F"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631388"/>
      <w:r>
        <w:lastRenderedPageBreak/>
        <w:t>Abstract</w:t>
      </w:r>
      <w:bookmarkEnd w:id="7"/>
    </w:p>
    <w:p w14:paraId="116090F8" w14:textId="5CD615A6" w:rsidR="00635FB9" w:rsidRDefault="0094558F" w:rsidP="00FE2802">
      <w:r>
        <w:t>Quantitative magnetization transfer (</w:t>
      </w:r>
      <w:proofErr w:type="spellStart"/>
      <w:r>
        <w:t>qM</w:t>
      </w:r>
      <w:r w:rsidR="00FE2802">
        <w:t>T</w:t>
      </w:r>
      <w:proofErr w:type="spellEnd"/>
      <w:r w:rsidR="00FE2802">
        <w:t>) imaging is a quantitative magnetic resonance imaging (MRI)</w:t>
      </w:r>
      <w:r>
        <w:t xml:space="preserve"> technique that has demonstrated considerable promise for </w:t>
      </w:r>
      <w:r w:rsidR="00FE2802">
        <w:t>multiple sclerosis (</w:t>
      </w:r>
      <w:r>
        <w:t>MS</w:t>
      </w:r>
      <w:r w:rsidR="00FE2802">
        <w:t>)</w:t>
      </w:r>
      <w:r>
        <w:t xml:space="preserve"> research. </w:t>
      </w:r>
      <w:proofErr w:type="spellStart"/>
      <w:r>
        <w:t>qMT</w:t>
      </w:r>
      <w:proofErr w:type="spellEnd"/>
      <w:r>
        <w:t xml:space="preserve"> improves on conventional imaging by probing the macromolecules present in myelin, providing a quantitative </w:t>
      </w:r>
      <w:r w:rsidR="005F6496">
        <w:t>estimate</w:t>
      </w:r>
      <w:r>
        <w:t xml:space="preserve"> </w:t>
      </w:r>
      <w:r w:rsidR="005F6496">
        <w:t>called</w:t>
      </w:r>
      <w:r>
        <w:t xml:space="preserve"> the pool-size ratio which correlate strongly with myelin density. </w:t>
      </w:r>
      <w:proofErr w:type="spellStart"/>
      <w:r>
        <w:t>qMT</w:t>
      </w:r>
      <w:proofErr w:type="spellEnd"/>
      <w:r w:rsidR="00E44EA1">
        <w:t xml:space="preserve"> </w:t>
      </w:r>
      <w:r w:rsidR="009550AF">
        <w:t>requires</w:t>
      </w:r>
      <w:r w:rsidR="00124DD3">
        <w:t xml:space="preserve"> </w:t>
      </w:r>
      <w:r w:rsidR="00E44EA1">
        <w:t xml:space="preserve">several other quantitative MRI </w:t>
      </w:r>
      <w:proofErr w:type="gramStart"/>
      <w:r w:rsidR="00E44EA1">
        <w:t>map</w:t>
      </w:r>
      <w:proofErr w:type="gramEnd"/>
      <w:r w:rsidR="00124DD3">
        <w:t xml:space="preserve"> for calibration purposes</w:t>
      </w:r>
      <w:r w:rsidR="00E44EA1">
        <w:t>: the main magnetic field (B</w:t>
      </w:r>
      <w:r w:rsidR="00E44EA1">
        <w:rPr>
          <w:vertAlign w:val="subscript"/>
        </w:rPr>
        <w:t>0</w:t>
      </w:r>
      <w:r w:rsidR="00E44EA1">
        <w:t>), of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optimize</w:t>
      </w:r>
      <w:r w:rsidR="005F027A">
        <w:t xml:space="preserve"> </w:t>
      </w:r>
      <w:r w:rsidR="0022196C">
        <w:t xml:space="preserve">the </w:t>
      </w:r>
      <w:r w:rsidR="005F027A">
        <w:t>B</w:t>
      </w:r>
      <w:r w:rsidR="005F027A">
        <w:rPr>
          <w:vertAlign w:val="subscript"/>
        </w:rPr>
        <w:t>1</w:t>
      </w:r>
      <w:r w:rsidR="005F027A">
        <w:t>-</w:t>
      </w:r>
      <w:r w:rsidR="00FE2802">
        <w:t xml:space="preserve">sensitivity of </w:t>
      </w:r>
      <w:proofErr w:type="spellStart"/>
      <w:r w:rsidR="00FE2802">
        <w:t>qMT</w:t>
      </w:r>
      <w:proofErr w:type="spellEnd"/>
      <w:r w:rsidR="0022196C">
        <w:t>.</w:t>
      </w:r>
    </w:p>
    <w:p w14:paraId="6BD59A54" w14:textId="7F689D30"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 compared against two other advanced techniques.</w:t>
      </w:r>
      <w:r w:rsidR="004D507D">
        <w:t xml:space="preserve"> The second aim was to characterize the B</w:t>
      </w:r>
      <w:r w:rsidR="004D507D">
        <w:rPr>
          <w:vertAlign w:val="subscript"/>
        </w:rPr>
        <w:t>1</w:t>
      </w:r>
      <w:r w:rsidR="004D507D">
        <w:t xml:space="preserve">-sensitivity of </w:t>
      </w:r>
      <w:proofErr w:type="spellStart"/>
      <w:r w:rsidR="004D507D">
        <w:t>qMT</w:t>
      </w:r>
      <w:proofErr w:type="spellEnd"/>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proofErr w:type="spellStart"/>
      <w:r w:rsidR="0060541C">
        <w:t>qMT</w:t>
      </w:r>
      <w:proofErr w:type="spellEnd"/>
      <w:r w:rsidR="0060541C">
        <w:t xml:space="preserve">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t xml:space="preserve">in vivo </w:t>
      </w:r>
      <w:proofErr w:type="spellStart"/>
      <w:r w:rsidR="00DE172C">
        <w:t>qMT</w:t>
      </w:r>
      <w:proofErr w:type="spellEnd"/>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 and different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w:t>
      </w:r>
      <w:proofErr w:type="spellStart"/>
      <w:r w:rsidR="00B24087">
        <w:t>qMT</w:t>
      </w:r>
      <w:proofErr w:type="spellEnd"/>
      <w:r w:rsidR="00B24087">
        <w:t xml:space="preserve">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w:t>
      </w:r>
      <w:proofErr w:type="spellStart"/>
      <w:r w:rsidR="003E7EEE">
        <w:t>Cramér</w:t>
      </w:r>
      <w:proofErr w:type="spellEnd"/>
      <w:r w:rsidR="003E7EEE">
        <w:t xml:space="preserve">-Rao lower bound expression was theoretically developed as an iterative optimization condition, and was validated </w:t>
      </w:r>
      <w:r w:rsidR="00833C30">
        <w:t xml:space="preserve">for a wide </w:t>
      </w:r>
      <w:r w:rsidR="00833C30">
        <w:lastRenderedPageBreak/>
        <w:t>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w:t>
      </w:r>
      <w:proofErr w:type="spellStart"/>
      <w:r w:rsidR="00B24087">
        <w:t>qMT</w:t>
      </w:r>
      <w:proofErr w:type="spellEnd"/>
      <w:r w:rsidR="00B24087">
        <w:t xml:space="preserve"> to B</w:t>
      </w:r>
      <w:r w:rsidR="00B24087">
        <w:rPr>
          <w:vertAlign w:val="subscript"/>
        </w:rPr>
        <w:t>1</w:t>
      </w:r>
      <w:r w:rsidR="00B24087">
        <w:t>-inaccuracies</w:t>
      </w:r>
      <w:r w:rsidR="005F6496">
        <w:t xml:space="preserve">, and </w:t>
      </w:r>
      <w:r w:rsidR="00DC0223">
        <w:t>suggests</w:t>
      </w:r>
      <w:r w:rsidR="00B24087">
        <w:t xml:space="preserve"> that it may</w:t>
      </w:r>
      <w:r w:rsidR="005F6496">
        <w:t xml:space="preserve"> </w:t>
      </w:r>
      <w:r w:rsidR="00B24087">
        <w:t xml:space="preserve">b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pool-size ratio estimate</w:t>
      </w:r>
      <w:r w:rsidR="005F6496">
        <w:t>s</w:t>
      </w:r>
      <w:r w:rsidR="00B24087">
        <w:t>.</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631389"/>
      <w:r>
        <w:lastRenderedPageBreak/>
        <w:t>Résumé</w:t>
      </w:r>
      <w:bookmarkEnd w:id="8"/>
    </w:p>
    <w:p w14:paraId="3013EDE8" w14:textId="54DF72AA" w:rsidR="007870F1" w:rsidRDefault="00D82578" w:rsidP="00D82578">
      <w:pPr>
        <w:pStyle w:val="Pardeliste"/>
        <w:numPr>
          <w:ilvl w:val="0"/>
          <w:numId w:val="28"/>
        </w:numPr>
      </w:pPr>
      <w:proofErr w:type="spellStart"/>
      <w:r>
        <w:t>Traduction</w:t>
      </w:r>
      <w:proofErr w:type="spellEnd"/>
      <w:r>
        <w:t xml:space="preserve"> </w:t>
      </w:r>
      <w:proofErr w:type="spellStart"/>
      <w:r>
        <w:t>française</w:t>
      </w:r>
      <w:proofErr w:type="spellEnd"/>
      <w:r>
        <w:t>.</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631390"/>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5584C073"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w:t>
      </w:r>
      <w:proofErr w:type="spellStart"/>
      <w:r w:rsidRPr="000144A8">
        <w:t>qMT</w:t>
      </w:r>
      <w:proofErr w:type="spellEnd"/>
      <w:r w:rsidRPr="000144A8">
        <w: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 xml:space="preserve">Discovery and demonstration that a robust measurement of the </w:t>
      </w:r>
      <w:proofErr w:type="spellStart"/>
      <w:r w:rsidRPr="000144A8">
        <w:t>qMT</w:t>
      </w:r>
      <w:proofErr w:type="spellEnd"/>
      <w:r w:rsidRPr="000144A8">
        <w:t xml:space="preserve">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w:t>
      </w:r>
      <w:proofErr w:type="spellStart"/>
      <w:r w:rsidRPr="000144A8">
        <w:t>qMT</w:t>
      </w:r>
      <w:proofErr w:type="spellEnd"/>
      <w:r w:rsidRPr="000144A8">
        <w:t xml:space="preserve"> processing pipeline.</w:t>
      </w:r>
    </w:p>
    <w:p w14:paraId="7C447E01" w14:textId="12AED9E9" w:rsidR="00403A11" w:rsidRDefault="000144A8" w:rsidP="00EF7B1A">
      <w:pPr>
        <w:numPr>
          <w:ilvl w:val="0"/>
          <w:numId w:val="29"/>
        </w:numPr>
      </w:pPr>
      <w:r w:rsidRPr="000144A8">
        <w:t xml:space="preserve">Development and validation of an iterative optimization strategy of </w:t>
      </w:r>
      <w:proofErr w:type="spellStart"/>
      <w:r w:rsidRPr="000144A8">
        <w:t>qMT</w:t>
      </w:r>
      <w:proofErr w:type="spellEnd"/>
      <w:r w:rsidRPr="000144A8">
        <w:t xml:space="preserve">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 xml:space="preserve">maps from </w:t>
      </w:r>
      <w:proofErr w:type="spellStart"/>
      <w:r w:rsidRPr="000144A8">
        <w:t>qMT</w:t>
      </w:r>
      <w:proofErr w:type="spellEnd"/>
      <w:r w:rsidRPr="000144A8">
        <w:t xml:space="preserve"> acquisition protocols.</w:t>
      </w:r>
      <w:r w:rsidR="00403A11">
        <w:br w:type="page"/>
      </w:r>
    </w:p>
    <w:p w14:paraId="044DB09D" w14:textId="609091FE" w:rsidR="007870F1" w:rsidRPr="000005D7" w:rsidRDefault="000005D7" w:rsidP="000005D7">
      <w:pPr>
        <w:pStyle w:val="Titre1"/>
        <w:rPr>
          <w:i/>
        </w:rPr>
      </w:pPr>
      <w:r>
        <w:rPr>
          <w:i/>
        </w:rPr>
        <w:lastRenderedPageBreak/>
        <w:br/>
      </w:r>
      <w:bookmarkStart w:id="10" w:name="_Toc499631391"/>
      <w:r w:rsidR="008B662F" w:rsidRPr="008B662F">
        <w:rPr>
          <w:b w:val="0"/>
          <w:i/>
          <w:sz w:val="40"/>
          <w:szCs w:val="40"/>
        </w:rPr>
        <w:t>Introduction</w:t>
      </w:r>
      <w:bookmarkEnd w:id="10"/>
    </w:p>
    <w:p w14:paraId="7BDE66ED" w14:textId="3215BA54" w:rsidR="008224C0" w:rsidRDefault="00D737BC" w:rsidP="008224C0">
      <w:pPr>
        <w:pStyle w:val="Titre2"/>
      </w:pPr>
      <w:bookmarkStart w:id="11" w:name="_Toc499631392"/>
      <w:r>
        <w:t>Motivation</w:t>
      </w:r>
      <w:bookmarkEnd w:id="11"/>
    </w:p>
    <w:p w14:paraId="4AE519E5" w14:textId="797914B5"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or clinical MRI</w:t>
      </w:r>
      <w:r w:rsidR="00F12F2C">
        <w:t xml:space="preserve">, </w:t>
      </w:r>
      <w:r w:rsidR="00E73CF7">
        <w:t>in which</w:t>
      </w:r>
      <w:r w:rsidR="00F12F2C">
        <w:t xml:space="preserve">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54C96EBF"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in vivo</w:t>
      </w:r>
      <w:r w:rsidR="00A66480">
        <w:t xml:space="preserve"> their biological origin</w:t>
      </w:r>
      <w:r>
        <w:t>/properties</w:t>
      </w:r>
      <w:r w:rsidR="00A66480">
        <w:t xml:space="preserve">, progression, and treatments. </w:t>
      </w:r>
      <w:r w:rsidR="00AF2322">
        <w:t>In particular, one</w:t>
      </w:r>
      <w:r w:rsidR="00A66480">
        <w:t xml:space="preserve"> 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inhibits signal transmissio</w:t>
      </w:r>
      <w:r w:rsidR="00AF2322">
        <w:t>n between neurons</w:t>
      </w:r>
      <w:r w:rsidR="00BD32F1">
        <w:t>,</w:t>
      </w:r>
      <w:r w:rsidR="00AF2322">
        <w:t xml:space="preserve"> resulting</w:t>
      </w:r>
      <w:r w:rsidR="00A66480">
        <w:t xml:space="preserve"> physical and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imaging techniques of MS are</w:t>
      </w:r>
      <w:r w:rsidR="006544FE">
        <w:t xml:space="preserve"> not specific </w:t>
      </w:r>
      <w:r w:rsidR="00967EEA">
        <w:t>only 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myelin density, </w:t>
      </w:r>
      <w:r w:rsidR="00F06D9B">
        <w:t>one of which is called quantitative magnetization transfer (MT) imaging</w:t>
      </w:r>
      <w:r w:rsidR="00B87BE6">
        <w:t xml:space="preserve">. </w:t>
      </w:r>
      <w:r w:rsidR="00F06D9B">
        <w:lastRenderedPageBreak/>
        <w:t>Quantitative MT (</w:t>
      </w:r>
      <w:proofErr w:type="spellStart"/>
      <w:r w:rsidR="00F06D9B">
        <w:t>qMT</w:t>
      </w:r>
      <w:proofErr w:type="spellEnd"/>
      <w:r w:rsidR="00F06D9B">
        <w:t xml:space="preserve">) improves on clinical MRI techniques by probing the myelin content which is typically unobservable using conventional imaging techniques </w:t>
      </w:r>
      <w:r w:rsidR="00BD32F1">
        <w:t>because of</w:t>
      </w:r>
      <w:r w:rsidR="00F06D9B">
        <w:t xml:space="preserve"> rapid signal decay. </w:t>
      </w:r>
      <w:r w:rsidR="00BD32F1">
        <w:t>One</w:t>
      </w:r>
      <w:r w:rsidR="00F06D9B">
        <w:t xml:space="preserve"> </w:t>
      </w:r>
      <w:r w:rsidR="00BD32F1">
        <w:t xml:space="preserve">fitted </w:t>
      </w:r>
      <w:proofErr w:type="spellStart"/>
      <w:r w:rsidR="00F06D9B">
        <w:t>qMT</w:t>
      </w:r>
      <w:proofErr w:type="spellEnd"/>
      <w:r w:rsidR="00F06D9B">
        <w:t xml:space="preserve">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controls, de-/re-myelination MS lesions, and normal appearing white matter</w:t>
      </w:r>
      <w:r w:rsidR="00F06D9B">
        <w:t>.</w:t>
      </w:r>
    </w:p>
    <w:p w14:paraId="0BEB7018" w14:textId="53406A27"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macromolecules) will </w:t>
      </w:r>
      <w:r w:rsidR="00650785">
        <w:t>result in</w:t>
      </w:r>
      <w:r w:rsidR="00947783">
        <w:t xml:space="preserve"> greater signal loss in the presence of an MT effect. To estimate quantitative tissue values (e.g. pool-size ratio) from </w:t>
      </w:r>
      <w:proofErr w:type="spellStart"/>
      <w:r w:rsidR="00947783">
        <w:t>qMT</w:t>
      </w:r>
      <w:proofErr w:type="spellEnd"/>
      <w:r w:rsidR="00947783">
        <w:t xml:space="preserve">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should be desirable to reduce the sensitivity of the </w:t>
      </w:r>
      <w:proofErr w:type="spellStart"/>
      <w:r w:rsidR="00EF37DC">
        <w:t>qMT</w:t>
      </w:r>
      <w:proofErr w:type="spellEnd"/>
      <w:r w:rsidR="00650785">
        <w:t xml:space="preserve"> against inaccuracies of the </w:t>
      </w:r>
      <w:r w:rsidR="00EF37DC">
        <w:t xml:space="preserve">calibration </w:t>
      </w:r>
      <w:r w:rsidR="00650785">
        <w:t>measurements</w:t>
      </w:r>
      <w:r w:rsidR="00EF37DC">
        <w:t xml:space="preserve"> (e.g. from noise or small artifacts).</w:t>
      </w:r>
      <w:r w:rsidR="00317A5C">
        <w:t xml:space="preserve"> However, some of the calibration methods required for </w:t>
      </w:r>
      <w:proofErr w:type="spellStart"/>
      <w:r w:rsidR="00317A5C">
        <w:t>qMT</w:t>
      </w:r>
      <w:proofErr w:type="spellEnd"/>
      <w:r w:rsidR="00317A5C">
        <w:t xml:space="preserve"> </w:t>
      </w:r>
      <w:r w:rsidR="00B378F7">
        <w:t>can 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Variable Flip Angle (VFA) also depends on B</w:t>
      </w:r>
      <w:r w:rsidR="00317A5C">
        <w:rPr>
          <w:vertAlign w:val="subscript"/>
        </w:rPr>
        <w:t>1</w:t>
      </w:r>
      <w:r w:rsidR="00317A5C">
        <w:t xml:space="preserve"> maps as a calibration measurement, unlike </w:t>
      </w:r>
      <w:r w:rsidR="00650785">
        <w:t xml:space="preserve">several </w:t>
      </w:r>
      <w:r w:rsidR="00B378F7">
        <w:lastRenderedPageBreak/>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w:t>
      </w:r>
      <w:proofErr w:type="spellStart"/>
      <w:r w:rsidR="00317A5C">
        <w:t>qMT</w:t>
      </w:r>
      <w:proofErr w:type="spellEnd"/>
      <w:r w:rsidR="00317A5C">
        <w:t xml:space="preserve">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631393"/>
      <w:r>
        <w:t>Objectives</w:t>
      </w:r>
      <w:bookmarkEnd w:id="12"/>
    </w:p>
    <w:p w14:paraId="3647C1F3" w14:textId="41F957E6"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 xml:space="preserve">improve the robustness of </w:t>
      </w:r>
      <w:proofErr w:type="spellStart"/>
      <w:r w:rsidRPr="00697F87">
        <w:rPr>
          <w:b/>
        </w:rPr>
        <w:t>qMT</w:t>
      </w:r>
      <w:proofErr w:type="spellEnd"/>
      <w:r>
        <w:rPr>
          <w:b/>
        </w:rPr>
        <w:t xml:space="preserve"> against potential inaccuracies in measured B</w:t>
      </w:r>
      <w:r>
        <w:rPr>
          <w:b/>
          <w:vertAlign w:val="subscript"/>
        </w:rPr>
        <w:t>1</w:t>
      </w:r>
      <w:r>
        <w:rPr>
          <w:b/>
        </w:rPr>
        <w:t>, the amplitude of transmitted radiofrequency electromagnetic fields,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380B7EE1"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an</w:t>
      </w:r>
      <w:r w:rsidR="00852699">
        <w:t xml:space="preserve"> unavailability of </w:t>
      </w:r>
      <w:r w:rsidR="0002375D">
        <w:t>advanced</w:t>
      </w:r>
      <w:r w:rsidR="00852699">
        <w:t xml:space="preserve"> whole-brain B</w:t>
      </w:r>
      <w:r w:rsidR="00852699">
        <w:rPr>
          <w:vertAlign w:val="subscript"/>
        </w:rPr>
        <w:t>1</w:t>
      </w:r>
      <w:r w:rsidR="00852699">
        <w:t xml:space="preserve"> mapping pulse sequences.</w:t>
      </w:r>
    </w:p>
    <w:p w14:paraId="330A11CB" w14:textId="53B151F5" w:rsidR="00736B84" w:rsidRDefault="000E1F8D" w:rsidP="002E30A0">
      <w:pPr>
        <w:pStyle w:val="Pardeliste"/>
        <w:numPr>
          <w:ilvl w:val="0"/>
          <w:numId w:val="50"/>
        </w:numPr>
      </w:pPr>
      <w:r>
        <w:lastRenderedPageBreak/>
        <w:t xml:space="preserve">To fully characterize the sensitivity of </w:t>
      </w:r>
      <w:proofErr w:type="spellStart"/>
      <w:r>
        <w:t>qMT</w:t>
      </w:r>
      <w:proofErr w:type="spellEnd"/>
      <w:r>
        <w:t xml:space="preserve">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w:t>
      </w:r>
      <w:proofErr w:type="spellStart"/>
      <w:r w:rsidR="00875504">
        <w:t>qMT</w:t>
      </w:r>
      <w:proofErr w:type="spellEnd"/>
      <w:r w:rsidR="00875504">
        <w:t xml:space="preserve">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w:t>
      </w:r>
      <w:proofErr w:type="spellStart"/>
      <w:r w:rsidR="00202B02">
        <w:t>qMT</w:t>
      </w:r>
      <w:proofErr w:type="spellEnd"/>
      <w:r w:rsidR="00202B02">
        <w:t xml:space="preserve">,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 xml:space="preserve">-error propagation to </w:t>
      </w:r>
      <w:proofErr w:type="spellStart"/>
      <w:r w:rsidR="00E60F44">
        <w:t>qMT</w:t>
      </w:r>
      <w:proofErr w:type="spellEnd"/>
      <w:r w:rsidR="00E60F44">
        <w:t xml:space="preserve">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w:t>
      </w:r>
      <w:proofErr w:type="spellStart"/>
      <w:r w:rsidR="00E60F44">
        <w:t>qMT</w:t>
      </w:r>
      <w:proofErr w:type="spellEnd"/>
      <w:r w:rsidR="00E60F44">
        <w:t xml:space="preserve"> pool-size ratio estimate for a </w:t>
      </w:r>
      <w:r w:rsidR="0002375D">
        <w:t>particular</w:t>
      </w:r>
      <w:r w:rsidR="00E60F44">
        <w:t xml:space="preserve"> </w:t>
      </w:r>
      <w:proofErr w:type="spellStart"/>
      <w:r w:rsidR="00E60F44">
        <w:t>qMT</w:t>
      </w:r>
      <w:proofErr w:type="spellEnd"/>
      <w:r w:rsidR="00E60F44">
        <w:t xml:space="preserve"> acquisition protocol.</w:t>
      </w:r>
    </w:p>
    <w:p w14:paraId="43C2DF89" w14:textId="01ACC524" w:rsidR="00736B84" w:rsidRDefault="00A060EE" w:rsidP="002E30A0">
      <w:pPr>
        <w:pStyle w:val="Pardeliste"/>
        <w:numPr>
          <w:ilvl w:val="0"/>
          <w:numId w:val="50"/>
        </w:numPr>
      </w:pPr>
      <w:r>
        <w:t>To develop a</w:t>
      </w:r>
      <w:r w:rsidR="0002375D">
        <w:t xml:space="preserve"> </w:t>
      </w:r>
      <w:proofErr w:type="spellStart"/>
      <w:r>
        <w:t>qMT</w:t>
      </w:r>
      <w:proofErr w:type="spellEnd"/>
      <w:r>
        <w:t xml:space="preserve">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w:t>
      </w:r>
      <w:proofErr w:type="spellStart"/>
      <w:r>
        <w:t>qMT</w:t>
      </w:r>
      <w:proofErr w:type="spellEnd"/>
      <w:r>
        <w:t xml:space="preserve"> acquisition protocol in objective i</w:t>
      </w:r>
      <w:r w:rsidR="000078D3">
        <w:t xml:space="preserve">i), this objective will </w:t>
      </w:r>
      <w:r w:rsidR="0002375D">
        <w:t>explore optimizing the</w:t>
      </w:r>
      <w:r>
        <w:t xml:space="preserve"> </w:t>
      </w:r>
      <w:proofErr w:type="spellStart"/>
      <w:r>
        <w:t>qMT</w:t>
      </w:r>
      <w:proofErr w:type="spellEnd"/>
      <w:r>
        <w:t xml:space="preserve"> acquisition protocol itself (e.g. off-resonance frequencies, 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631394"/>
      <w:r>
        <w:t>Thesis Outline</w:t>
      </w:r>
      <w:bookmarkEnd w:id="13"/>
    </w:p>
    <w:p w14:paraId="13188521" w14:textId="66498B48" w:rsidR="008B662F" w:rsidRDefault="005B5068" w:rsidP="00276885">
      <w:r>
        <w:t xml:space="preserve">This </w:t>
      </w:r>
      <w:r w:rsidR="00BA7B15">
        <w:t>thesis is written in a manuscript-style format and contains three completed manuscripts which</w:t>
      </w:r>
      <w:r w:rsidR="00766899">
        <w:t>,</w:t>
      </w:r>
      <w:r w:rsidR="00BA7B15">
        <w:t xml:space="preserve"> as of the time of initial submission</w:t>
      </w:r>
      <w:r w:rsidR="00D93FA1">
        <w:t xml:space="preserve">, two have been accepted and one has been submitted to peer-reviewed international scientific journals. Chapter 2 contains a brief review of relevant background material about MS and </w:t>
      </w:r>
      <w:r w:rsidR="00766899">
        <w:t xml:space="preserve">all the </w:t>
      </w:r>
      <w:r w:rsidR="00D93FA1">
        <w:t xml:space="preserve">quantitative MRI techniques relevant to the later chapters. This thesis is written with the assumption the reader has a solid foundation in the basics </w:t>
      </w:r>
      <w:r w:rsidR="00D93FA1">
        <w:lastRenderedPageBreak/>
        <w:t xml:space="preserve">of MRI physics, and this chapter looks to bridge the </w:t>
      </w:r>
      <w:r w:rsidR="00276885">
        <w:t xml:space="preserve">potential </w:t>
      </w:r>
      <w:r w:rsidR="00D93FA1">
        <w:t>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 xml:space="preserve">-sensitivity of </w:t>
      </w:r>
      <w:proofErr w:type="spellStart"/>
      <w:r w:rsidR="003F11A3">
        <w:t>qMT</w:t>
      </w:r>
      <w:proofErr w:type="spellEnd"/>
      <w:r w:rsidR="003F11A3">
        <w:t xml:space="preserve"> fitted parameters using simulations and in vivo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 xml:space="preserve">Sensitivity-Regularization of the </w:t>
      </w:r>
      <w:proofErr w:type="spellStart"/>
      <w:r w:rsidR="00910975" w:rsidRPr="00910975">
        <w:t>Cramér</w:t>
      </w:r>
      <w:proofErr w:type="spellEnd"/>
      <w:r w:rsidR="00910975" w:rsidRPr="00910975">
        <w:t>-Rao Lower Bound to Minimize B</w:t>
      </w:r>
      <w:r w:rsidR="00910975" w:rsidRPr="00910975">
        <w:rPr>
          <w:vertAlign w:val="subscript"/>
        </w:rPr>
        <w:t xml:space="preserve">1 </w:t>
      </w:r>
      <w:proofErr w:type="spellStart"/>
      <w:r w:rsidR="00910975" w:rsidRPr="00910975">
        <w:t>Nonuniformity</w:t>
      </w:r>
      <w:proofErr w:type="spellEnd"/>
      <w:r w:rsidR="00910975" w:rsidRPr="00910975">
        <w:t xml:space="preserve">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w:t>
      </w:r>
      <w:proofErr w:type="spellStart"/>
      <w:r w:rsidR="00CA73FE">
        <w:t>Cramér</w:t>
      </w:r>
      <w:proofErr w:type="spellEnd"/>
      <w:r w:rsidR="00CA73FE">
        <w:t xml:space="preserve">-Rao lower bound </w:t>
      </w:r>
      <w:r w:rsidR="00FC4991">
        <w:t xml:space="preserve">as an optimization condition, and uses Monte Carlo simulations to compare several </w:t>
      </w:r>
      <w:proofErr w:type="spellStart"/>
      <w:r w:rsidR="00FC4991">
        <w:t>qMT</w:t>
      </w:r>
      <w:proofErr w:type="spellEnd"/>
      <w:r w:rsidR="00FC4991">
        <w:t xml:space="preserve">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w:t>
      </w:r>
      <w:r w:rsidR="00276885">
        <w:t xml:space="preserve">topics for </w:t>
      </w:r>
      <w:r w:rsidR="00FC4991">
        <w:t>future work.</w:t>
      </w:r>
      <w:r w:rsidR="008B662F">
        <w:br w:type="page"/>
      </w:r>
    </w:p>
    <w:p w14:paraId="05378E5A" w14:textId="3C899C8C" w:rsidR="008B662F" w:rsidRPr="00DC00CE" w:rsidRDefault="00DC00CE" w:rsidP="00DC00CE">
      <w:pPr>
        <w:pStyle w:val="Titre1"/>
        <w:rPr>
          <w:i/>
        </w:rPr>
      </w:pPr>
      <w:r>
        <w:rPr>
          <w:i/>
        </w:rPr>
        <w:lastRenderedPageBreak/>
        <w:br/>
      </w:r>
      <w:bookmarkStart w:id="14" w:name="_Toc499631395"/>
      <w:r w:rsidR="008B662F">
        <w:rPr>
          <w:b w:val="0"/>
          <w:i/>
          <w:sz w:val="40"/>
          <w:szCs w:val="40"/>
        </w:rPr>
        <w:t>Background</w:t>
      </w:r>
      <w:bookmarkEnd w:id="14"/>
    </w:p>
    <w:p w14:paraId="62CA6126" w14:textId="1A848070" w:rsidR="008B662F" w:rsidRDefault="00C64937" w:rsidP="00D737BC">
      <w:pPr>
        <w:pStyle w:val="Titre2"/>
      </w:pPr>
      <w:bookmarkStart w:id="15" w:name="_Toc499631396"/>
      <w:r w:rsidRPr="001F2190">
        <w:rPr>
          <w:rFonts w:cs="Times New Roman"/>
          <w:noProof/>
        </w:rPr>
        <w:t>Multiple Sclerosis</w:t>
      </w:r>
      <w:bookmarkEnd w:id="15"/>
    </w:p>
    <w:p w14:paraId="5AB34FA6" w14:textId="0A83BC6B" w:rsidR="00403A11" w:rsidRDefault="009D3961" w:rsidP="00403A11">
      <w:pPr>
        <w:pStyle w:val="Titre3"/>
      </w:pPr>
      <w:bookmarkStart w:id="16" w:name="_Toc499631397"/>
      <w:r>
        <w:rPr>
          <w:rFonts w:cs="Times New Roman"/>
          <w:noProof/>
        </w:rPr>
        <w:t>Overview</w:t>
      </w:r>
      <w:bookmarkEnd w:id="16"/>
    </w:p>
    <w:p w14:paraId="52FD344B" w14:textId="3B6B4AC8"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BE351E">
        <w:t>, where</w:t>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 </w:instrText>
      </w:r>
      <w:r w:rsidR="00704E40">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DATA </w:instrText>
      </w:r>
      <w:r w:rsidR="00704E40">
        <w:fldChar w:fldCharType="end"/>
      </w:r>
      <w:r w:rsidR="006416E1">
        <w:fldChar w:fldCharType="separate"/>
      </w:r>
      <w:r w:rsidR="00353F3C">
        <w:rPr>
          <w:noProof/>
        </w:rPr>
        <w:t>[7-9]</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w:t>
      </w:r>
      <w:proofErr w:type="spellStart"/>
      <w:r w:rsidR="005E4F44">
        <w:t>i</w:t>
      </w:r>
      <w:r w:rsidR="005E4F44" w:rsidRPr="00D844BD">
        <w:t>mmunoablation</w:t>
      </w:r>
      <w:proofErr w:type="spellEnd"/>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w:t>
      </w:r>
      <w:proofErr w:type="spellStart"/>
      <w:r w:rsidR="005E1B1C">
        <w:t>remyelination</w:t>
      </w:r>
      <w:proofErr w:type="spellEnd"/>
      <w:r w:rsidR="005E1B1C">
        <w:t xml:space="preserve">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this field is accurately quantifying the myelin regeneration 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w:t>
      </w:r>
      <w:proofErr w:type="spellStart"/>
      <w:r w:rsidR="00B05DB3">
        <w:t>remyelination</w:t>
      </w:r>
      <w:proofErr w:type="spellEnd"/>
      <w:r w:rsidR="00B05DB3">
        <w:t xml:space="preserve">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2EDC8A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 xml:space="preserve">local oligodendrocytes are still present, some </w:t>
      </w:r>
      <w:proofErr w:type="spellStart"/>
      <w:r w:rsidR="00503BF8">
        <w:t>remyelination</w:t>
      </w:r>
      <w:proofErr w:type="spellEnd"/>
      <w:r w:rsidR="00503BF8">
        <w:t xml:space="preserve">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degeneration and</w:t>
      </w:r>
      <w:r w:rsidR="00503BF8">
        <w:t xml:space="preserve"> axon</w:t>
      </w:r>
      <w:r w:rsidR="002B0A03">
        <w:t xml:space="preserve"> bisec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w:t>
      </w:r>
      <w:proofErr w:type="spellStart"/>
      <w:r w:rsidR="002318A3">
        <w:t>demyelintation</w:t>
      </w:r>
      <w:proofErr w:type="spellEnd"/>
      <w:r w:rsidR="002318A3">
        <w:t>,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9631398"/>
      <w:r w:rsidRPr="001F2190">
        <w:rPr>
          <w:rFonts w:cs="Times New Roman"/>
          <w:noProof/>
        </w:rPr>
        <w:lastRenderedPageBreak/>
        <w:t>Role of MRI in MS</w:t>
      </w:r>
      <w:bookmarkEnd w:id="17"/>
    </w:p>
    <w:p w14:paraId="103410D7" w14:textId="26A23A4D"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xml:space="preserve">. These criteria require that </w:t>
      </w:r>
      <w:proofErr w:type="spellStart"/>
      <w:r w:rsidR="00670D77">
        <w:t>hyperintense</w:t>
      </w:r>
      <w:proofErr w:type="spellEnd"/>
      <w:r w:rsidR="00670D77">
        <w:t xml:space="preserve"> lesions in T</w:t>
      </w:r>
      <w:r w:rsidR="00670D77" w:rsidRPr="004D5C25">
        <w:rPr>
          <w:vertAlign w:val="subscript"/>
        </w:rPr>
        <w:t>2</w:t>
      </w:r>
      <w:r w:rsidR="00670D77">
        <w:t xml:space="preserve">-weighted MRI images be observed to </w:t>
      </w:r>
      <w:proofErr w:type="spellStart"/>
      <w:r w:rsidR="00446048">
        <w:t>dissiminate</w:t>
      </w:r>
      <w:proofErr w:type="spellEnd"/>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proofErr w:type="spellStart"/>
      <w:r w:rsidR="00670D77">
        <w:t>juxtacortical</w:t>
      </w:r>
      <w:proofErr w:type="spellEnd"/>
      <w:r w:rsidR="00670D77">
        <w:t>,</w:t>
      </w:r>
      <w:r w:rsidR="00ED7BA2">
        <w:t xml:space="preserve"> 1 </w:t>
      </w:r>
      <w:proofErr w:type="spellStart"/>
      <w:r w:rsidR="00670D77">
        <w:t>infratentorial</w:t>
      </w:r>
      <w:proofErr w:type="spellEnd"/>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7D84B54F"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9631399"/>
      <w:r w:rsidRPr="001F2190">
        <w:rPr>
          <w:rFonts w:cs="Times New Roman"/>
          <w:noProof/>
        </w:rPr>
        <w:t>Quantitative MR Imaging</w:t>
      </w:r>
      <w:bookmarkEnd w:id="18"/>
    </w:p>
    <w:p w14:paraId="570C91E4" w14:textId="4BF28C90" w:rsidR="00B90A35" w:rsidRPr="00B90A35" w:rsidRDefault="00715841" w:rsidP="00B90A35">
      <w:r>
        <w:t>Prior to presenting the theory behind q</w:t>
      </w:r>
      <w:r w:rsidR="003E04B0">
        <w:t xml:space="preserve">uantitative </w:t>
      </w:r>
      <w:r>
        <w:t>MT</w:t>
      </w:r>
      <w:r w:rsidR="003E04B0">
        <w:t xml:space="preserve"> (</w:t>
      </w:r>
      <w:proofErr w:type="spellStart"/>
      <w:r w:rsidR="003E04B0">
        <w:t>qMT</w:t>
      </w:r>
      <w:proofErr w:type="spellEnd"/>
      <w:r w:rsidR="003E04B0">
        <w:t>)</w:t>
      </w:r>
      <w:r>
        <w:t xml:space="preserve"> imaging, which is the focus of this thesis, several other quantitative imaging techniques must be discussed, as </w:t>
      </w:r>
      <w:proofErr w:type="spellStart"/>
      <w:r>
        <w:t>qMT</w:t>
      </w:r>
      <w:proofErr w:type="spellEnd"/>
      <w:r>
        <w:t xml:space="preserve"> requires these measurements for calibration and to constrain fitting parameters. The following section briefly presents the relevant tissue and field properties of</w:t>
      </w:r>
      <w:r w:rsidR="003E04B0">
        <w:t xml:space="preserve"> interest for </w:t>
      </w:r>
      <w:proofErr w:type="spellStart"/>
      <w:r w:rsidR="003E04B0">
        <w:t>qMT</w:t>
      </w:r>
      <w:proofErr w:type="spellEnd"/>
      <w:r w:rsidR="003E04B0">
        <w: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431C86A4" w14:textId="6A67E3A2" w:rsidR="00403A11" w:rsidRDefault="00DD0B26" w:rsidP="00403A11">
      <w:pPr>
        <w:pStyle w:val="Titre3"/>
      </w:pPr>
      <w:bookmarkStart w:id="19" w:name="_Toc499631400"/>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B446FA0"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w:t>
      </w:r>
      <w:proofErr w:type="spellStart"/>
      <w:r w:rsidR="003110DB">
        <w:t>M</w:t>
      </w:r>
      <w:r w:rsidR="003110DB">
        <w:rPr>
          <w:vertAlign w:val="subscript"/>
        </w:rPr>
        <w:t>z</w:t>
      </w:r>
      <w:proofErr w:type="spellEnd"/>
      <w:r w:rsidR="003110DB">
        <w:t>) returns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850EAF">
        <w:instrText xml:space="preserve"> ADDIN EN.CITE &lt;EndNote&gt;&lt;Cite&gt;&lt;Author&gt;Narayanan&lt;/Author&gt;&lt;Year&gt;1995&lt;/Year&gt;&lt;RecNum&gt;8442&lt;/RecNum&gt;&lt;DisplayText&gt;[47]&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850EAF">
        <w:rPr>
          <w:noProof/>
        </w:rPr>
        <w:t>[47]</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w:t>
      </w:r>
      <w:r w:rsidR="00FC1D36">
        <w:lastRenderedPageBreak/>
        <w:t>on field strength</w:t>
      </w:r>
      <w:r w:rsidR="00384A23">
        <w:t xml:space="preserve"> (proportionally)</w:t>
      </w:r>
      <w:r w:rsidR="00FC1D36">
        <w:t xml:space="preserve"> for the range commonly to image humans (1</w:t>
      </w:r>
      <w:r w:rsidR="00850EAF">
        <w:t xml:space="preserve"> </w:t>
      </w:r>
      <w:r w:rsidR="00FC1D36">
        <w:t xml:space="preserve">to </w:t>
      </w:r>
      <w:r w:rsidR="00850EAF">
        <w:t>9</w:t>
      </w:r>
      <w:r w:rsidR="00FC1D36">
        <w:t xml:space="preserve"> 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w:t>
      </w:r>
      <w:proofErr w:type="spellStart"/>
      <w:r w:rsidR="0015531D">
        <w:t>ms</w:t>
      </w:r>
      <w:proofErr w:type="spellEnd"/>
      <w:r w:rsidR="0015531D">
        <w:t xml:space="preserve"> for WM and 1200/1600/1940 </w:t>
      </w:r>
      <w:proofErr w:type="spellStart"/>
      <w:r w:rsidR="0015531D">
        <w:t>ms</w:t>
      </w:r>
      <w:proofErr w:type="spellEnd"/>
      <w:r w:rsidR="0015531D">
        <w:t xml:space="preserve">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 </w:instrText>
      </w:r>
      <w:r w:rsidR="00850EAF">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DATA </w:instrText>
      </w:r>
      <w:r w:rsidR="00850EAF">
        <w:fldChar w:fldCharType="end"/>
      </w:r>
      <w:r w:rsidR="007537C0">
        <w:fldChar w:fldCharType="separate"/>
      </w:r>
      <w:r w:rsidR="00850EAF">
        <w:rPr>
          <w:noProof/>
        </w:rPr>
        <w:t>[48,49]</w:t>
      </w:r>
      <w:r w:rsidR="007537C0">
        <w:fldChar w:fldCharType="end"/>
      </w:r>
      <w:r w:rsidR="007537C0">
        <w:t>)</w:t>
      </w:r>
      <w:r w:rsidR="00A70733">
        <w:t xml:space="preserve">. For </w:t>
      </w:r>
      <w:proofErr w:type="spellStart"/>
      <w:r w:rsidR="00A70733">
        <w:t>qMT</w:t>
      </w:r>
      <w:proofErr w:type="spellEnd"/>
      <w:r w:rsidR="00A70733">
        <w: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745BEF4D"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850EAF">
        <w:instrText xml:space="preserve"> ADDIN EN.CITE &lt;EndNote&gt;&lt;Cite&gt;&lt;Author&gt;Drain&lt;/Author&gt;&lt;Year&gt;1949&lt;/Year&gt;&lt;RecNum&gt;8342&lt;/RecNum&gt;&lt;DisplayText&gt;[50,51]&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850EAF">
        <w:rPr>
          <w:noProof/>
        </w:rPr>
        <w:t>[50,51]</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w:t>
      </w:r>
      <w:proofErr w:type="gramStart"/>
      <w:r w:rsidR="00F86BA5">
        <w:t>time</w:t>
      </w:r>
      <w:proofErr w:type="gramEnd"/>
      <w:r w:rsidR="00F86BA5">
        <w:t xml:space="preserv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w:t>
      </w:r>
      <w:r w:rsidR="006744F8">
        <w:t xml:space="preserve">image </w:t>
      </w:r>
      <w:r w:rsidR="00A22ECE">
        <w:t xml:space="preserve">data voxel-wis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w:t>
      </w:r>
      <w:proofErr w:type="spellStart"/>
      <w:r w:rsidR="00A44BA8">
        <w:t>Barral</w:t>
      </w:r>
      <w:proofErr w:type="spellEnd"/>
      <w:r w:rsidR="00A44BA8">
        <w:t xml:space="preserve"> et al. </w:t>
      </w:r>
      <w:r w:rsidR="00A44BA8">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A44BA8">
        <w:fldChar w:fldCharType="separate"/>
      </w:r>
      <w:r w:rsidR="00850EAF">
        <w:rPr>
          <w:noProof/>
        </w:rPr>
        <w:t>[52]</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rsidR="00917325">
        <w:fldChar w:fldCharType="separate"/>
      </w:r>
      <w:r w:rsidR="00850EAF">
        <w:rPr>
          <w:noProof/>
        </w:rPr>
        <w:t>[52,53]</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E256BD"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26BEE45E"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w:t>
      </w:r>
      <w:proofErr w:type="spellStart"/>
      <w:r w:rsidR="00996559">
        <w:t>TI</w:t>
      </w:r>
      <w:r w:rsidR="00996559">
        <w:rPr>
          <w:vertAlign w:val="subscript"/>
        </w:rPr>
        <w:t>n</w:t>
      </w:r>
      <w:proofErr w:type="spellEnd"/>
      <w:r w:rsidR="00996559">
        <w:t>)</w:t>
      </w:r>
      <w:r>
        <w:t>. If only magnitude data is available, a modified version of Eq. (2-1) must be used</w:t>
      </w:r>
      <w:r w:rsidR="00996559">
        <w:t>,</w:t>
      </w:r>
      <w:r>
        <w:t xml:space="preserve"> </w:t>
      </w:r>
      <w:r w:rsidR="00996559">
        <w:t>which is</w:t>
      </w:r>
      <w:r w:rsidR="00917325">
        <w:t xml:space="preserve"> too cumbersome to be explained here </w:t>
      </w:r>
      <w:r>
        <w:t>(</w:t>
      </w:r>
      <w:r w:rsidR="00581985">
        <w:t xml:space="preserve">see </w:t>
      </w:r>
      <w:proofErr w:type="spellStart"/>
      <w:r w:rsidR="00581985">
        <w:t>Eqs</w:t>
      </w:r>
      <w:proofErr w:type="spellEnd"/>
      <w:r w:rsidR="00581985">
        <w:t xml:space="preserve">. 20-24 of Ref. </w:t>
      </w:r>
      <w:r w:rsidR="00581985">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581985">
        <w:fldChar w:fldCharType="separate"/>
      </w:r>
      <w:r w:rsidR="00850EAF">
        <w:rPr>
          <w:noProof/>
        </w:rPr>
        <w:t>[52]</w:t>
      </w:r>
      <w:r w:rsidR="00581985">
        <w:fldChar w:fldCharType="end"/>
      </w:r>
      <w:r w:rsidR="00581985">
        <w:t xml:space="preserve"> </w:t>
      </w:r>
      <w:r>
        <w:t>).</w:t>
      </w:r>
      <w:r w:rsidR="00854E78">
        <w:t xml:space="preserve"> Note that IR fitted using this form, unlike </w:t>
      </w:r>
      <w:r w:rsidR="00996559">
        <w:t xml:space="preserve">some other </w:t>
      </w:r>
      <w:r w:rsidR="00854E78">
        <w:t>forms of Eq. 2-1, is very robust against flip angle-inaccuracies/B</w:t>
      </w:r>
      <w:r w:rsidR="00854E78">
        <w:rPr>
          <w:vertAlign w:val="subscript"/>
        </w:rPr>
        <w:t>1</w:t>
      </w:r>
      <w:r w:rsidR="00854E78">
        <w:t>-inaccuracies</w:t>
      </w:r>
      <w:r w:rsidR="00996559">
        <w:t xml:space="preserve"> </w:t>
      </w:r>
      <w:r w:rsidR="00996559">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 </w:instrText>
      </w:r>
      <w:r w:rsidR="00655DB6">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DATA </w:instrText>
      </w:r>
      <w:r w:rsidR="00655DB6">
        <w:fldChar w:fldCharType="end"/>
      </w:r>
      <w:r w:rsidR="00996559">
        <w:fldChar w:fldCharType="separate"/>
      </w:r>
      <w:r w:rsidR="00655DB6">
        <w:rPr>
          <w:noProof/>
        </w:rPr>
        <w:t>[52,53]</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 </w:instrText>
      </w:r>
      <w:r w:rsidR="00850EAF">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DATA </w:instrText>
      </w:r>
      <w:r w:rsidR="00850EAF">
        <w:fldChar w:fldCharType="end"/>
      </w:r>
      <w:r w:rsidR="005D021E">
        <w:fldChar w:fldCharType="separate"/>
      </w:r>
      <w:r w:rsidR="00850EAF">
        <w:rPr>
          <w:noProof/>
        </w:rPr>
        <w:t>[54,55]</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850EAF">
        <w:rPr>
          <w:noProof/>
        </w:rPr>
        <w:t>[56]</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850EAF">
        <w:instrText xml:space="preserve"> ADDIN EN.CITE &lt;EndNote&gt;&lt;Cite&gt;&lt;Author&gt;Kober&lt;/Author&gt;&lt;Year&gt;2012&lt;/Year&gt;&lt;RecNum&gt;8346&lt;/RecNum&gt;&lt;DisplayText&gt;[57]&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850EAF">
        <w:rPr>
          <w:noProof/>
        </w:rPr>
        <w:t>[57]</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231CCC99">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263D031F" w14:textId="51412B60" w:rsidR="0052421C" w:rsidRDefault="0052421C" w:rsidP="00E43429">
      <w:pPr>
        <w:pStyle w:val="Lgende"/>
      </w:pPr>
      <w:bookmarkStart w:id="20" w:name="_Ref499118040"/>
      <w:bookmarkStart w:id="21" w:name="_Toc499828981"/>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1"/>
    </w:p>
    <w:p w14:paraId="726B3EE7" w14:textId="09C93C3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imaging</w:t>
      </w:r>
      <w:r w:rsidR="001234DA">
        <w:t xml:space="preserve"> spoiled gradient echo (</w:t>
      </w:r>
      <w:proofErr w:type="gramStart"/>
      <w:r w:rsidR="001234DA">
        <w:t xml:space="preserve">SPGR) </w:t>
      </w:r>
      <w:r w:rsidR="0078246D">
        <w:t xml:space="preserve"> approach</w:t>
      </w:r>
      <w:proofErr w:type="gramEnd"/>
      <w:r w:rsidR="007C51B3">
        <w:t xml:space="preserve"> </w:t>
      </w:r>
      <w:r w:rsidR="007C51B3">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 </w:instrText>
      </w:r>
      <w:r w:rsidR="00850EAF">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DATA </w:instrText>
      </w:r>
      <w:r w:rsidR="00850EAF">
        <w:fldChar w:fldCharType="end"/>
      </w:r>
      <w:r w:rsidR="007C51B3">
        <w:fldChar w:fldCharType="separate"/>
      </w:r>
      <w:r w:rsidR="00850EAF">
        <w:rPr>
          <w:noProof/>
        </w:rPr>
        <w:t>[58,59]</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850EAF">
        <w:instrText xml:space="preserve"> ADDIN EN.CITE &lt;EndNote&gt;&lt;Cite&gt;&lt;Author&gt;Deoni&lt;/Author&gt;&lt;Year&gt;2003&lt;/Year&gt;&lt;RecNum&gt;446&lt;/RecNum&gt;&lt;DisplayText&gt;[6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850EAF">
        <w:rPr>
          <w:noProof/>
        </w:rPr>
        <w:t>[60]</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takes advantage of the fact that the SPGR acquisition signal for short TR (</w:t>
      </w:r>
      <w:proofErr w:type="spellStart"/>
      <w:r>
        <w:t>TR</w:t>
      </w:r>
      <w:proofErr w:type="spellEnd"/>
      <w:r>
        <w:t xml:space="preserve"> </w:t>
      </w:r>
      <m:oMath>
        <m:r>
          <w:rPr>
            <w:rFonts w:ascii="Cambria Math" w:hAnsi="Cambria Math"/>
          </w:rPr>
          <m:t>≪</m:t>
        </m:r>
      </m:oMath>
      <w:r>
        <w:t xml:space="preserve"> T</w:t>
      </w:r>
      <w:r>
        <w:rPr>
          <w:vertAlign w:val="subscript"/>
        </w:rPr>
        <w:t>1</w:t>
      </w:r>
      <w:r w:rsidR="00F57B85">
        <w:t xml:space="preserve">, in the </w:t>
      </w:r>
      <w:r w:rsidR="00637648">
        <w:t xml:space="preserve">tens of </w:t>
      </w:r>
      <w:proofErr w:type="spellStart"/>
      <w:r w:rsidR="00637648">
        <w:t>ms</w:t>
      </w:r>
      <w:proofErr w:type="spellEnd"/>
      <w:r w:rsidR="00637648">
        <w:t xml:space="preserve">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E256BD"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767B5EC9"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 </w:instrTex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DATA </w:instrText>
      </w:r>
      <w:r w:rsidR="00BA57DF">
        <w:fldChar w:fldCharType="end"/>
      </w:r>
      <w:r w:rsidR="00BA57DF">
        <w:fldChar w:fldCharType="separate"/>
      </w:r>
      <w:r w:rsidR="00BA57DF">
        <w:rPr>
          <w:noProof/>
        </w:rPr>
        <w:t>[53]</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E256BD"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40F65C83"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002857">
        <w:rPr>
          <w:rFonts w:eastAsiaTheme="minorEastAsia"/>
        </w:rPr>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002857">
        <w:rPr>
          <w:rFonts w:eastAsiaTheme="minorEastAsia"/>
          <w:noProof/>
        </w:rPr>
        <w:t>[58]</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w:t>
      </w:r>
      <w:r w:rsidR="00F57B85">
        <w:rPr>
          <w:rFonts w:eastAsiaTheme="minorEastAsia"/>
        </w:rPr>
        <w:lastRenderedPageBreak/>
        <w:t>flip angles</w:t>
      </w:r>
      <w:r w:rsidR="00BA57DF">
        <w:rPr>
          <w:rFonts w:eastAsiaTheme="minorEastAsia"/>
        </w:rPr>
        <w:t xml:space="preserve"> to its correct value</w:t>
      </w:r>
      <w:r w:rsidR="00F57B85">
        <w:rPr>
          <w:rFonts w:eastAsiaTheme="minorEastAsia"/>
        </w:rPr>
        <w:t xml:space="preserve">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w:t>
      </w:r>
      <w:r w:rsidR="005564D5">
        <w:rPr>
          <w:rFonts w:eastAsiaTheme="minorEastAsia"/>
        </w:rPr>
        <w:t xml:space="preserve">contingent on </w:t>
      </w:r>
      <w:r w:rsidR="00F3781A">
        <w:rPr>
          <w:rFonts w:eastAsiaTheme="minorEastAsia"/>
        </w:rPr>
        <w:t>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CE2A02">
        <w:rPr>
          <w:rFonts w:eastAsiaTheme="minorEastAsia"/>
        </w:rPr>
      </w:r>
      <w:r w:rsidR="00CE2A02">
        <w:rPr>
          <w:rFonts w:eastAsiaTheme="minorEastAsia"/>
        </w:rPr>
        <w:fldChar w:fldCharType="separate"/>
      </w:r>
      <w:r w:rsidR="00850EAF">
        <w:rPr>
          <w:rFonts w:eastAsiaTheme="minorEastAsia"/>
          <w:noProof/>
        </w:rPr>
        <w:t>[61]</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F3781A">
        <w:rPr>
          <w:rFonts w:eastAsiaTheme="minorEastAsia"/>
        </w:rPr>
      </w:r>
      <w:r w:rsidR="00F3781A">
        <w:rPr>
          <w:rFonts w:eastAsiaTheme="minorEastAsia"/>
        </w:rPr>
        <w:fldChar w:fldCharType="separate"/>
      </w:r>
      <w:r w:rsidR="00850EAF">
        <w:rPr>
          <w:rFonts w:eastAsiaTheme="minorEastAsia"/>
          <w:noProof/>
        </w:rPr>
        <w:t>[49,62,63]</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62453F73" w:rsidR="00697958" w:rsidRDefault="00425536" w:rsidP="00697958">
      <w:r>
        <w:t>The transverse (or spin-spin) relaxation time (T</w:t>
      </w:r>
      <w:r w:rsidR="00ED344B">
        <w:rPr>
          <w:vertAlign w:val="subscript"/>
        </w:rPr>
        <w:t>2</w:t>
      </w:r>
      <w:r>
        <w:t>) is a value that describes how rapidly transverse magnetization (</w:t>
      </w:r>
      <w:proofErr w:type="spellStart"/>
      <w:r>
        <w:t>M</w:t>
      </w:r>
      <w:r>
        <w:rPr>
          <w:vertAlign w:val="subscript"/>
        </w:rPr>
        <w:t>xy</w:t>
      </w:r>
      <w:proofErr w:type="spellEnd"/>
      <w:r>
        <w:t>) returns to its thermal equilibrium values (</w:t>
      </w:r>
      <w:r w:rsidR="001E04B8">
        <w:t>zero</w:t>
      </w:r>
      <w:r>
        <w:t xml:space="preserve">) in the absence of </w:t>
      </w:r>
      <w:r w:rsidR="001E04B8">
        <w:t xml:space="preserve">static magnetic field </w:t>
      </w:r>
      <w:proofErr w:type="spellStart"/>
      <w:r w:rsidR="001E04B8">
        <w:t>inhomogeneities</w:t>
      </w:r>
      <w:proofErr w:type="spellEnd"/>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 </w:instrText>
      </w:r>
      <w:r w:rsidR="004174AC">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DATA </w:instrText>
      </w:r>
      <w:r w:rsidR="004174AC">
        <w:fldChar w:fldCharType="end"/>
      </w:r>
      <w:r w:rsidR="00ED5C7E">
        <w:fldChar w:fldCharType="separate"/>
      </w:r>
      <w:r w:rsidR="004174AC">
        <w:rPr>
          <w:noProof/>
        </w:rPr>
        <w:t>[64-67]</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w:t>
      </w:r>
      <w:proofErr w:type="spellStart"/>
      <w:r w:rsidR="002B75D0">
        <w:t>ms</w:t>
      </w:r>
      <w:proofErr w:type="spellEnd"/>
      <w:r w:rsidR="00915B10">
        <w:t xml:space="preserve"> </w:t>
      </w:r>
      <w:r w:rsidR="00915B10">
        <w:fldChar w:fldCharType="begin"/>
      </w:r>
      <w:r w:rsidR="004174AC">
        <w:instrText xml:space="preserve"> ADDIN EN.CITE &lt;EndNote&gt;&lt;Cite&gt;&lt;Author&gt;Bojorquez&lt;/Author&gt;&lt;Year&gt;2017&lt;/Year&gt;&lt;RecNum&gt;8354&lt;/RecNum&gt;&lt;DisplayText&gt;[68]&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4174AC">
        <w:rPr>
          <w:noProof/>
        </w:rPr>
        <w:t>[68]</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4174AC">
        <w:instrText xml:space="preserve"> ADDIN EN.CITE &lt;EndNote&gt;&lt;Cite&gt;&lt;Author&gt;Fullerton&lt;/Author&gt;&lt;Year&gt;1982&lt;/Year&gt;&lt;RecNum&gt;8348&lt;/RecNum&gt;&lt;DisplayText&gt;[69]&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4174AC">
        <w:rPr>
          <w:noProof/>
        </w:rPr>
        <w:t>[69]</w:t>
      </w:r>
      <w:r w:rsidR="00C32667">
        <w:fldChar w:fldCharType="end"/>
      </w:r>
      <w:r w:rsidR="00C32667">
        <w:t xml:space="preserve">, due to a longer rotational correlation time of hydrogen in these molecules </w:t>
      </w:r>
      <w:r w:rsidR="00C32667">
        <w:fldChar w:fldCharType="begin"/>
      </w:r>
      <w:r w:rsidR="004174AC">
        <w:instrText xml:space="preserve"> ADDIN EN.CITE &lt;EndNote&gt;&lt;Cite&gt;&lt;Author&gt;Bloembergen&lt;/Author&gt;&lt;Year&gt;1948&lt;/Year&gt;&lt;RecNum&gt;8350&lt;/RecNum&gt;&lt;DisplayText&gt;[70]&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4174AC">
        <w:rPr>
          <w:noProof/>
        </w:rPr>
        <w:t>[70]</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w:t>
      </w:r>
      <w:proofErr w:type="spellStart"/>
      <w:r w:rsidR="00CA5EFC">
        <w:t>inhomogeneities</w:t>
      </w:r>
      <w:proofErr w:type="spellEnd"/>
      <w:r w:rsidR="00CA5EFC">
        <w:t xml:space="preserve">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 </w:instrText>
      </w:r>
      <w:r w:rsidR="004174AC">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DATA </w:instrText>
      </w:r>
      <w:r w:rsidR="004174AC">
        <w:fldChar w:fldCharType="end"/>
      </w:r>
      <w:r w:rsidR="00176B70">
        <w:fldChar w:fldCharType="separate"/>
      </w:r>
      <w:r w:rsidR="004174AC">
        <w:rPr>
          <w:noProof/>
        </w:rPr>
        <w:t>[71]</w:t>
      </w:r>
      <w:r w:rsidR="00176B70">
        <w:fldChar w:fldCharType="end"/>
      </w:r>
      <w:r w:rsidR="006A5DEE">
        <w:t>.</w:t>
      </w:r>
    </w:p>
    <w:p w14:paraId="794B01DE" w14:textId="0173CAE1" w:rsidR="005C782C" w:rsidRPr="00511C56" w:rsidRDefault="005C782C" w:rsidP="00697958">
      <w:proofErr w:type="spellStart"/>
      <w:r>
        <w:t>qMT</w:t>
      </w:r>
      <w:proofErr w:type="spellEnd"/>
      <w:r>
        <w:t xml:space="preserve"> does not require a quantitative T</w:t>
      </w:r>
      <w:r>
        <w:rPr>
          <w:vertAlign w:val="subscript"/>
        </w:rPr>
        <w:t>2</w:t>
      </w:r>
      <w:r>
        <w:t xml:space="preserve"> map for calibration or to be a constraint. However, most </w:t>
      </w:r>
      <w:proofErr w:type="spellStart"/>
      <w:r>
        <w:t>qMT</w:t>
      </w:r>
      <w:proofErr w:type="spellEnd"/>
      <w:r>
        <w:t xml:space="preserve"> models do inherently fit the data for T</w:t>
      </w:r>
      <w:r>
        <w:rPr>
          <w:vertAlign w:val="subscript"/>
        </w:rPr>
        <w:t>2</w:t>
      </w:r>
      <w:r>
        <w:t xml:space="preserve"> values. In the two-pool </w:t>
      </w:r>
      <w:proofErr w:type="spellStart"/>
      <w:r>
        <w:t>qMT</w:t>
      </w:r>
      <w:proofErr w:type="spellEnd"/>
      <w:r>
        <w:t xml:space="preserve"> model (to be discussed in detail later), </w:t>
      </w:r>
      <w:proofErr w:type="spellStart"/>
      <w:r>
        <w:t>qMT</w:t>
      </w:r>
      <w:proofErr w:type="spellEnd"/>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proofErr w:type="gramStart"/>
      <w:r>
        <w:rPr>
          <w:vertAlign w:val="subscript"/>
        </w:rPr>
        <w:t>2,f</w:t>
      </w:r>
      <w:proofErr w:type="gramEnd"/>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proofErr w:type="gramStart"/>
      <w:r w:rsidR="00F879C3">
        <w:rPr>
          <w:vertAlign w:val="subscript"/>
        </w:rPr>
        <w:t>2,r</w:t>
      </w:r>
      <w:proofErr w:type="gramEnd"/>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DATA </w:instrText>
      </w:r>
      <w:r w:rsidR="004174AC">
        <w:fldChar w:fldCharType="end"/>
      </w:r>
      <w:r w:rsidR="00F879C3">
        <w:fldChar w:fldCharType="separate"/>
      </w:r>
      <w:r w:rsidR="004174AC">
        <w:rPr>
          <w:noProof/>
        </w:rPr>
        <w:t>[72]</w:t>
      </w:r>
      <w:r w:rsidR="00F879C3">
        <w:fldChar w:fldCharType="end"/>
      </w:r>
      <w:r w:rsidR="00F879C3">
        <w:t>, i</w:t>
      </w:r>
      <w:r w:rsidR="007D3475">
        <w:t>n part because histopathology</w:t>
      </w:r>
      <w:r w:rsidR="00F879C3">
        <w:t xml:space="preserve"> studies have </w:t>
      </w:r>
      <w:r w:rsidR="007D3475">
        <w:t xml:space="preserve">not observed </w:t>
      </w:r>
      <w:r w:rsidR="00F879C3">
        <w:t xml:space="preserve">a correlation between </w:t>
      </w:r>
      <w:r w:rsidR="00F879C3">
        <w:lastRenderedPageBreak/>
        <w:t>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is an important technique 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 </w:instrText>
      </w:r>
      <w:r w:rsidR="004174AC">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DATA </w:instrText>
      </w:r>
      <w:r w:rsidR="004174AC">
        <w:fldChar w:fldCharType="end"/>
      </w:r>
      <w:r w:rsidR="008D01E2">
        <w:fldChar w:fldCharType="separate"/>
      </w:r>
      <w:r w:rsidR="004174AC">
        <w:rPr>
          <w:noProof/>
        </w:rPr>
        <w:t>[73,74]</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 </w:instrText>
      </w:r>
      <w:r w:rsidR="004174AC">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DATA </w:instrText>
      </w:r>
      <w:r w:rsidR="004174AC">
        <w:fldChar w:fldCharType="end"/>
      </w:r>
      <w:r w:rsidR="00A90702">
        <w:fldChar w:fldCharType="separate"/>
      </w:r>
      <w:r w:rsidR="004174AC">
        <w:rPr>
          <w:noProof/>
        </w:rPr>
        <w:t>[75,76]</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 xml:space="preserve">between the myelin layers (~40-50 </w:t>
      </w:r>
      <w:proofErr w:type="spellStart"/>
      <w:r w:rsidR="00511C56">
        <w:t>ms</w:t>
      </w:r>
      <w:proofErr w:type="spellEnd"/>
      <w:r w:rsidR="00511C56">
        <w:t>) over the</w:t>
      </w:r>
      <w:r w:rsidR="00511C56" w:rsidRPr="00511C56">
        <w:t xml:space="preserve"> </w:t>
      </w:r>
      <w:r w:rsidR="00511C56">
        <w:t>T</w:t>
      </w:r>
      <w:r w:rsidR="00511C56">
        <w:rPr>
          <w:vertAlign w:val="subscript"/>
        </w:rPr>
        <w:t>2</w:t>
      </w:r>
      <w:r w:rsidR="00511C56">
        <w:t xml:space="preserve"> distribution of intra/extracellular water (~100 </w:t>
      </w:r>
      <w:proofErr w:type="spellStart"/>
      <w:r w:rsidR="00511C56">
        <w:t>ms</w:t>
      </w:r>
      <w:proofErr w:type="spellEnd"/>
      <w:r w:rsidR="00511C56">
        <w:t xml:space="preserve">).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4174AC">
        <w:instrText xml:space="preserve"> ADDIN EN.CITE &lt;EndNote&gt;&lt;Cite&gt;&lt;Author&gt;Alonso-Ortiz&lt;/Author&gt;&lt;Year&gt;2015&lt;/Year&gt;&lt;RecNum&gt;8352&lt;/RecNum&gt;&lt;DisplayText&gt;[77]&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4174AC">
        <w:rPr>
          <w:noProof/>
        </w:rPr>
        <w:t>[77]</w:t>
      </w:r>
      <w:r w:rsidR="00881C32">
        <w:fldChar w:fldCharType="end"/>
      </w:r>
      <w:r w:rsidR="00511C56">
        <w:t>.</w:t>
      </w:r>
    </w:p>
    <w:p w14:paraId="45A4596F" w14:textId="7FC3D5B9" w:rsidR="00403A11" w:rsidRDefault="00DD0B26" w:rsidP="00403A11">
      <w:pPr>
        <w:pStyle w:val="Titre3"/>
      </w:pPr>
      <w:bookmarkStart w:id="22" w:name="_Toc499631401"/>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44831AB9"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an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w:t>
      </w:r>
      <w:proofErr w:type="spellStart"/>
      <w:r w:rsidR="00F41CE9">
        <w:t>microtesla</w:t>
      </w:r>
      <w:r w:rsidR="00CB603F">
        <w:t>s</w:t>
      </w:r>
      <w:proofErr w:type="spellEnd"/>
      <w:r w:rsidR="00DA3569">
        <w:t xml:space="preserve"> </w:t>
      </w:r>
      <w:r w:rsidR="00DA3569">
        <w:fldChar w:fldCharType="begin"/>
      </w:r>
      <w:r w:rsidR="004174AC">
        <w:instrText xml:space="preserve"> ADDIN EN.CITE &lt;EndNote&gt;&lt;Cite&gt;&lt;Author&gt;Collins&lt;/Author&gt;&lt;Year&gt;2011&lt;/Year&gt;&lt;RecNum&gt;8362&lt;/RecNum&gt;&lt;DisplayText&gt;[78]&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4174AC">
        <w:rPr>
          <w:noProof/>
        </w:rPr>
        <w:t>[78]</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4174AC">
        <w:rPr>
          <w:noProof/>
        </w:rPr>
        <w:t>[79]</w:t>
      </w:r>
      <w:r w:rsidR="00CB603F">
        <w:fldChar w:fldCharType="end"/>
      </w:r>
      <w:r w:rsidR="008B3819">
        <w:t xml:space="preserve"> and the local spectral absorption rate (SAR) </w:t>
      </w:r>
      <w:r w:rsidR="00DA3569">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4174AC">
        <w:rPr>
          <w:noProof/>
        </w:rPr>
        <w:t>[80]</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4174AC">
        <w:instrText xml:space="preserve"> ADDIN EN.CITE &lt;EndNote&gt;&lt;Cite&gt;&lt;Author&gt;Jin&lt;/Author&gt;&lt;Year&gt;1997&lt;/Year&gt;&lt;RecNum&gt;8261&lt;/RecNum&gt;&lt;DisplayText&gt;[81]&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4174AC">
        <w:rPr>
          <w:noProof/>
        </w:rPr>
        <w:t>[81]</w:t>
      </w:r>
      <w:r w:rsidR="00D26C55">
        <w:fldChar w:fldCharType="end"/>
      </w:r>
      <w:r w:rsidR="00DA3569">
        <w:t xml:space="preserve">. For a human head, this pattern is </w:t>
      </w:r>
      <w:r w:rsidR="00DA3569">
        <w:lastRenderedPageBreak/>
        <w:t xml:space="preserve">generally elliptical </w:t>
      </w:r>
      <w:r w:rsidR="00DA3569">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4174AC">
        <w:rPr>
          <w:noProof/>
        </w:rPr>
        <w:t>[82]</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4174AC">
        <w:instrText xml:space="preserve"> ADDIN EN.CITE &lt;EndNote&gt;&lt;Cite&gt;&lt;Author&gt;Van de Moortele&lt;/Author&gt;&lt;Year&gt;2005&lt;/Year&gt;&lt;RecNum&gt;8364&lt;/RecNum&gt;&lt;DisplayText&gt;[83]&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4174AC">
        <w:rPr>
          <w:noProof/>
        </w:rPr>
        <w:t>[83]</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239B6A79" w:rsidR="00BB68B0" w:rsidRDefault="00BB68B0" w:rsidP="00BB68B0">
      <w:pPr>
        <w:pStyle w:val="Lgende"/>
      </w:pPr>
      <w:bookmarkStart w:id="23" w:name="_Ref499282379"/>
      <w:bookmarkStart w:id="24" w:name="_Toc499828982"/>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xml:space="preserve">: Double Angle (DA), Actual Flip </w:t>
      </w:r>
      <w:proofErr w:type="gramStart"/>
      <w:r w:rsidR="006A559A">
        <w:t>angle</w:t>
      </w:r>
      <w:proofErr w:type="gramEnd"/>
      <w:r w:rsidR="006A559A">
        <w:t xml:space="preserve"> Imaging (AFI), and Bloch-</w:t>
      </w:r>
      <w:proofErr w:type="spellStart"/>
      <w:r w:rsidR="006A559A">
        <w:t>Siegert</w:t>
      </w:r>
      <w:proofErr w:type="spellEnd"/>
      <w:r w:rsidR="006A559A">
        <w:t xml:space="preserve"> shift (BS). TR: repetition time, α: excitation flip angle, Δ: off-resonance frequency, IMG: image acquisition (k-space readout), SPOIL: spoiler gradient.</w:t>
      </w:r>
      <w:bookmarkEnd w:id="24"/>
    </w:p>
    <w:p w14:paraId="10C4F0DF" w14:textId="0F10D5A6"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DATA </w:instrText>
      </w:r>
      <w:r w:rsidR="004174AC">
        <w:fldChar w:fldCharType="end"/>
      </w:r>
      <w:r w:rsidR="00FB58FF">
        <w:fldChar w:fldCharType="separate"/>
      </w:r>
      <w:r w:rsidR="004174AC">
        <w:rPr>
          <w:noProof/>
        </w:rPr>
        <w:t>[84,85]</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E256BD"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1BAD5F0A"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4174AC">
        <w:instrText xml:space="preserve"> ADDIN EN.CITE &lt;EndNote&gt;&lt;Cite&gt;&lt;Author&gt;Stollberger&lt;/Author&gt;&lt;Year&gt;1996&lt;/Year&gt;&lt;RecNum&gt;8287&lt;/RecNum&gt;&lt;DisplayText&gt;[85]&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4174AC">
        <w:rPr>
          <w:noProof/>
        </w:rPr>
        <w:t>[85]</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 </w:instrText>
      </w:r>
      <w:r w:rsidR="004174AC">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DATA </w:instrText>
      </w:r>
      <w:r w:rsidR="004174AC">
        <w:fldChar w:fldCharType="end"/>
      </w:r>
      <w:r w:rsidR="008B6E80">
        <w:fldChar w:fldCharType="separate"/>
      </w:r>
      <w:r w:rsidR="004174AC">
        <w:rPr>
          <w:noProof/>
        </w:rPr>
        <w:t>[86,87]</w:t>
      </w:r>
      <w:r w:rsidR="008B6E80">
        <w:fldChar w:fldCharType="end"/>
      </w:r>
      <w:r w:rsidR="008B6E80">
        <w:t xml:space="preserve"> and slice profile effects </w:t>
      </w:r>
      <w:r w:rsidR="008B6E80">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4174AC">
        <w:rPr>
          <w:noProof/>
        </w:rPr>
        <w:t>[88]</w:t>
      </w:r>
      <w:r w:rsidR="008B6E80">
        <w:fldChar w:fldCharType="end"/>
      </w:r>
      <w:r w:rsidR="008F086D">
        <w:t>.</w:t>
      </w:r>
    </w:p>
    <w:p w14:paraId="5A0E00BD" w14:textId="0BAA0F6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is Actual Flip angle Imaging (AFI)</w:t>
      </w:r>
      <w:r w:rsidR="0025359E">
        <w:t xml:space="preserve"> </w:t>
      </w:r>
      <w:r w:rsidR="0025359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4174AC">
        <w:rPr>
          <w:noProof/>
        </w:rPr>
        <w:t>[89]</w:t>
      </w:r>
      <w:r w:rsidR="0025359E">
        <w:fldChar w:fldCharType="end"/>
      </w:r>
      <w:r>
        <w:t xml:space="preserve"> and Bloch-</w:t>
      </w:r>
      <w:proofErr w:type="spellStart"/>
      <w:r>
        <w:t>Siegert</w:t>
      </w:r>
      <w:proofErr w:type="spellEnd"/>
      <w:r>
        <w:t xml:space="preserve"> (BS) shift</w:t>
      </w:r>
      <w:r w:rsidR="0025359E">
        <w:t xml:space="preserve"> </w:t>
      </w:r>
      <w:r w:rsidR="0025359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4174AC">
        <w:rPr>
          <w:noProof/>
        </w:rPr>
        <w:t>[90]</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 xml:space="preserve">in which </w:t>
      </w:r>
      <w:r w:rsidR="00A20DBB">
        <w:t xml:space="preserve">within </w:t>
      </w:r>
      <w:r w:rsidR="0025359E">
        <w:t>a single TR</w:t>
      </w:r>
      <w:r w:rsidR="00A20DBB">
        <w:t>,</w:t>
      </w:r>
      <w:r w:rsidR="0025359E">
        <w:t xml:space="preserve"> two acquisitions occur with different delays before the </w:t>
      </w:r>
      <w:r w:rsidR="00A20DBB">
        <w:t xml:space="preserve">following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4174AC">
        <w:rPr>
          <w:noProof/>
        </w:rPr>
        <w:t>[89]</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E256BD"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1CFB95EB"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4174AC">
        <w:rPr>
          <w:rFonts w:eastAsiaTheme="minorEastAsia"/>
        </w:rP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4174AC">
        <w:rPr>
          <w:rFonts w:eastAsiaTheme="minorEastAsia"/>
          <w:noProof/>
        </w:rPr>
        <w:t>[89]</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7B7FB7">
        <w:rPr>
          <w:rFonts w:eastAsiaTheme="minorEastAsia"/>
        </w:rPr>
      </w:r>
      <w:r w:rsidR="007B7FB7">
        <w:rPr>
          <w:rFonts w:eastAsiaTheme="minorEastAsia"/>
        </w:rPr>
        <w:fldChar w:fldCharType="separate"/>
      </w:r>
      <w:r w:rsidR="004174AC">
        <w:rPr>
          <w:rFonts w:eastAsiaTheme="minorEastAsia"/>
          <w:noProof/>
        </w:rPr>
        <w:t>[91,92]</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853C61">
        <w:rPr>
          <w:rFonts w:eastAsiaTheme="minorEastAsia"/>
        </w:rPr>
      </w:r>
      <w:r w:rsidR="00853C61">
        <w:rPr>
          <w:rFonts w:eastAsiaTheme="minorEastAsia"/>
        </w:rPr>
        <w:fldChar w:fldCharType="separate"/>
      </w:r>
      <w:r w:rsidR="004174AC">
        <w:rPr>
          <w:rFonts w:eastAsiaTheme="minorEastAsia"/>
          <w:noProof/>
        </w:rPr>
        <w:t>[93-96]</w:t>
      </w:r>
      <w:r w:rsidR="00853C61">
        <w:rPr>
          <w:rFonts w:eastAsiaTheme="minorEastAsia"/>
        </w:rPr>
        <w:fldChar w:fldCharType="end"/>
      </w:r>
      <w:r w:rsidR="00853C61">
        <w:rPr>
          <w:rFonts w:eastAsiaTheme="minorEastAsia"/>
        </w:rPr>
        <w:t>.</w:t>
      </w:r>
    </w:p>
    <w:p w14:paraId="75287047" w14:textId="4A05934A" w:rsidR="00675EC6" w:rsidRPr="006260F4" w:rsidRDefault="009A21D2" w:rsidP="003A5E87">
      <w:r>
        <w:t>BS is a phase-based B</w:t>
      </w:r>
      <w:r>
        <w:rPr>
          <w:vertAlign w:val="subscript"/>
        </w:rPr>
        <w:t>1</w:t>
      </w:r>
      <w:r>
        <w:t xml:space="preserve"> mapping technique that uses the Bloch-</w:t>
      </w:r>
      <w:proofErr w:type="spellStart"/>
      <w:r>
        <w:t>Siegert</w:t>
      </w:r>
      <w:proofErr w:type="spellEnd"/>
      <w:r>
        <w:t xml:space="preserve"> shift </w:t>
      </w:r>
      <w:r w:rsidR="00721831">
        <w:t>phenomenon</w:t>
      </w:r>
      <w:r>
        <w:t>.</w:t>
      </w:r>
      <w:r w:rsidR="00453DA9">
        <w:t xml:space="preserve"> The Bloch-</w:t>
      </w:r>
      <w:proofErr w:type="spellStart"/>
      <w:r w:rsidR="00453DA9">
        <w:t>Siegert</w:t>
      </w:r>
      <w:proofErr w:type="spellEnd"/>
      <w:r w:rsidR="00453DA9">
        <w:t xml:space="preserve"> shift is a change in experienced precession frequency of spins in the presence of an off-resonance RF</w:t>
      </w:r>
      <w:r w:rsidR="00A55872">
        <w:t xml:space="preserve"> field</w:t>
      </w:r>
      <w:r w:rsidR="00453DA9">
        <w:t xml:space="preserve">, sufficiently </w:t>
      </w:r>
      <w:r w:rsidR="00A55872">
        <w:t>off-resonance</w:t>
      </w:r>
      <w:r w:rsidR="00453DA9">
        <w:t xml:space="preserve"> so that no </w:t>
      </w:r>
      <w:proofErr w:type="spellStart"/>
      <w:r w:rsidR="00A55872">
        <w:t>longitudinal↔transversal</w:t>
      </w:r>
      <w:proofErr w:type="spellEnd"/>
      <w:r w:rsidR="00A55872">
        <w:t xml:space="preserve">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 xml:space="preserve">experience a non-zero </w:t>
      </w:r>
      <w:proofErr w:type="spellStart"/>
      <w:r w:rsidR="00D8734D">
        <w:t>B</w:t>
      </w:r>
      <w:r w:rsidR="00787DCF">
        <w:rPr>
          <w:vertAlign w:val="subscript"/>
        </w:rPr>
        <w:t>z</w:t>
      </w:r>
      <w:proofErr w:type="spellEnd"/>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w:t>
      </w:r>
      <w:proofErr w:type="spellStart"/>
      <w:r w:rsidR="00703D0B">
        <w:t>precess</w:t>
      </w:r>
      <w:proofErr w:type="spellEnd"/>
      <w:r w:rsidR="00703D0B">
        <w:t xml:space="preserve"> about </w:t>
      </w:r>
      <w:proofErr w:type="spellStart"/>
      <w:r w:rsidR="00703D0B">
        <w:t>B</w:t>
      </w:r>
      <w:r w:rsidR="00703D0B">
        <w:rPr>
          <w:vertAlign w:val="subscript"/>
        </w:rPr>
        <w:t>z</w:t>
      </w:r>
      <w:proofErr w:type="spellEnd"/>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4174AC">
        <w:rPr>
          <w:noProof/>
        </w:rPr>
        <w:t>[90]</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E256BD"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E256BD"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69A8841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w:proofErr w:type="gramStart"/>
            <m:r>
              <w:rPr>
                <w:rFonts w:ascii="Cambria Math" w:hAnsi="Cambria Math"/>
              </w:rPr>
              <m:t>1,normalized</m:t>
            </m:r>
            <w:proofErr w:type="gramEnd"/>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 xml:space="preserve">10 </w:t>
      </w:r>
      <w:proofErr w:type="spellStart"/>
      <w:r>
        <w:rPr>
          <w:rFonts w:eastAsiaTheme="minorEastAsia"/>
        </w:rPr>
        <w:t>ms</w:t>
      </w:r>
      <w:proofErr w:type="spellEnd"/>
      <w:r>
        <w:rPr>
          <w:rFonts w:eastAsiaTheme="minorEastAsia"/>
        </w:rPr>
        <w:t>)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4174AC">
        <w:rPr>
          <w:rFonts w:eastAsiaTheme="minorEastAsia"/>
        </w:rP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4174AC">
        <w:rPr>
          <w:rFonts w:eastAsiaTheme="minorEastAsia"/>
          <w:noProof/>
        </w:rPr>
        <w:t>[90]</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0244E">
        <w:rPr>
          <w:rFonts w:eastAsiaTheme="minorEastAsia"/>
        </w:rPr>
      </w:r>
      <w:r w:rsidR="00E0244E">
        <w:rPr>
          <w:rFonts w:eastAsiaTheme="minorEastAsia"/>
        </w:rPr>
        <w:fldChar w:fldCharType="separate"/>
      </w:r>
      <w:r w:rsidR="004174AC">
        <w:rPr>
          <w:rFonts w:eastAsiaTheme="minorEastAsia"/>
          <w:noProof/>
        </w:rPr>
        <w:t>[97]</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201BB">
        <w:rPr>
          <w:rFonts w:eastAsiaTheme="minorEastAsia"/>
        </w:rPr>
      </w:r>
      <w:r w:rsidR="00E201BB">
        <w:rPr>
          <w:rFonts w:eastAsiaTheme="minorEastAsia"/>
        </w:rPr>
        <w:fldChar w:fldCharType="separate"/>
      </w:r>
      <w:r w:rsidR="004174AC">
        <w:rPr>
          <w:rFonts w:eastAsiaTheme="minorEastAsia"/>
          <w:noProof/>
        </w:rPr>
        <w:t>[93,98]</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7B60726C"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xml:space="preserve">; this information is </w:t>
      </w:r>
      <w:r w:rsidR="00C4233C">
        <w:t>used</w:t>
      </w:r>
      <w:r>
        <w:t xml:space="preserve"> during the shimming process of MRI scanners</w:t>
      </w:r>
      <w:r w:rsidR="00D60B41">
        <w:t>. The simplest pulse sequenc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by acquiring</w:t>
      </w:r>
      <w:r w:rsidR="00D60B41">
        <w:t xml:space="preserve"> two images at 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4174AC">
        <w:instrText xml:space="preserve"> ADDIN EN.CITE &lt;EndNote&gt;&lt;Cite&gt;&lt;Author&gt;Schneider&lt;/Author&gt;&lt;Year&gt;1991&lt;/Year&gt;&lt;RecNum&gt;8382&lt;/RecNum&gt;&lt;DisplayText&gt;[99]&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4174AC">
        <w:rPr>
          <w:noProof/>
        </w:rPr>
        <w:t>[99]</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E256BD"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51F5BCB"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proofErr w:type="spellStart"/>
      <w:r>
        <w:t>can</w:t>
      </w:r>
      <w:proofErr w:type="spellEnd"/>
      <w:r>
        <w:t xml:space="preserve"> 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27E7D5C4" w14:textId="245560F9" w:rsidR="00403A11" w:rsidRDefault="00403A11" w:rsidP="00403A11">
      <w:pPr>
        <w:pStyle w:val="Titre2"/>
      </w:pPr>
      <w:bookmarkStart w:id="25" w:name="_Toc499631402"/>
      <w:r>
        <w:t>Magnetization Transfer Imaging</w:t>
      </w:r>
      <w:bookmarkEnd w:id="25"/>
    </w:p>
    <w:p w14:paraId="79F4184E" w14:textId="7081644D" w:rsidR="00403A11" w:rsidRDefault="00403A11" w:rsidP="00403A11">
      <w:pPr>
        <w:pStyle w:val="Titre3"/>
      </w:pPr>
      <w:bookmarkStart w:id="26" w:name="_Toc499631403"/>
      <w:r>
        <w:t>Two-Pool Model of MT</w:t>
      </w:r>
      <w:bookmarkEnd w:id="26"/>
    </w:p>
    <w:p w14:paraId="0122044C" w14:textId="326564B6"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signal decay</w:t>
      </w:r>
      <w:r w:rsidR="005655B4">
        <w:t xml:space="preserve"> (~10 to 100</w:t>
      </w:r>
      <w:r w:rsidR="009833A8">
        <w:t xml:space="preserve"> </w:t>
      </w:r>
      <w:proofErr w:type="spellStart"/>
      <w:r w:rsidR="009833A8">
        <w:t>ms</w:t>
      </w:r>
      <w:proofErr w:type="spellEnd"/>
      <w:r w:rsidR="009833A8">
        <w:t>)</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E4503C">
        <w:t>MR</w:t>
      </w:r>
      <w:r w:rsidR="00072FB0">
        <w:t>I</w:t>
      </w:r>
      <w:r w:rsidR="00E4503C">
        <w:t xml:space="preserve"> signal from hydrogen in these </w:t>
      </w:r>
      <w:r w:rsidR="005655B4">
        <w:t>macro</w:t>
      </w:r>
      <w:r w:rsidR="00E4503C">
        <w:t>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myelin</w:t>
      </w:r>
      <w:r w:rsidR="005655B4">
        <w:t xml:space="preserve"> content</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a process called cross-relaxatio</w:t>
      </w:r>
      <w:r w:rsidR="003B7991">
        <w:t xml:space="preserve">n, resulting in a </w:t>
      </w:r>
      <w:r w:rsidR="003B7991">
        <w:lastRenderedPageBreak/>
        <w:t>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 </w:instrText>
      </w:r>
      <w:r w:rsidR="004174AC">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DATA </w:instrText>
      </w:r>
      <w:r w:rsidR="004174AC">
        <w:fldChar w:fldCharType="end"/>
      </w:r>
      <w:r w:rsidR="00B0628F">
        <w:fldChar w:fldCharType="separate"/>
      </w:r>
      <w:r w:rsidR="004174AC">
        <w:rPr>
          <w:noProof/>
        </w:rPr>
        <w:t>[100-102]</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6356FD8F" w14:textId="09A5D6E4" w:rsidR="00E90995" w:rsidRDefault="00E90995" w:rsidP="00E90995">
      <w:pPr>
        <w:jc w:val="center"/>
      </w:pPr>
      <w:r>
        <w:rPr>
          <w:noProof/>
          <w:lang w:val="fr-FR" w:eastAsia="fr-FR"/>
        </w:rPr>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E2A5BB1" w:rsidR="00B43543" w:rsidRPr="006E25E5" w:rsidRDefault="00B43543" w:rsidP="00B43543">
      <w:pPr>
        <w:pStyle w:val="Lgende"/>
      </w:pPr>
      <w:bookmarkStart w:id="27" w:name="_Ref499305329"/>
      <w:bookmarkStart w:id="28" w:name="_Toc499828983"/>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r w:rsidR="005655B4">
        <w:t xml:space="preserve"> </w:t>
      </w:r>
      <w:proofErr w:type="spellStart"/>
      <w:r w:rsidR="005655B4">
        <w:t>a</w:t>
      </w:r>
      <w:proofErr w:type="spellEnd"/>
      <w:r w:rsidR="005655B4">
        <w:t xml:space="preserve"> – example relative spectral </w:t>
      </w:r>
      <w:proofErr w:type="spellStart"/>
      <w:r w:rsidR="005655B4">
        <w:t>lineshapes</w:t>
      </w:r>
      <w:proofErr w:type="spellEnd"/>
      <w:r w:rsidR="005655B4">
        <w:t xml:space="preserve"> for “free pool” hydrogen (e.g. in water) and “restricted pool” hydrogen (e.g. macromolecules in myelin). b – </w:t>
      </w:r>
      <w:r w:rsidR="006E25E5">
        <w:t xml:space="preserve">evolution of the magnetization of the two pools during the exchange process. </w:t>
      </w:r>
      <w:r w:rsidR="006E25E5">
        <w:rPr>
          <w:i/>
        </w:rPr>
        <w:t>M</w:t>
      </w:r>
      <w:proofErr w:type="gramStart"/>
      <w:r w:rsidR="006E25E5">
        <w:rPr>
          <w:i/>
          <w:vertAlign w:val="subscript"/>
        </w:rPr>
        <w:t>0,f</w:t>
      </w:r>
      <w:proofErr w:type="gramEnd"/>
      <w:r w:rsidR="006E25E5">
        <w:t xml:space="preserve">: equilibrium magnetization of the free pool, </w:t>
      </w:r>
      <w:proofErr w:type="spellStart"/>
      <w:r w:rsidR="006E25E5">
        <w:rPr>
          <w:i/>
        </w:rPr>
        <w:t>M</w:t>
      </w:r>
      <w:r w:rsidR="006E25E5">
        <w:rPr>
          <w:i/>
          <w:vertAlign w:val="subscript"/>
        </w:rPr>
        <w:t>z,f</w:t>
      </w:r>
      <w:proofErr w:type="spellEnd"/>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proofErr w:type="spellStart"/>
      <w:r w:rsidR="006E25E5">
        <w:rPr>
          <w:i/>
        </w:rPr>
        <w:t>M</w:t>
      </w:r>
      <w:r w:rsidR="006E25E5">
        <w:rPr>
          <w:i/>
          <w:vertAlign w:val="subscript"/>
        </w:rPr>
        <w:t>z,r</w:t>
      </w:r>
      <w:proofErr w:type="spellEnd"/>
      <w:r w:rsidR="006E25E5">
        <w:t xml:space="preserve">: longitudinal magnetization of the restricted pool, </w:t>
      </w:r>
      <w:proofErr w:type="spellStart"/>
      <w:r w:rsidR="006E25E5">
        <w:rPr>
          <w:i/>
        </w:rPr>
        <w:t>k</w:t>
      </w:r>
      <w:r w:rsidR="006E25E5">
        <w:rPr>
          <w:i/>
          <w:vertAlign w:val="subscript"/>
        </w:rPr>
        <w:t>f</w:t>
      </w:r>
      <w:proofErr w:type="spellEnd"/>
      <w:r w:rsidR="006E25E5">
        <w:t xml:space="preserve">: magnetization transfer exchange rate from the free pool to the restricted pool, </w:t>
      </w:r>
      <w:proofErr w:type="spellStart"/>
      <w:r w:rsidR="006E25E5">
        <w:rPr>
          <w:i/>
        </w:rPr>
        <w:t>k</w:t>
      </w:r>
      <w:r w:rsidR="006E25E5">
        <w:rPr>
          <w:i/>
          <w:vertAlign w:val="subscript"/>
        </w:rPr>
        <w:t>r</w:t>
      </w:r>
      <w:proofErr w:type="spellEnd"/>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8"/>
    </w:p>
    <w:p w14:paraId="05945D3C" w14:textId="1AD50B96"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w:t>
      </w:r>
      <w:r w:rsidR="002A1663">
        <w:t>be hard to grasp</w:t>
      </w:r>
      <w:r w:rsidR="00451D8D">
        <w:t xml:space="preserve">, </w:t>
      </w:r>
      <w:r w:rsidR="002A1663">
        <w:t xml:space="preserve">due to the </w:t>
      </w:r>
      <w:r w:rsidR="00451D8D">
        <w:t>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4A5893">
        <w:t>)</w:t>
      </w:r>
      <w:r w:rsidR="003B7991">
        <w:t xml:space="preserve">, thus </w:t>
      </w:r>
      <w:r w:rsidR="00B65034">
        <w:t>why</w:t>
      </w:r>
      <w:r w:rsidR="003B7991">
        <w:t xml:space="preserve"> </w:t>
      </w:r>
      <w:r w:rsidR="002A1663">
        <w:t>do we talk about</w:t>
      </w:r>
      <w:r w:rsidR="00451D8D">
        <w:t xml:space="preserve"> MT </w:t>
      </w:r>
      <w:r w:rsidR="002A1663">
        <w:t>as being</w:t>
      </w:r>
      <w:r w:rsidR="003B7991">
        <w:t xml:space="preserve"> </w:t>
      </w:r>
      <w:r w:rsidR="00B65034">
        <w:t>“transferred”</w:t>
      </w:r>
      <w:r w:rsidR="00451D8D">
        <w:t xml:space="preserve"> from one pool to another</w:t>
      </w:r>
      <w:r w:rsidR="004A5893">
        <w:t xml:space="preserve"> like momentum or energy</w:t>
      </w:r>
      <w:r w:rsidR="00B0628F">
        <w:t>?, (2) what underlying mechanism</w:t>
      </w:r>
      <w:r w:rsidR="004A5893">
        <w:t>s</w:t>
      </w:r>
      <w:r w:rsidR="003B7991">
        <w:t xml:space="preserve"> </w:t>
      </w:r>
      <w:r w:rsidR="002A1663">
        <w:t>causes</w:t>
      </w:r>
      <w:r w:rsidR="003B7991">
        <w:t xml:space="preserve"> magnetization get transferred from the free</w:t>
      </w:r>
      <w:r w:rsidR="002A1663">
        <w:t xml:space="preserve"> </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w:t>
      </w:r>
      <w:r w:rsidR="004A5893">
        <w:t xml:space="preserve"> longitudinal</w:t>
      </w:r>
      <w:r w:rsidR="00B65034">
        <w:t xml:space="preserve"> magnetization </w:t>
      </w:r>
      <w:r w:rsidR="004A5893">
        <w:t xml:space="preserve">in each pool </w:t>
      </w:r>
      <w:r w:rsidR="00B65034">
        <w:t>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w:t>
      </w:r>
      <w:r w:rsidR="004A5893">
        <w:t xml:space="preserve"> of two </w:t>
      </w:r>
      <w:r w:rsidR="004A5893">
        <w:lastRenderedPageBreak/>
        <w:t>spin populations</w:t>
      </w:r>
      <w:r w:rsidR="00B65034">
        <w:t xml:space="preserve"> at three different stages of a magnetization transfer experiment</w:t>
      </w:r>
      <w:r w:rsidR="00B0628F">
        <w:t xml:space="preserve">. For simplicity, the relaxation rates of each pools </w:t>
      </w:r>
      <w:r w:rsidR="00451D8D">
        <w:t xml:space="preserve">are neglected </w:t>
      </w:r>
      <w:r w:rsidR="00E90995">
        <w:t>in this diagram</w:t>
      </w:r>
      <w:r w:rsidR="004A5893">
        <w:t xml:space="preserve"> (which in reality are present)</w:t>
      </w:r>
      <w:r w:rsidR="00B0628F">
        <w:t>.</w:t>
      </w:r>
    </w:p>
    <w:p w14:paraId="27DE1C25" w14:textId="6252D0F9" w:rsidR="00205EB3" w:rsidRDefault="002347D2" w:rsidP="00D7670A">
      <w:pPr>
        <w:spacing w:line="240" w:lineRule="auto"/>
        <w:jc w:val="center"/>
      </w:pPr>
      <w:r>
        <w:rPr>
          <w:noProof/>
          <w:lang w:val="fr-FR" w:eastAsia="fr-FR"/>
        </w:rPr>
        <w:drawing>
          <wp:inline distT="0" distB="0" distL="0" distR="0" wp14:anchorId="1E27C16B" wp14:editId="3FE7E6CD">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32BA90AC" w:rsidR="00D7670A" w:rsidRDefault="00D7670A" w:rsidP="00B65034">
      <w:pPr>
        <w:pStyle w:val="Lgende"/>
      </w:pPr>
      <w:bookmarkStart w:id="29" w:name="_Ref499308499"/>
      <w:bookmarkStart w:id="30" w:name="_Toc499828984"/>
      <w:r>
        <w:t xml:space="preserve">Figure </w:t>
      </w:r>
      <w:fldSimple w:instr=" STYLEREF 1 \s ">
        <w:r w:rsidR="008B2764">
          <w:rPr>
            <w:noProof/>
          </w:rPr>
          <w:t>2</w:t>
        </w:r>
      </w:fldSimple>
      <w:r>
        <w:noBreakHyphen/>
      </w:r>
      <w:fldSimple w:instr=" SEQ Figure \* ARABIC \s 1 ">
        <w:r w:rsidR="008B2764">
          <w:rPr>
            <w:noProof/>
          </w:rPr>
          <w:t>4</w:t>
        </w:r>
      </w:fldSimple>
      <w:bookmarkEnd w:id="29"/>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0"/>
    </w:p>
    <w:p w14:paraId="0710E9A8" w14:textId="5F0CF87D"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w:t>
      </w:r>
      <w:proofErr w:type="spellStart"/>
      <w:r>
        <w:t>M</w:t>
      </w:r>
      <w:r>
        <w:rPr>
          <w:vertAlign w:val="subscript"/>
        </w:rPr>
        <w:t>z</w:t>
      </w:r>
      <w:proofErr w:type="spellEnd"/>
      <w:r>
        <w:t>) of M</w:t>
      </w:r>
      <w:proofErr w:type="gramStart"/>
      <w:r>
        <w:rPr>
          <w:vertAlign w:val="subscript"/>
        </w:rPr>
        <w:t>0,f</w:t>
      </w:r>
      <w:proofErr w:type="gramEnd"/>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w:t>
      </w:r>
      <w:r>
        <w:lastRenderedPageBreak/>
        <w:t xml:space="preserve">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 </w:instrText>
      </w:r>
      <w:r w:rsidR="004174AC">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DATA </w:instrText>
      </w:r>
      <w:r w:rsidR="004174AC">
        <w:fldChar w:fldCharType="end"/>
      </w:r>
      <w:r w:rsidR="00A33A0B">
        <w:fldChar w:fldCharType="separate"/>
      </w:r>
      <w:r w:rsidR="004174AC">
        <w:rPr>
          <w:noProof/>
        </w:rPr>
        <w:t>[103]</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 such as standard </w:t>
      </w:r>
      <w:proofErr w:type="spellStart"/>
      <w:r w:rsidR="00DB045D">
        <w:t>multislice</w:t>
      </w:r>
      <w:proofErr w:type="spellEnd"/>
      <w:r w:rsidR="00DB045D">
        <w:t xml:space="preserve"> imaging </w:t>
      </w:r>
      <w:r w:rsidR="00DB045D">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 </w:instrText>
      </w:r>
      <w:r w:rsidR="007164FC">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DATA </w:instrText>
      </w:r>
      <w:r w:rsidR="007164FC">
        <w:fldChar w:fldCharType="end"/>
      </w:r>
      <w:r w:rsidR="00DB045D">
        <w:fldChar w:fldCharType="separate"/>
      </w:r>
      <w:r w:rsidR="007164FC">
        <w:rPr>
          <w:noProof/>
        </w:rPr>
        <w:t>[104,105]</w:t>
      </w:r>
      <w:r w:rsidR="00DB045D">
        <w:fldChar w:fldCharType="end"/>
      </w:r>
      <w:r w:rsidR="00DB045D">
        <w:t>.</w:t>
      </w:r>
    </w:p>
    <w:p w14:paraId="2EF1D99B" w14:textId="5B86A62F" w:rsidR="00403A11" w:rsidRDefault="00DD0B26" w:rsidP="00403A11">
      <w:pPr>
        <w:pStyle w:val="Titre3"/>
      </w:pPr>
      <w:bookmarkStart w:id="31" w:name="_Toc499631404"/>
      <w:r w:rsidRPr="001F2190">
        <w:rPr>
          <w:rFonts w:cs="Times New Roman"/>
          <w:noProof/>
        </w:rPr>
        <w:t>MTR and MTsat</w:t>
      </w:r>
      <w:bookmarkEnd w:id="31"/>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5264A573"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6C59D7F6" w:rsidR="0026674D" w:rsidRPr="00BD452C" w:rsidRDefault="0026674D" w:rsidP="00D1452F">
      <w:r>
        <w:lastRenderedPageBreak/>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normal appearing white matter (</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2" w:name="_Ref499383706"/>
      <w:bookmarkStart w:id="33" w:name="_Toc499828985"/>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089271D8" w14:textId="56D01514"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w:t>
      </w:r>
      <w:r w:rsidR="00EC7175">
        <w:lastRenderedPageBreak/>
        <w:t>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7164FC">
        <w:instrText xml:space="preserve"> ADDIN EN.CITE &lt;EndNote&gt;&lt;Cite&gt;&lt;Author&gt;Berry&lt;/Author&gt;&lt;Year&gt;1999&lt;/Year&gt;&lt;RecNum&gt;8384&lt;/RecNum&gt;&lt;DisplayText&gt;[106]&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7164FC">
        <w:rPr>
          <w:noProof/>
        </w:rPr>
        <w:t>[106]</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 </w:instrText>
      </w:r>
      <w:r w:rsidR="007164FC">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DATA </w:instrText>
      </w:r>
      <w:r w:rsidR="007164FC">
        <w:fldChar w:fldCharType="end"/>
      </w:r>
      <w:r w:rsidR="00444BBE">
        <w:fldChar w:fldCharType="separate"/>
      </w:r>
      <w:r w:rsidR="007164FC">
        <w:rPr>
          <w:noProof/>
        </w:rPr>
        <w:t>[107,108]</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DATA </w:instrText>
      </w:r>
      <w:r w:rsidR="007164FC">
        <w:fldChar w:fldCharType="end"/>
      </w:r>
      <w:r w:rsidR="00407B26">
        <w:fldChar w:fldCharType="separate"/>
      </w:r>
      <w:r w:rsidR="007164FC">
        <w:rPr>
          <w:noProof/>
        </w:rPr>
        <w:t>[87,109]</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 </w:instrText>
      </w:r>
      <w:r w:rsidR="007164FC">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DATA </w:instrText>
      </w:r>
      <w:r w:rsidR="007164FC">
        <w:fldChar w:fldCharType="end"/>
      </w:r>
      <w:r w:rsidR="00104806">
        <w:fldChar w:fldCharType="separate"/>
      </w:r>
      <w:r w:rsidR="007164FC">
        <w:rPr>
          <w:noProof/>
        </w:rPr>
        <w:t>[110]</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w:t>
      </w:r>
      <w:proofErr w:type="spellStart"/>
      <w:r w:rsidR="00F123F9">
        <w:t>immunohistopathology</w:t>
      </w:r>
      <w:proofErr w:type="spellEnd"/>
      <w:r w:rsidR="00F123F9">
        <w:t xml:space="preserve"> </w:t>
      </w:r>
      <w:r w:rsidR="00F123F9">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 </w:instrText>
      </w:r>
      <w:r w:rsidR="007164FC">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DATA </w:instrText>
      </w:r>
      <w:r w:rsidR="007164FC">
        <w:fldChar w:fldCharType="end"/>
      </w:r>
      <w:r w:rsidR="00F123F9">
        <w:fldChar w:fldCharType="separate"/>
      </w:r>
      <w:r w:rsidR="007164FC">
        <w:rPr>
          <w:noProof/>
        </w:rPr>
        <w:t>[38,111]</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 </w:instrText>
      </w:r>
      <w:r w:rsidR="007164FC">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DATA </w:instrText>
      </w:r>
      <w:r w:rsidR="007164FC">
        <w:fldChar w:fldCharType="end"/>
      </w:r>
      <w:r w:rsidR="00EC7C29">
        <w:fldChar w:fldCharType="separate"/>
      </w:r>
      <w:r w:rsidR="007164FC">
        <w:rPr>
          <w:noProof/>
        </w:rPr>
        <w:t>[19,112-114]</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 </w:instrText>
      </w:r>
      <w:r w:rsidR="007164FC">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DATA </w:instrText>
      </w:r>
      <w:r w:rsidR="007164FC">
        <w:fldChar w:fldCharType="end"/>
      </w:r>
      <w:r w:rsidR="00E34996">
        <w:fldChar w:fldCharType="separate"/>
      </w:r>
      <w:r w:rsidR="007164FC">
        <w:rPr>
          <w:noProof/>
        </w:rPr>
        <w:t>[45,115-121]</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 </w:instrText>
      </w:r>
      <w:r w:rsidR="007164FC">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DATA </w:instrText>
      </w:r>
      <w:r w:rsidR="007164FC">
        <w:fldChar w:fldCharType="end"/>
      </w:r>
      <w:r w:rsidR="00B54D49">
        <w:fldChar w:fldCharType="separate"/>
      </w:r>
      <w:r w:rsidR="007164FC">
        <w:rPr>
          <w:noProof/>
        </w:rPr>
        <w:t>[122-125]</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 </w:instrText>
      </w:r>
      <w:r w:rsidR="007164FC">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DATA </w:instrText>
      </w:r>
      <w:r w:rsidR="007164FC">
        <w:fldChar w:fldCharType="end"/>
      </w:r>
      <w:r w:rsidR="00EA413A">
        <w:fldChar w:fldCharType="separate"/>
      </w:r>
      <w:r w:rsidR="007164FC">
        <w:rPr>
          <w:noProof/>
        </w:rPr>
        <w:t>[126,127]</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 </w:instrText>
      </w:r>
      <w:r w:rsidR="007164FC">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DATA </w:instrText>
      </w:r>
      <w:r w:rsidR="007164FC">
        <w:fldChar w:fldCharType="end"/>
      </w:r>
      <w:r w:rsidR="006D0F54">
        <w:fldChar w:fldCharType="separate"/>
      </w:r>
      <w:r w:rsidR="007164FC">
        <w:rPr>
          <w:noProof/>
        </w:rPr>
        <w:t>[128]</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 </w:instrText>
      </w:r>
      <w:r w:rsidR="007164FC">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DATA </w:instrText>
      </w:r>
      <w:r w:rsidR="007164FC">
        <w:fldChar w:fldCharType="end"/>
      </w:r>
      <w:r w:rsidR="006D0F54">
        <w:fldChar w:fldCharType="separate"/>
      </w:r>
      <w:r w:rsidR="007164FC">
        <w:rPr>
          <w:noProof/>
        </w:rPr>
        <w:t>[129]</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 </w:instrText>
      </w:r>
      <w:r w:rsidR="007164FC">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DATA </w:instrText>
      </w:r>
      <w:r w:rsidR="007164FC">
        <w:fldChar w:fldCharType="end"/>
      </w:r>
      <w:r w:rsidR="006E4D7B">
        <w:fldChar w:fldCharType="separate"/>
      </w:r>
      <w:r w:rsidR="007164FC">
        <w:rPr>
          <w:noProof/>
        </w:rPr>
        <w:t>[130]</w:t>
      </w:r>
      <w:r w:rsidR="006E4D7B">
        <w:fldChar w:fldCharType="end"/>
      </w:r>
      <w:r w:rsidR="00EA413A">
        <w:t>.</w:t>
      </w:r>
    </w:p>
    <w:p w14:paraId="6990A203" w14:textId="59C4508D" w:rsidR="00340EF3" w:rsidRDefault="00F06624" w:rsidP="00F06624">
      <w:pPr>
        <w:rPr>
          <w:i/>
        </w:rPr>
      </w:pPr>
      <w:r>
        <w:rPr>
          <w:i/>
        </w:rPr>
        <w:lastRenderedPageBreak/>
        <w:t>Magnetization Transfer Saturation (</w:t>
      </w:r>
      <w:proofErr w:type="spellStart"/>
      <w:r>
        <w:rPr>
          <w:i/>
        </w:rPr>
        <w:t>MTsat</w:t>
      </w:r>
      <w:proofErr w:type="spellEnd"/>
      <w:r>
        <w:rPr>
          <w:i/>
        </w:rPr>
        <w:t>)</w:t>
      </w:r>
    </w:p>
    <w:p w14:paraId="6F1E5345" w14:textId="2B293DE7" w:rsidR="0084445E" w:rsidRPr="00D433E8" w:rsidRDefault="004A6346" w:rsidP="005E5FCA">
      <w:r>
        <w:t>Another semi-quantitative measure of the MT effect is the magnetization transfer saturation (</w:t>
      </w:r>
      <w:proofErr w:type="spellStart"/>
      <w:r>
        <w:t>MTsat</w:t>
      </w:r>
      <w:proofErr w:type="spellEnd"/>
      <w:r>
        <w:t>) value</w:t>
      </w:r>
      <w:r w:rsidR="00A35316">
        <w:t xml:space="preserve"> </w:t>
      </w:r>
      <w:r w:rsidR="00A35316">
        <w:fldChar w:fldCharType="begin"/>
      </w:r>
      <w:r w:rsidR="007164FC">
        <w:instrText xml:space="preserve"> ADDIN EN.CITE &lt;EndNote&gt;&lt;Cite&gt;&lt;Author&gt;Helms&lt;/Author&gt;&lt;Year&gt;2008&lt;/Year&gt;&lt;RecNum&gt;8418&lt;/RecNum&gt;&lt;DisplayText&gt;[131]&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7164FC">
        <w:rPr>
          <w:noProof/>
        </w:rPr>
        <w:t>[131]</w:t>
      </w:r>
      <w:r w:rsidR="00A35316">
        <w:fldChar w:fldCharType="end"/>
      </w:r>
      <w:r>
        <w:t>.</w:t>
      </w:r>
      <w:r w:rsidR="00526374">
        <w:t xml:space="preserve"> </w:t>
      </w:r>
      <w:proofErr w:type="spellStart"/>
      <w:r w:rsidR="00526374">
        <w:t>MTsat</w:t>
      </w:r>
      <w:proofErr w:type="spellEnd"/>
      <w:r w:rsidR="00526374">
        <w:t xml:space="preserve">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 xml:space="preserve">state signal with and without an MT-preparation RF pulse, </w:t>
      </w:r>
      <w:proofErr w:type="spellStart"/>
      <w:r w:rsidR="00C07ECE">
        <w:t>MTsat</w:t>
      </w:r>
      <w:proofErr w:type="spellEnd"/>
      <w:r w:rsidR="00C07ECE">
        <w:t xml:space="preserve">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proofErr w:type="spellStart"/>
      <w:r w:rsidR="00EE4505">
        <w:t>MTsat</w:t>
      </w:r>
      <w:proofErr w:type="spellEnd"/>
      <w:r w:rsidR="00EE4505">
        <w:t xml:space="preserve">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proofErr w:type="spellStart"/>
      <w:r w:rsidR="00A35316">
        <w:rPr>
          <w:rFonts w:eastAsiaTheme="minorEastAsia"/>
        </w:rPr>
        <w:t>MTsat</w:t>
      </w:r>
      <w:proofErr w:type="spellEnd"/>
      <w:r w:rsidR="00A35316">
        <w:rPr>
          <w:rFonts w:eastAsiaTheme="minorEastAsia"/>
        </w:rPr>
        <w:t xml:space="preserve">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EF66D1">
        <w:rPr>
          <w:rFonts w:eastAsiaTheme="minorEastAsia"/>
        </w:rPr>
      </w:r>
      <w:r w:rsidR="00EF66D1">
        <w:rPr>
          <w:rFonts w:eastAsiaTheme="minorEastAsia"/>
        </w:rPr>
        <w:fldChar w:fldCharType="separate"/>
      </w:r>
      <w:r w:rsidR="007164FC">
        <w:rPr>
          <w:rFonts w:eastAsiaTheme="minorEastAsia"/>
          <w:noProof/>
        </w:rPr>
        <w:t>[131,132]</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5A8B3D0D"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5C962D10" w:rsidR="0019380A" w:rsidRPr="00605FA1" w:rsidRDefault="00E256BD"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60108C7F" w:rsidR="0019380A" w:rsidRPr="0019380A" w:rsidRDefault="00E256BD"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097F4F0D"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w:t>
      </w:r>
      <w:proofErr w:type="spellStart"/>
      <w:r w:rsidR="00F76E1F">
        <w:rPr>
          <w:rFonts w:eastAsiaTheme="minorEastAsia"/>
        </w:rPr>
        <w:t>MTsat</w:t>
      </w:r>
      <w:proofErr w:type="spellEnd"/>
      <w:r w:rsidR="00F76E1F">
        <w:rPr>
          <w:rFonts w:eastAsiaTheme="minorEastAsia"/>
        </w:rPr>
        <w:t xml:space="preserve"> can both be </w:t>
      </w:r>
      <w:r w:rsidR="00F76E1F">
        <w:rPr>
          <w:rFonts w:eastAsiaTheme="minorEastAsia"/>
        </w:rPr>
        <w:lastRenderedPageBreak/>
        <w:t>expressed as percentage units,</w:t>
      </w:r>
      <w:r w:rsidR="00C169CE">
        <w:rPr>
          <w:rFonts w:eastAsiaTheme="minorEastAsia"/>
        </w:rPr>
        <w:t xml:space="preserve"> there is a risk of confusion when</w:t>
      </w:r>
      <w:r w:rsidR="00F76E1F">
        <w:rPr>
          <w:rFonts w:eastAsiaTheme="minorEastAsia"/>
        </w:rPr>
        <w:t xml:space="preserve"> interpreting </w:t>
      </w:r>
      <w:proofErr w:type="spellStart"/>
      <w:r w:rsidR="00F76E1F">
        <w:rPr>
          <w:rFonts w:eastAsiaTheme="minorEastAsia"/>
        </w:rPr>
        <w:t>MTsat</w:t>
      </w:r>
      <w:proofErr w:type="spellEnd"/>
      <w:r w:rsidR="00F76E1F">
        <w:rPr>
          <w:rFonts w:eastAsiaTheme="minorEastAsia"/>
        </w:rPr>
        <w:t xml:space="preserve"> values relative MTR. </w:t>
      </w:r>
      <w:proofErr w:type="spellStart"/>
      <w:r w:rsidR="00F76E1F">
        <w:rPr>
          <w:rFonts w:eastAsiaTheme="minorEastAsia"/>
        </w:rPr>
        <w:t>MTsat</w:t>
      </w:r>
      <w:proofErr w:type="spellEnd"/>
      <w:r w:rsidR="00F76E1F">
        <w:rPr>
          <w:rFonts w:eastAsiaTheme="minorEastAsia"/>
        </w:rPr>
        <w:t xml:space="preserve">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w:t>
      </w:r>
      <w:proofErr w:type="spellStart"/>
      <w:r w:rsidR="000E0991">
        <w:rPr>
          <w:rFonts w:eastAsiaTheme="minorEastAsia"/>
        </w:rPr>
        <w:t>MTsat</w:t>
      </w:r>
      <w:proofErr w:type="spellEnd"/>
      <w:r w:rsidR="000E0991">
        <w:rPr>
          <w:rFonts w:eastAsiaTheme="minorEastAsia"/>
        </w:rPr>
        <w:t xml:space="preserve"> is that </w:t>
      </w:r>
      <w:r w:rsidR="00C169CE">
        <w:rPr>
          <w:rFonts w:eastAsiaTheme="minorEastAsia"/>
        </w:rPr>
        <w:t>its interpretation is linked</w:t>
      </w:r>
      <w:r w:rsidR="000E0991">
        <w:rPr>
          <w:rFonts w:eastAsiaTheme="minorEastAsia"/>
        </w:rPr>
        <w:t xml:space="preserve"> to the effective flip angle of the MT pulse, making it challenging to interpret </w:t>
      </w:r>
      <w:proofErr w:type="spellStart"/>
      <w:r w:rsidR="000E0991">
        <w:rPr>
          <w:rFonts w:eastAsiaTheme="minorEastAsia"/>
        </w:rPr>
        <w:t>MTsat</w:t>
      </w:r>
      <w:proofErr w:type="spellEnd"/>
      <w:r w:rsidR="000E0991">
        <w:rPr>
          <w:rFonts w:eastAsiaTheme="minorEastAsia"/>
        </w:rPr>
        <w:t xml:space="preserve"> values reliably between sites if they use different acquisition protocols. </w:t>
      </w:r>
      <w:r w:rsidR="00F76E1F">
        <w:rPr>
          <w:rFonts w:eastAsiaTheme="minorEastAsia"/>
        </w:rPr>
        <w:t xml:space="preserve">Nonetheless, </w:t>
      </w:r>
      <w:proofErr w:type="spellStart"/>
      <w:r w:rsidR="00F76E1F">
        <w:rPr>
          <w:rFonts w:eastAsiaTheme="minorEastAsia"/>
        </w:rPr>
        <w:t>MTsat</w:t>
      </w:r>
      <w:proofErr w:type="spellEnd"/>
      <w:r w:rsidR="00F76E1F">
        <w:rPr>
          <w:rFonts w:eastAsiaTheme="minorEastAsia"/>
        </w:rPr>
        <w:t xml:space="preserve">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proofErr w:type="spellStart"/>
      <w:r w:rsidR="00FD1C72">
        <w:rPr>
          <w:rFonts w:eastAsiaTheme="minorEastAsia"/>
        </w:rPr>
        <w:t>MTsat</w:t>
      </w:r>
      <w:proofErr w:type="spellEnd"/>
      <w:r w:rsidR="00FD1C72">
        <w:rPr>
          <w:rFonts w:eastAsiaTheme="minorEastAsia"/>
        </w:rPr>
        <w:t xml:space="preserve">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7164FC">
        <w:rPr>
          <w:rFonts w:eastAsiaTheme="minorEastAsia"/>
        </w:rPr>
        <w:instrText xml:space="preserve"> ADDIN EN.CITE &lt;EndNote&gt;&lt;Cite&gt;&lt;Author&gt;Lema&lt;/Author&gt;&lt;Year&gt;2017&lt;/Year&gt;&lt;RecNum&gt;8420&lt;/RecNum&gt;&lt;DisplayText&gt;[133]&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7164FC">
        <w:rPr>
          <w:rFonts w:eastAsiaTheme="minorEastAsia"/>
          <w:noProof/>
        </w:rPr>
        <w:t>[133]</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7164FC">
        <w:rPr>
          <w:rFonts w:eastAsiaTheme="minorEastAsia"/>
        </w:rPr>
        <w:instrText xml:space="preserve"> ADDIN EN.CITE &lt;EndNote&gt;&lt;Cite&gt;&lt;Author&gt;Campbell&lt;/Author&gt;&lt;Year&gt;2017&lt;/Year&gt;&lt;RecNum&gt;8424&lt;/RecNum&gt;&lt;DisplayText&gt;[134]&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7164FC">
        <w:rPr>
          <w:rFonts w:eastAsiaTheme="minorEastAsia"/>
          <w:noProof/>
        </w:rPr>
        <w:t>[134]</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CF6522">
        <w:rPr>
          <w:rFonts w:eastAsiaTheme="minorEastAsia"/>
        </w:rPr>
      </w:r>
      <w:r w:rsidR="00CF6522">
        <w:rPr>
          <w:rFonts w:eastAsiaTheme="minorEastAsia"/>
        </w:rPr>
        <w:fldChar w:fldCharType="separate"/>
      </w:r>
      <w:r w:rsidR="007164FC">
        <w:rPr>
          <w:rFonts w:eastAsiaTheme="minorEastAsia"/>
          <w:noProof/>
        </w:rPr>
        <w:t>[134,135]</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7164FC">
        <w:rPr>
          <w:rFonts w:eastAsiaTheme="minorEastAsia"/>
        </w:rPr>
        <w:instrText xml:space="preserve"> ADDIN EN.CITE &lt;EndNote&gt;&lt;Cite&gt;&lt;Author&gt;Helms&lt;/Author&gt;&lt;Year&gt;2009&lt;/Year&gt;&lt;RecNum&gt;8426&lt;/RecNum&gt;&lt;DisplayText&gt;[136]&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7164FC">
        <w:rPr>
          <w:rFonts w:eastAsiaTheme="minorEastAsia"/>
          <w:noProof/>
        </w:rPr>
        <w:t>[136]</w:t>
      </w:r>
      <w:r w:rsidR="00F44528">
        <w:rPr>
          <w:rFonts w:eastAsiaTheme="minorEastAsia"/>
        </w:rPr>
        <w:fldChar w:fldCharType="end"/>
      </w:r>
      <w:r w:rsidR="00F44528">
        <w:rPr>
          <w:rFonts w:eastAsiaTheme="minorEastAsia"/>
        </w:rPr>
        <w:t xml:space="preserve">, </w:t>
      </w:r>
      <w:r w:rsidR="00B77372">
        <w:rPr>
          <w:rFonts w:eastAsiaTheme="minorEastAsia"/>
        </w:rPr>
        <w:t xml:space="preserve">and </w:t>
      </w:r>
      <w:proofErr w:type="spellStart"/>
      <w:r w:rsidR="00B77372">
        <w:rPr>
          <w:rFonts w:eastAsiaTheme="minorEastAsia"/>
        </w:rPr>
        <w:t>hypomyelinating</w:t>
      </w:r>
      <w:proofErr w:type="spellEnd"/>
      <w:r w:rsidR="00B77372">
        <w:rPr>
          <w:rFonts w:eastAsiaTheme="minorEastAsia"/>
        </w:rPr>
        <w:t xml:space="preserve"> disorders </w:t>
      </w:r>
      <w:r w:rsidR="00B77372">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B77372">
        <w:rPr>
          <w:rFonts w:eastAsiaTheme="minorEastAsia"/>
        </w:rPr>
      </w:r>
      <w:r w:rsidR="00B77372">
        <w:rPr>
          <w:rFonts w:eastAsiaTheme="minorEastAsia"/>
        </w:rPr>
        <w:fldChar w:fldCharType="separate"/>
      </w:r>
      <w:r w:rsidR="007164FC">
        <w:rPr>
          <w:rFonts w:eastAsiaTheme="minorEastAsia"/>
          <w:noProof/>
        </w:rPr>
        <w:t>[137]</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4" w:name="_Toc499631405"/>
      <w:r w:rsidRPr="001F2190">
        <w:rPr>
          <w:rFonts w:cs="Times New Roman"/>
          <w:noProof/>
        </w:rPr>
        <w:t>Quantitative Magnetization Transfer Imaging</w:t>
      </w:r>
      <w:bookmarkEnd w:id="34"/>
    </w:p>
    <w:p w14:paraId="58272222" w14:textId="5BA19256"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 </w:instrText>
      </w:r>
      <w:r w:rsidR="007164FC">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DATA </w:instrText>
      </w:r>
      <w:r w:rsidR="007164FC">
        <w:fldChar w:fldCharType="end"/>
      </w:r>
      <w:r w:rsidR="000A346B">
        <w:fldChar w:fldCharType="separate"/>
      </w:r>
      <w:r w:rsidR="007164FC">
        <w:rPr>
          <w:noProof/>
        </w:rPr>
        <w:t>[101,138-142]</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E256BD"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E256BD"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E256BD"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4A1117AB"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proofErr w:type="spellStart"/>
      <w:r w:rsidR="00AF3012">
        <w:rPr>
          <w:rFonts w:eastAsiaTheme="minorEastAsia"/>
        </w:rPr>
        <w:t>bandwith</w:t>
      </w:r>
      <w:proofErr w:type="spellEnd"/>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7164FC">
        <w:rPr>
          <w:rFonts w:eastAsiaTheme="minorEastAsia"/>
        </w:rPr>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7164FC">
        <w:rPr>
          <w:rFonts w:eastAsiaTheme="minorEastAsia"/>
          <w:noProof/>
        </w:rPr>
        <w:t>[141]</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proofErr w:type="gramStart"/>
      <w:r w:rsidR="00DF7228" w:rsidRPr="00DF7228">
        <w:rPr>
          <w:rFonts w:eastAsiaTheme="minorEastAsia"/>
          <w:i/>
          <w:vertAlign w:val="subscript"/>
        </w:rPr>
        <w:t>2,r</w:t>
      </w:r>
      <w:proofErr w:type="gramEnd"/>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7075A8">
        <w:rPr>
          <w:rFonts w:eastAsiaTheme="minorEastAsia"/>
        </w:rPr>
      </w:r>
      <w:r w:rsidR="007075A8">
        <w:rPr>
          <w:rFonts w:eastAsiaTheme="minorEastAsia"/>
        </w:rPr>
        <w:fldChar w:fldCharType="separate"/>
      </w:r>
      <w:r w:rsidR="007164FC">
        <w:rPr>
          <w:rFonts w:eastAsiaTheme="minorEastAsia"/>
          <w:noProof/>
        </w:rPr>
        <w:t>[141,143]</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w:proofErr w:type="gramStart"/>
                <m:r>
                  <w:rPr>
                    <w:rFonts w:ascii="Cambria Math" w:eastAsiaTheme="minorEastAsia" w:hAnsi="Cambria Math"/>
                  </w:rPr>
                  <m:t>0,r</m:t>
                </m:r>
                <w:proofErr w:type="gramEnd"/>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 xml:space="preserve">a). Common spectral </w:t>
      </w:r>
      <w:proofErr w:type="spellStart"/>
      <w:r w:rsidR="00871586">
        <w:rPr>
          <w:rFonts w:eastAsiaTheme="minorEastAsia"/>
        </w:rPr>
        <w:t>lineshape</w:t>
      </w:r>
      <w:r w:rsidR="007711CD">
        <w:rPr>
          <w:rFonts w:eastAsiaTheme="minorEastAsia"/>
        </w:rPr>
        <w:t>s</w:t>
      </w:r>
      <w:proofErr w:type="spellEnd"/>
      <w:r w:rsidR="00871586">
        <w:rPr>
          <w:rFonts w:eastAsiaTheme="minorEastAsia"/>
        </w:rPr>
        <w:t xml:space="preserve"> </w:t>
      </w:r>
      <w:r w:rsidR="007711CD">
        <w:rPr>
          <w:rFonts w:eastAsiaTheme="minorEastAsia"/>
        </w:rPr>
        <w:t xml:space="preserve">observed in restricted pools </w:t>
      </w:r>
      <w:r w:rsidR="00871586">
        <w:rPr>
          <w:rFonts w:eastAsiaTheme="minorEastAsia"/>
        </w:rPr>
        <w:t>are Gaussian for solids and gels (e.g. imaging phantoms) and super-Lorentzian for in vivo tissues</w:t>
      </w:r>
      <w:r w:rsidR="00C63A07">
        <w:t xml:space="preserve"> </w:t>
      </w:r>
      <w:r w:rsidR="00945D88">
        <w:fldChar w:fldCharType="begin"/>
      </w:r>
      <w:r w:rsidR="007164FC">
        <w:instrText xml:space="preserve"> ADDIN EN.CITE &lt;EndNote&gt;&lt;Cite&gt;&lt;Author&gt;Morrison&lt;/Author&gt;&lt;Year&gt;1995&lt;/Year&gt;&lt;RecNum&gt;8267&lt;/RecNum&gt;&lt;DisplayText&gt;[14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164FC">
        <w:rPr>
          <w:noProof/>
        </w:rPr>
        <w:t>[143]</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proofErr w:type="gramStart"/>
      <w:r w:rsidR="007075A8">
        <w:rPr>
          <w:vertAlign w:val="subscript"/>
        </w:rPr>
        <w:t>1,obs</w:t>
      </w:r>
      <w:proofErr w:type="gramEnd"/>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E256BD"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13E9C3EB" w:rsidR="00B54807" w:rsidRPr="0033769F" w:rsidRDefault="00255E80" w:rsidP="0047063E">
      <w:r>
        <w:t>Equations (2-13) to (2-16) cannot be solved analytically for most quantitative MT pulse sequence experiments.</w:t>
      </w:r>
      <w:r w:rsidR="0065269A">
        <w:t xml:space="preserve"> One exception is the case where </w:t>
      </w:r>
      <w:proofErr w:type="spellStart"/>
      <w:r w:rsidR="0065269A">
        <w:t>Eqs</w:t>
      </w:r>
      <w:proofErr w:type="spellEnd"/>
      <w:r w:rsidR="0065269A">
        <w:t xml:space="preserve">.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7164FC">
        <w:rPr>
          <w:noProof/>
        </w:rPr>
        <w:t>[140]</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 </w:instrText>
      </w:r>
      <w:r w:rsidR="00704E40">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DATA </w:instrText>
      </w:r>
      <w:r w:rsidR="00704E40">
        <w:fldChar w:fldCharType="end"/>
      </w:r>
      <w:r w:rsidR="00FD0FC6">
        <w:fldChar w:fldCharType="separate"/>
      </w:r>
      <w:r w:rsidR="007164FC">
        <w:rPr>
          <w:noProof/>
        </w:rPr>
        <w:t>[144,145]</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 </w:instrText>
      </w:r>
      <w:r w:rsidR="007164FC">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DATA </w:instrText>
      </w:r>
      <w:r w:rsidR="007164FC">
        <w:fldChar w:fldCharType="end"/>
      </w:r>
      <w:r w:rsidR="00623D98">
        <w:fldChar w:fldCharType="separate"/>
      </w:r>
      <w:r w:rsidR="007164FC">
        <w:rPr>
          <w:noProof/>
        </w:rPr>
        <w:t>[141,142,146]</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practical alternative to CW for in vivo quantitative MT imaging.</w:t>
      </w:r>
      <w:r w:rsidR="00793C39">
        <w:t xml:space="preserve"> One caveat of using a pulsed approach to </w:t>
      </w:r>
      <w:proofErr w:type="spellStart"/>
      <w:r w:rsidR="00793C39">
        <w:t>qMT</w:t>
      </w:r>
      <w:proofErr w:type="spellEnd"/>
      <w:r w:rsidR="00793C39">
        <w:t xml:space="preserve">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 xml:space="preserve">solve </w:t>
      </w:r>
      <w:proofErr w:type="spellStart"/>
      <w:r w:rsidR="008C3107">
        <w:t>Eqs</w:t>
      </w:r>
      <w:proofErr w:type="spellEnd"/>
      <w:r w:rsidR="008C3107">
        <w:t xml:space="preserve"> (2.13) to (2.16) in order to fit </w:t>
      </w:r>
      <w:proofErr w:type="spellStart"/>
      <w:r w:rsidR="00482E34">
        <w:t>qMT</w:t>
      </w:r>
      <w:proofErr w:type="spellEnd"/>
      <w:r w:rsidR="00482E34">
        <w:t xml:space="preserve"> data </w:t>
      </w:r>
      <w:r w:rsidR="008C3107">
        <w:t>for the unknown</w:t>
      </w:r>
      <w:r w:rsidR="00482E34">
        <w:t xml:space="preserve"> model</w:t>
      </w:r>
      <w:r w:rsidR="008C3107">
        <w:t xml:space="preserve"> parameters: F, </w:t>
      </w:r>
      <w:proofErr w:type="spellStart"/>
      <w:r w:rsidR="008C3107">
        <w:t>k</w:t>
      </w:r>
      <w:r w:rsidR="008C3107">
        <w:rPr>
          <w:vertAlign w:val="subscript"/>
        </w:rPr>
        <w:t>f</w:t>
      </w:r>
      <w:proofErr w:type="spellEnd"/>
      <w:r w:rsidR="008C3107">
        <w:t xml:space="preserve">, </w:t>
      </w:r>
      <w:r w:rsidR="008226DE">
        <w:t>R</w:t>
      </w:r>
      <w:proofErr w:type="gramStart"/>
      <w:r w:rsidR="008C3107">
        <w:rPr>
          <w:vertAlign w:val="subscript"/>
        </w:rPr>
        <w:t>1,f</w:t>
      </w:r>
      <w:proofErr w:type="gramEnd"/>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E27D56">
        <w:t>Several approximation methods have been</w:t>
      </w:r>
      <w:r w:rsidR="00343290">
        <w:t xml:space="preserve"> develop</w:t>
      </w:r>
      <w:r w:rsidR="00E27D56">
        <w:t xml:space="preserve">ed model the </w:t>
      </w:r>
      <w:proofErr w:type="spellStart"/>
      <w:r w:rsidR="00E27D56">
        <w:t>qMT</w:t>
      </w:r>
      <w:proofErr w:type="spellEnd"/>
      <w:r w:rsidR="00E27D56">
        <w:t xml:space="preserve"> experiment and fit the data quicker</w:t>
      </w:r>
      <w:r w:rsidR="007B171D">
        <w:t xml:space="preserve"> </w:t>
      </w:r>
      <w:r w:rsidR="007B171D">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DATA </w:instrText>
      </w:r>
      <w:r w:rsidR="007164FC">
        <w:fldChar w:fldCharType="end"/>
      </w:r>
      <w:r w:rsidR="007B171D">
        <w:fldChar w:fldCharType="separate"/>
      </w:r>
      <w:r w:rsidR="007164FC">
        <w:rPr>
          <w:noProof/>
        </w:rPr>
        <w:t>[142,147,148]</w:t>
      </w:r>
      <w:r w:rsidR="007B171D">
        <w:fldChar w:fldCharType="end"/>
      </w:r>
      <w:r w:rsidR="00343290">
        <w:t>.</w:t>
      </w:r>
      <w:r w:rsidR="00857393">
        <w:t xml:space="preserve"> Most pulsed off-resonance </w:t>
      </w:r>
      <w:proofErr w:type="spellStart"/>
      <w:r w:rsidR="00857393">
        <w:t>qMT</w:t>
      </w:r>
      <w:proofErr w:type="spellEnd"/>
      <w:r w:rsidR="00857393">
        <w:t xml:space="preserve">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xml:space="preserve">, as these types of </w:t>
      </w:r>
      <w:proofErr w:type="spellStart"/>
      <w:r w:rsidR="00857393">
        <w:t>qMT</w:t>
      </w:r>
      <w:proofErr w:type="spellEnd"/>
      <w:r w:rsidR="00857393">
        <w:t xml:space="preserve"> experiments are largely insensitive to R</w:t>
      </w:r>
      <w:r w:rsidR="00857393">
        <w:rPr>
          <w:vertAlign w:val="subscript"/>
        </w:rPr>
        <w:t>1,r</w:t>
      </w:r>
      <w:r w:rsidR="00857393">
        <w:t xml:space="preserve"> </w:t>
      </w:r>
      <w:r w:rsidR="00857393">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7164FC">
        <w:rPr>
          <w:noProof/>
        </w:rPr>
        <w:t>[140]</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xml:space="preserve">, F, and </w:t>
      </w:r>
      <w:proofErr w:type="spellStart"/>
      <w:r w:rsidR="00857393">
        <w:t>k</w:t>
      </w:r>
      <w:r w:rsidR="00857393">
        <w:rPr>
          <w:vertAlign w:val="subscript"/>
        </w:rPr>
        <w:t>f</w:t>
      </w:r>
      <w:proofErr w:type="spellEnd"/>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 </w:instrText>
      </w:r>
      <w:r w:rsidR="007164FC">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DATA </w:instrText>
      </w:r>
      <w:r w:rsidR="007164FC">
        <w:fldChar w:fldCharType="end"/>
      </w:r>
      <w:r w:rsidR="00A26E38">
        <w:fldChar w:fldCharType="separate"/>
      </w:r>
      <w:r w:rsidR="007164FC">
        <w:rPr>
          <w:noProof/>
        </w:rPr>
        <w:t>[140,142]</w:t>
      </w:r>
      <w:r w:rsidR="00A26E38">
        <w:fldChar w:fldCharType="end"/>
      </w:r>
      <w:r w:rsidR="00857393">
        <w:t>.</w:t>
      </w:r>
      <w:r w:rsidR="0033769F">
        <w:t xml:space="preserve"> Thus, only four free model fitting parameters remain to be solved in a </w:t>
      </w:r>
      <w:proofErr w:type="spellStart"/>
      <w:r w:rsidR="0033769F">
        <w:t>qMT</w:t>
      </w:r>
      <w:proofErr w:type="spellEnd"/>
      <w:r w:rsidR="0033769F">
        <w:t xml:space="preserve"> experiment (F, </w:t>
      </w:r>
      <w:proofErr w:type="spellStart"/>
      <w:r w:rsidR="0033769F">
        <w:t>k</w:t>
      </w:r>
      <w:r w:rsidR="0033769F">
        <w:rPr>
          <w:vertAlign w:val="subscript"/>
        </w:rPr>
        <w:t>f</w:t>
      </w:r>
      <w:proofErr w:type="spellEnd"/>
      <w:r w:rsidR="0033769F">
        <w:t>, T</w:t>
      </w:r>
      <w:proofErr w:type="gramStart"/>
      <w:r w:rsidR="0033769F">
        <w:rPr>
          <w:vertAlign w:val="subscript"/>
        </w:rPr>
        <w:t>2,f</w:t>
      </w:r>
      <w:proofErr w:type="gramEnd"/>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lastRenderedPageBreak/>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221A97A" w:rsidR="00BB68B0" w:rsidRDefault="00BB68B0" w:rsidP="00261ADE">
      <w:pPr>
        <w:pStyle w:val="Lgende"/>
      </w:pPr>
      <w:bookmarkStart w:id="35" w:name="_Ref499565560"/>
      <w:bookmarkStart w:id="36" w:name="_Toc499828986"/>
      <w:r>
        <w:t xml:space="preserve">Figure </w:t>
      </w:r>
      <w:fldSimple w:instr=" STYLEREF 1 \s ">
        <w:r w:rsidR="008B2764">
          <w:rPr>
            <w:noProof/>
          </w:rPr>
          <w:t>2</w:t>
        </w:r>
      </w:fldSimple>
      <w:r>
        <w:noBreakHyphen/>
      </w:r>
      <w:fldSimple w:instr=" SEQ Figure \* ARABIC \s 1 ">
        <w:r w:rsidR="008B2764">
          <w:rPr>
            <w:noProof/>
          </w:rPr>
          <w:t>6</w:t>
        </w:r>
      </w:fldSimple>
      <w:bookmarkEnd w:id="35"/>
      <w:r>
        <w:t xml:space="preserve">. </w:t>
      </w:r>
      <w:r w:rsidR="00F962CF">
        <w:t xml:space="preserve">Sled and Pike </w:t>
      </w:r>
      <w:proofErr w:type="spellStart"/>
      <w:r w:rsidR="00F962CF">
        <w:t>qMT</w:t>
      </w:r>
      <w:proofErr w:type="spellEnd"/>
      <w:r w:rsidR="00F962CF">
        <w:t xml:space="preserve"> model for a p</w:t>
      </w:r>
      <w:r>
        <w:t xml:space="preserve">ulsed MT-weighted spoiled gradient echo (SPGR) pulse sequence </w:t>
      </w:r>
      <w:r w:rsidR="00F962CF">
        <w:t>experiment.</w:t>
      </w:r>
      <w:bookmarkEnd w:id="36"/>
    </w:p>
    <w:p w14:paraId="3C45925E" w14:textId="04544285" w:rsidR="00122524" w:rsidRPr="00122524" w:rsidRDefault="004F1E50" w:rsidP="0047063E">
      <w:pPr>
        <w:rPr>
          <w:rFonts w:eastAsiaTheme="minorEastAsia"/>
        </w:rPr>
      </w:pPr>
      <w:r>
        <w:t xml:space="preserve">The first </w:t>
      </w:r>
      <w:proofErr w:type="spellStart"/>
      <w:r>
        <w:t>qMT</w:t>
      </w:r>
      <w:proofErr w:type="spellEnd"/>
      <w:r>
        <w:t xml:space="preserve"> fitting model proposed for in vivo imaging of all quantitative fitting parameters was introduced in 2001</w:t>
      </w:r>
      <w:r w:rsidR="00B506FC">
        <w:t xml:space="preserve"> for a pulsed-MT SPGR experiment</w:t>
      </w:r>
      <w:r>
        <w:t xml:space="preserve"> </w:t>
      </w:r>
      <w:r w:rsidR="0021659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7164FC">
        <w:rPr>
          <w:noProof/>
        </w:rPr>
        <w:t>[142]</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w:t>
      </w:r>
      <w:proofErr w:type="spellStart"/>
      <w:r w:rsidR="00D70E4C">
        <w:t>qMT</w:t>
      </w:r>
      <w:proofErr w:type="spellEnd"/>
      <w:r w:rsidR="00D70E4C">
        <w:t xml:space="preserve"> fitting parameters compared to other </w:t>
      </w:r>
      <w:proofErr w:type="spellStart"/>
      <w:r w:rsidR="00C8217B">
        <w:t>qMT</w:t>
      </w:r>
      <w:proofErr w:type="spellEnd"/>
      <w:r w:rsidR="00C8217B">
        <w:t xml:space="preserve"> models</w:t>
      </w:r>
      <w:r w:rsidR="00D70E4C">
        <w:t xml:space="preserve"> </w:t>
      </w:r>
      <w:r w:rsidR="00D70E4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7164FC">
        <w:rPr>
          <w:noProof/>
        </w:rPr>
        <w:t>[149]</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proofErr w:type="gramStart"/>
      <w:r w:rsidR="00344A92">
        <w:rPr>
          <w:vertAlign w:val="subscript"/>
        </w:rPr>
        <w:t>2,f</w:t>
      </w:r>
      <w:r w:rsidR="00344A92">
        <w:t>.</w:t>
      </w:r>
      <w:proofErr w:type="gramEnd"/>
      <w:r w:rsidR="00344A92">
        <w:t xml:space="preserve"> The second approximations of the Sled and Pike model is in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164FC">
        <w:rPr>
          <w:noProof/>
        </w:rPr>
        <w:t>[141]</w:t>
      </w:r>
      <w:r w:rsidR="007E2FEA">
        <w:fldChar w:fldCharType="end"/>
      </w:r>
      <w:r w:rsidR="00144FAA">
        <w:t xml:space="preserve"> instead of numerically, substantially improving the fitting time.</w:t>
      </w:r>
      <w:r w:rsidR="007E2FEA">
        <w:t xml:space="preserve"> </w:t>
      </w:r>
      <w:r w:rsidR="005563B4">
        <w:lastRenderedPageBreak/>
        <w:t xml:space="preserve">To fit the </w:t>
      </w:r>
      <w:proofErr w:type="spellStart"/>
      <w:r w:rsidR="005563B4">
        <w:t>qMT</w:t>
      </w:r>
      <w:proofErr w:type="spellEnd"/>
      <w:r w:rsidR="005563B4">
        <w:t xml:space="preserve">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 xml:space="preserve">Open-source software to simulate and fit </w:t>
      </w:r>
      <w:proofErr w:type="spellStart"/>
      <w:r w:rsidR="000E3176">
        <w:rPr>
          <w:rFonts w:eastAsiaTheme="minorEastAsia"/>
        </w:rPr>
        <w:t>qMT</w:t>
      </w:r>
      <w:proofErr w:type="spellEnd"/>
      <w:r w:rsidR="000E3176">
        <w:rPr>
          <w:rFonts w:eastAsiaTheme="minorEastAsia"/>
        </w:rPr>
        <w:t xml:space="preserve">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704E40">
        <w:rPr>
          <w:rFonts w:eastAsiaTheme="minorEastAsia"/>
        </w:rPr>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7164FC">
        <w:rPr>
          <w:rFonts w:eastAsiaTheme="minorEastAsia"/>
          <w:noProof/>
        </w:rPr>
        <w:t>[150]</w:t>
      </w:r>
      <w:r w:rsidR="000E3176">
        <w:rPr>
          <w:rFonts w:eastAsiaTheme="minorEastAsia"/>
        </w:rPr>
        <w:fldChar w:fldCharType="end"/>
      </w:r>
      <w:r w:rsidR="000E3176">
        <w:rPr>
          <w:rFonts w:eastAsiaTheme="minorEastAsia"/>
        </w:rPr>
        <w:t>.</w:t>
      </w:r>
    </w:p>
    <w:p w14:paraId="61923292" w14:textId="637C3488" w:rsidR="008D2897" w:rsidRDefault="00BF47D4" w:rsidP="008D2897">
      <w:r>
        <w:t xml:space="preserve">The </w:t>
      </w:r>
      <w:proofErr w:type="spellStart"/>
      <w:r>
        <w:t>qMT</w:t>
      </w:r>
      <w:proofErr w:type="spellEnd"/>
      <w:r>
        <w:t xml:space="preserve">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1E10B6">
        <w:t>significantly correlate</w:t>
      </w:r>
      <w:r w:rsidR="005053FF">
        <w:t xml:space="preserve">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 xml:space="preserve">linated lesions, and between </w:t>
      </w:r>
      <w:proofErr w:type="spellStart"/>
      <w:r w:rsidR="005053FF">
        <w:t>remyelinated</w:t>
      </w:r>
      <w:proofErr w:type="spellEnd"/>
      <w:r w:rsidR="005053FF">
        <w:t xml:space="preserve">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DATA </w:instrText>
      </w:r>
      <w:r w:rsidR="007164FC">
        <w:fldChar w:fldCharType="end"/>
      </w:r>
      <w:r w:rsidR="00945F00">
        <w:fldChar w:fldCharType="separate"/>
      </w:r>
      <w:r w:rsidR="007164FC">
        <w:rPr>
          <w:noProof/>
        </w:rPr>
        <w:t>[142,147]</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 </w:instrText>
      </w:r>
      <w:r w:rsidR="007164FC">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DATA </w:instrText>
      </w:r>
      <w:r w:rsidR="007164FC">
        <w:fldChar w:fldCharType="end"/>
      </w:r>
      <w:r w:rsidR="002D4E67">
        <w:fldChar w:fldCharType="separate"/>
      </w:r>
      <w:r w:rsidR="007164FC">
        <w:rPr>
          <w:noProof/>
        </w:rPr>
        <w:t>[151]</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164FC">
        <w:instrText xml:space="preserve"> ADDIN EN.CITE &lt;EndNote&gt;&lt;Cite&gt;&lt;Author&gt;Sled&lt;/Author&gt;&lt;Year&gt;2004&lt;/Year&gt;&lt;RecNum&gt;2773&lt;/RecNum&gt;&lt;DisplayText&gt;[152]&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164FC">
        <w:rPr>
          <w:noProof/>
        </w:rPr>
        <w:t>[152]</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797813">
        <w:fldChar w:fldCharType="separate"/>
      </w:r>
      <w:r w:rsidR="007164FC">
        <w:rPr>
          <w:noProof/>
        </w:rPr>
        <w:t>[153]</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 </w:instrText>
      </w:r>
      <w:r w:rsidR="007164FC">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DATA </w:instrText>
      </w:r>
      <w:r w:rsidR="007164FC">
        <w:fldChar w:fldCharType="end"/>
      </w:r>
      <w:r w:rsidR="00A04852">
        <w:fldChar w:fldCharType="separate"/>
      </w:r>
      <w:r w:rsidR="007164FC">
        <w:rPr>
          <w:noProof/>
        </w:rPr>
        <w:t>[154,155]</w:t>
      </w:r>
      <w:r w:rsidR="00A04852">
        <w:fldChar w:fldCharType="end"/>
      </w:r>
      <w:r w:rsidR="00797813">
        <w:t>.</w:t>
      </w:r>
      <w:r w:rsidR="00E14A19">
        <w:t xml:space="preserve"> Beyond MS, other potential applications of </w:t>
      </w:r>
      <w:proofErr w:type="spellStart"/>
      <w:r w:rsidR="00E14A19">
        <w:t>qMT</w:t>
      </w:r>
      <w:proofErr w:type="spellEnd"/>
      <w:r w:rsidR="00E14A19">
        <w:t xml:space="preserve">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 </w:instrText>
      </w:r>
      <w:r w:rsidR="007164FC">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DATA </w:instrText>
      </w:r>
      <w:r w:rsidR="007164FC">
        <w:fldChar w:fldCharType="end"/>
      </w:r>
      <w:r w:rsidR="004E3965">
        <w:fldChar w:fldCharType="separate"/>
      </w:r>
      <w:r w:rsidR="007164FC">
        <w:rPr>
          <w:noProof/>
        </w:rPr>
        <w:t>[156]</w:t>
      </w:r>
      <w:r w:rsidR="004E3965">
        <w:fldChar w:fldCharType="end"/>
      </w:r>
      <w:r w:rsidR="004E3965">
        <w:t xml:space="preserve">, </w:t>
      </w:r>
      <w:r w:rsidR="008E675D">
        <w:t>breast imaging</w:t>
      </w:r>
      <w:r w:rsidR="00EA5FE8">
        <w:t xml:space="preserve"> </w:t>
      </w:r>
      <w:r w:rsidR="00EA5FE8">
        <w:fldChar w:fldCharType="begin"/>
      </w:r>
      <w:r w:rsidR="007164FC">
        <w:instrText xml:space="preserve"> ADDIN EN.CITE &lt;EndNote&gt;&lt;Cite&gt;&lt;Author&gt;Arlinghaus&lt;/Author&gt;&lt;Year&gt;2016&lt;/Year&gt;&lt;RecNum&gt;8246&lt;/RecNum&gt;&lt;DisplayText&gt;[157]&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7164FC">
        <w:rPr>
          <w:noProof/>
        </w:rPr>
        <w:t>[157]</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 </w:instrText>
      </w:r>
      <w:r w:rsidR="007164FC">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DATA </w:instrText>
      </w:r>
      <w:r w:rsidR="007164FC">
        <w:fldChar w:fldCharType="end"/>
      </w:r>
      <w:r w:rsidR="00501BCB">
        <w:fldChar w:fldCharType="separate"/>
      </w:r>
      <w:r w:rsidR="007164FC">
        <w:rPr>
          <w:noProof/>
        </w:rPr>
        <w:t>[158]</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 </w:instrText>
      </w:r>
      <w:r w:rsidR="007164FC">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DATA </w:instrText>
      </w:r>
      <w:r w:rsidR="007164FC">
        <w:fldChar w:fldCharType="end"/>
      </w:r>
      <w:r w:rsidR="00FB08E4">
        <w:fldChar w:fldCharType="separate"/>
      </w:r>
      <w:r w:rsidR="007164FC">
        <w:rPr>
          <w:noProof/>
        </w:rPr>
        <w:t>[134,159]</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7164FC">
        <w:instrText xml:space="preserve"> ADDIN EN.CITE &lt;EndNote&gt;&lt;Cite&gt;&lt;Author&gt;Bajd&lt;/Author&gt;&lt;Year&gt;2016&lt;/Year&gt;&lt;RecNum&gt;8440&lt;/RecNum&gt;&lt;DisplayText&gt;[160]&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7164FC">
        <w:rPr>
          <w:noProof/>
        </w:rPr>
        <w:t>[160]</w:t>
      </w:r>
      <w:r w:rsidR="00303788">
        <w:fldChar w:fldCharType="end"/>
      </w:r>
      <w:r w:rsidR="00E14A19">
        <w:t>.</w:t>
      </w:r>
    </w:p>
    <w:p w14:paraId="669A1E14" w14:textId="35F1F541" w:rsidR="00C511E0" w:rsidRDefault="00642AC6" w:rsidP="005577C7">
      <w:r>
        <w:lastRenderedPageBreak/>
        <w:t xml:space="preserve">Fitting </w:t>
      </w:r>
      <w:proofErr w:type="spellStart"/>
      <w:r>
        <w:t>qMT</w:t>
      </w:r>
      <w:proofErr w:type="spellEnd"/>
      <w:r>
        <w:t xml:space="preserve"> data for the four quantitative parameters requires several MT and calibration measurements. Initially, 60 MT-weighted </w:t>
      </w:r>
      <w:r w:rsidR="00E256BD">
        <w:t>images were acquired</w:t>
      </w:r>
      <w:r>
        <w:t xml:space="preserve"> (with different TRs, FA</w:t>
      </w:r>
      <w:r>
        <w:rPr>
          <w:vertAlign w:val="subscript"/>
        </w:rPr>
        <w:t>MT</w:t>
      </w:r>
      <w:r>
        <w:t xml:space="preserve">, Δ values) in addition to one normalization measurement with no MT pulse (for each TR). Subsequent studies demonstrated that the four </w:t>
      </w:r>
      <w:proofErr w:type="spellStart"/>
      <w:r>
        <w:t>qMT</w:t>
      </w:r>
      <w:proofErr w:type="spellEnd"/>
      <w:r>
        <w:t xml:space="preserve">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DATA </w:instrText>
      </w:r>
      <w:r w:rsidR="007164FC">
        <w:fldChar w:fldCharType="end"/>
      </w:r>
      <w:r>
        <w:fldChar w:fldCharType="separate"/>
      </w:r>
      <w:r w:rsidR="007164FC">
        <w:rPr>
          <w:noProof/>
        </w:rPr>
        <w:t>[161,162]</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 xml:space="preserve">made </w:t>
      </w:r>
      <w:proofErr w:type="spellStart"/>
      <w:r w:rsidR="0042112B">
        <w:t>qMT</w:t>
      </w:r>
      <w:proofErr w:type="spellEnd"/>
      <w:r w:rsidR="0042112B">
        <w:t xml:space="preserve">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3C1A36">
        <w:fldChar w:fldCharType="separate"/>
      </w:r>
      <w:r w:rsidR="00E256BD">
        <w:rPr>
          <w:noProof/>
        </w:rPr>
        <w:t>[163,164]</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w:t>
      </w:r>
      <w:proofErr w:type="spellStart"/>
      <w:r w:rsidR="003C1A36">
        <w:t>qMT</w:t>
      </w:r>
      <w:proofErr w:type="spellEnd"/>
      <w:r w:rsidR="003C1A36">
        <w:t xml:space="preserve"> must also </w:t>
      </w:r>
      <w:r w:rsidR="00E256BD">
        <w:t>change</w:t>
      </w:r>
      <w:r w:rsidR="003C1A36">
        <w:t xml:space="preserve"> from single-slice to whole-brain techniques, which may have unintended </w:t>
      </w:r>
      <w:r w:rsidR="00E256BD">
        <w:t>consequences</w:t>
      </w:r>
      <w:r w:rsidR="003C1A36">
        <w:t xml:space="preserve"> on </w:t>
      </w:r>
      <w:proofErr w:type="spellStart"/>
      <w:r w:rsidR="003C1A36">
        <w:t>qMT</w:t>
      </w:r>
      <w:proofErr w:type="spellEnd"/>
      <w:r w:rsidR="003C1A36">
        <w:t xml:space="preserve"> parameter estimates. For example, early </w:t>
      </w:r>
      <w:proofErr w:type="spellStart"/>
      <w:r w:rsidR="003C1A36">
        <w:t>qMT</w:t>
      </w:r>
      <w:proofErr w:type="spellEnd"/>
      <w:r w:rsidR="003C1A36">
        <w:t xml:space="preserve">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w:t>
      </w:r>
      <w:proofErr w:type="spellStart"/>
      <w:r w:rsidR="003C1A36">
        <w:t>qMT</w:t>
      </w:r>
      <w:proofErr w:type="spellEnd"/>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 xml:space="preserve">-dependent technique. Because </w:t>
      </w:r>
      <w:proofErr w:type="spellStart"/>
      <w:r w:rsidR="005B6694">
        <w:t>qMT</w:t>
      </w:r>
      <w:proofErr w:type="spellEnd"/>
      <w:r w:rsidR="005B6694">
        <w:t xml:space="preserve"> is also a B</w:t>
      </w:r>
      <w:r w:rsidR="005B6694">
        <w:rPr>
          <w:vertAlign w:val="subscript"/>
        </w:rPr>
        <w:t>1</w:t>
      </w:r>
      <w:r w:rsidR="005B6694">
        <w:t>-dependent technique, inaccuracies in the B</w:t>
      </w:r>
      <w:r w:rsidR="005B6694">
        <w:rPr>
          <w:vertAlign w:val="subscript"/>
        </w:rPr>
        <w:t>1</w:t>
      </w:r>
      <w:r w:rsidR="005B6694">
        <w:t xml:space="preserve"> map may impact the </w:t>
      </w:r>
      <w:proofErr w:type="spellStart"/>
      <w:r w:rsidR="005B6694">
        <w:t>qMT</w:t>
      </w:r>
      <w:proofErr w:type="spellEnd"/>
      <w:r w:rsidR="005B6694">
        <w:t xml:space="preserve">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w:t>
      </w:r>
      <w:proofErr w:type="spellStart"/>
      <w:r w:rsidR="005B6694">
        <w:t>qMT</w:t>
      </w:r>
      <w:proofErr w:type="spellEnd"/>
      <w:r w:rsidR="005B6694">
        <w:t xml:space="preserve">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propagate through this</w:t>
      </w:r>
      <w:r w:rsidR="00855290">
        <w:t xml:space="preserve"> same</w:t>
      </w:r>
      <w:r w:rsidR="005B6694">
        <w:t xml:space="preserve"> pathway, but also </w:t>
      </w:r>
      <w:r w:rsidR="00847EF7">
        <w:t>through the F/</w:t>
      </w:r>
      <w:proofErr w:type="spellStart"/>
      <w:r w:rsidR="00847EF7">
        <w:t>k</w:t>
      </w:r>
      <w:r w:rsidR="00847EF7">
        <w:rPr>
          <w:vertAlign w:val="subscript"/>
        </w:rPr>
        <w:t>f</w:t>
      </w:r>
      <w:proofErr w:type="spellEnd"/>
      <w:r w:rsidR="00847EF7">
        <w:t xml:space="preserve"> parameter constraint in Eq. (2-18) </w:t>
      </w:r>
      <w:r w:rsidR="00855290">
        <w:t>by</w:t>
      </w:r>
      <w:r w:rsidR="00847EF7">
        <w:t xml:space="preserve"> an error in the R</w:t>
      </w:r>
      <w:proofErr w:type="gramStart"/>
      <w:r w:rsidR="00847EF7">
        <w:rPr>
          <w:vertAlign w:val="subscript"/>
        </w:rPr>
        <w:t>1,obs</w:t>
      </w:r>
      <w:proofErr w:type="gramEnd"/>
      <w:r w:rsidR="00847EF7">
        <w:t xml:space="preserve"> estimate.</w:t>
      </w:r>
      <w:r w:rsidR="00427EEF">
        <w:t xml:space="preserve"> Sled and Pike </w:t>
      </w:r>
      <w:r w:rsidR="00427EEF">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7164FC">
        <w:rPr>
          <w:noProof/>
        </w:rPr>
        <w:t>[142]</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427EEF">
        <w:fldChar w:fldCharType="separate"/>
      </w:r>
      <w:r w:rsidR="007164FC">
        <w:rPr>
          <w:noProof/>
        </w:rPr>
        <w:t>[153]</w:t>
      </w:r>
      <w:r w:rsidR="00427EEF">
        <w:fldChar w:fldCharType="end"/>
      </w:r>
      <w:r w:rsidR="00427EEF">
        <w:t xml:space="preserve"> also reported very high coefficient of variations for most </w:t>
      </w:r>
      <w:proofErr w:type="spellStart"/>
      <w:r w:rsidR="00427EEF">
        <w:t>qMT</w:t>
      </w:r>
      <w:proofErr w:type="spellEnd"/>
      <w:r w:rsidR="00427EEF">
        <w:t xml:space="preserve">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 </w:instrText>
      </w:r>
      <w:r w:rsidR="00E256BD">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DATA </w:instrText>
      </w:r>
      <w:r w:rsidR="00E256BD">
        <w:fldChar w:fldCharType="end"/>
      </w:r>
      <w:r w:rsidR="00D72F29">
        <w:fldChar w:fldCharType="separate"/>
      </w:r>
      <w:r w:rsidR="00E256BD">
        <w:rPr>
          <w:noProof/>
        </w:rPr>
        <w:t>[165]</w:t>
      </w:r>
      <w:r w:rsidR="00D72F29">
        <w:fldChar w:fldCharType="end"/>
      </w:r>
      <w:r w:rsidR="00D72F29">
        <w:t xml:space="preserve"> briefly</w:t>
      </w:r>
      <w:r w:rsidR="00855290">
        <w:t xml:space="preserve"> </w:t>
      </w:r>
      <w:proofErr w:type="spellStart"/>
      <w:r w:rsidR="00855290">
        <w:t>mentionned</w:t>
      </w:r>
      <w:proofErr w:type="spellEnd"/>
      <w:r w:rsidR="00146B06">
        <w:t xml:space="preserve"> that </w:t>
      </w:r>
      <w:r w:rsidR="00146B06">
        <w:lastRenderedPageBreak/>
        <w:t>B</w:t>
      </w:r>
      <w:r w:rsidR="00146B06">
        <w:rPr>
          <w:vertAlign w:val="subscript"/>
        </w:rPr>
        <w:t>1</w:t>
      </w:r>
      <w:r w:rsidR="00146B06">
        <w:t xml:space="preserve"> mapping is particularly important for their whole-brain </w:t>
      </w:r>
      <w:proofErr w:type="spellStart"/>
      <w:r w:rsidR="00146B06">
        <w:t>qMT</w:t>
      </w:r>
      <w:proofErr w:type="spellEnd"/>
      <w:r w:rsidR="00146B06">
        <w:t xml:space="preserve">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w:t>
      </w:r>
      <w:proofErr w:type="spellStart"/>
      <w:r w:rsidR="00146B06">
        <w:t>qMT</w:t>
      </w:r>
      <w:proofErr w:type="spellEnd"/>
      <w:r w:rsidR="00146B06">
        <w:t xml:space="preserve">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w:t>
      </w:r>
      <w:proofErr w:type="spellStart"/>
      <w:r w:rsidR="00146B06">
        <w:t>qMT</w:t>
      </w:r>
      <w:proofErr w:type="spellEnd"/>
      <w:r w:rsidR="00146B06">
        <w:t xml:space="preserve"> pool-size ratio estimate?, and (3) can </w:t>
      </w:r>
      <w:proofErr w:type="spellStart"/>
      <w:r w:rsidR="005577C7">
        <w:t>qMT</w:t>
      </w:r>
      <w:proofErr w:type="spellEnd"/>
      <w:r w:rsidR="005577C7">
        <w:t xml:space="preserve">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7" w:name="_Toc499631406"/>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7"/>
    </w:p>
    <w:p w14:paraId="28620371" w14:textId="5E04AF03" w:rsidR="003F2C39" w:rsidRDefault="003F2C39" w:rsidP="003F2C39">
      <w:pPr>
        <w:pStyle w:val="Titre2"/>
      </w:pPr>
      <w:bookmarkStart w:id="38" w:name="_Toc499631407"/>
      <w:r>
        <w:t>Preface</w:t>
      </w:r>
      <w:bookmarkEnd w:id="38"/>
    </w:p>
    <w:p w14:paraId="66384BF3" w14:textId="2F8297CC"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w:t>
      </w:r>
      <w:proofErr w:type="spellStart"/>
      <w:r>
        <w:t>Siegert</w:t>
      </w:r>
      <w:proofErr w:type="spellEnd"/>
      <w:r>
        <w:t xml:space="preserve">,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easily accessibl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03E64F33" w14:textId="17D46CF3" w:rsidR="00813BAC" w:rsidRPr="00975F77" w:rsidRDefault="00B87A80" w:rsidP="00975F77">
      <w:r>
        <w:t xml:space="preserve">The following manuscript, published in the </w:t>
      </w:r>
      <w:r>
        <w:rPr>
          <w:i/>
        </w:rPr>
        <w:t>Journal of Magnetic Resonance Imaging</w:t>
      </w:r>
      <w:r>
        <w:t xml:space="preserve">, </w:t>
      </w:r>
      <w:r w:rsidR="0072348D">
        <w:t xml:space="preserve">describes the comparison of an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w:t>
      </w:r>
      <w:proofErr w:type="spellStart"/>
      <w:r w:rsidR="0072348D">
        <w:t>Siegert</w:t>
      </w:r>
      <w:proofErr w:type="spellEnd"/>
      <w:r w:rsidR="0072348D">
        <w:t xml:space="preserve">,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To the best of our knowledge, it is the first paper 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w:t>
      </w:r>
      <w:r w:rsidR="00582538">
        <w:t xml:space="preserve"> and to remove noise</w:t>
      </w:r>
      <w:r w:rsidR="0001745B">
        <w:t xml:space="preserve">.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 xml:space="preserve">-inaccuracies for the later </w:t>
      </w:r>
      <w:proofErr w:type="spellStart"/>
      <w:r w:rsidR="00582538">
        <w:t>qMT</w:t>
      </w:r>
      <w:proofErr w:type="spellEnd"/>
      <w:r w:rsidR="00582538">
        <w:t xml:space="preserve"> chapters</w:t>
      </w:r>
      <w:r w:rsidR="0001745B">
        <w: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9" w:name="_Toc499631408"/>
      <w:r>
        <w:lastRenderedPageBreak/>
        <w:t>Abstract</w:t>
      </w:r>
      <w:bookmarkEnd w:id="39"/>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w:t>
      </w:r>
      <w:proofErr w:type="spellStart"/>
      <w:r>
        <w:t>voxelwise</w:t>
      </w:r>
      <w:proofErr w:type="spellEnd"/>
      <w:r>
        <w:t xml:space="preserv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0" w:name="_Toc499631409"/>
      <w:r>
        <w:lastRenderedPageBreak/>
        <w:t>Introduction</w:t>
      </w:r>
      <w:bookmarkEnd w:id="40"/>
    </w:p>
    <w:p w14:paraId="36FCBCD7" w14:textId="162046C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4174AC">
        <w:rPr>
          <w:noProof/>
        </w:rPr>
        <w:t>[79]</w:t>
      </w:r>
      <w:r w:rsidR="00984090">
        <w:fldChar w:fldCharType="end"/>
      </w:r>
      <w:r w:rsidR="000E6BA4">
        <w:t>,</w:t>
      </w:r>
      <w:r>
        <w:t xml:space="preserve"> and is an essential step in the estimation of local SAR</w:t>
      </w:r>
      <w:r w:rsidR="00984090">
        <w:t xml:space="preserve"> </w:t>
      </w:r>
      <w:r w:rsidR="00984090">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4174AC">
        <w:rPr>
          <w:noProof/>
        </w:rPr>
        <w:t>[80]</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DATA </w:instrText>
      </w:r>
      <w:r w:rsidR="007164FC">
        <w:fldChar w:fldCharType="end"/>
      </w:r>
      <w:r w:rsidR="00984090">
        <w:fldChar w:fldCharType="separate"/>
      </w:r>
      <w:r w:rsidR="007164FC">
        <w:rPr>
          <w:noProof/>
        </w:rPr>
        <w:t>[109]</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DATA </w:instrText>
      </w:r>
      <w:r w:rsidR="00850EAF">
        <w:fldChar w:fldCharType="end"/>
      </w:r>
      <w:r w:rsidR="00984090">
        <w:fldChar w:fldCharType="separate"/>
      </w:r>
      <w:r w:rsidR="00850EAF">
        <w:rPr>
          <w:noProof/>
        </w:rPr>
        <w:t>[49,63]</w:t>
      </w:r>
      <w:r w:rsidR="00984090">
        <w:fldChar w:fldCharType="end"/>
      </w:r>
      <w:r w:rsidR="00984090">
        <w:t xml:space="preserve"> and quantitative MT </w:t>
      </w:r>
      <w:r w:rsidR="0098409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164FC">
        <w:rPr>
          <w:noProof/>
        </w:rPr>
        <w:t>[14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850EAF">
        <w:rPr>
          <w:noProof/>
        </w:rPr>
        <w:t>[56]</w:t>
      </w:r>
      <w:r w:rsidR="00984090">
        <w:fldChar w:fldCharType="end"/>
      </w:r>
      <w:r w:rsidR="00984090">
        <w:t xml:space="preserve">, others—notably the variable flip angle (VFA) method </w:t>
      </w:r>
      <w:r w:rsidR="00984090">
        <w:fldChar w:fldCharType="begin"/>
      </w:r>
      <w:r w:rsidR="00E256BD">
        <w:instrText xml:space="preserve"> ADDIN EN.CITE &lt;EndNote&gt;&lt;Cite&gt;&lt;Author&gt;Gupta&lt;/Author&gt;&lt;Year&gt;1977&lt;/Year&gt;&lt;RecNum&gt;3568&lt;/RecNum&gt;&lt;DisplayText&gt;[166]&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E256BD">
        <w:rPr>
          <w:noProof/>
        </w:rPr>
        <w:t>[166]</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4174AC">
        <w:rPr>
          <w:noProof/>
        </w:rPr>
        <w:t>[82]</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68DEAA0"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4174AC">
        <w:instrText xml:space="preserve"> ADDIN EN.CITE &lt;EndNote&gt;&lt;Cite&gt;&lt;Author&gt;Insko&lt;/Author&gt;&lt;Year&gt;1993&lt;/Year&gt;&lt;RecNum&gt;8154&lt;/RecNum&gt;&lt;DisplayText&gt;[84]&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4174AC">
        <w:rPr>
          <w:noProof/>
        </w:rPr>
        <w:t>[84]</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4174AC">
        <w:rPr>
          <w:noProof/>
        </w:rPr>
        <w:t>[89]</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4174AC">
        <w:rPr>
          <w:noProof/>
        </w:rPr>
        <w:t>[9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36BAD78A"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DATA </w:instrText>
      </w:r>
      <w:r w:rsidR="00850EAF">
        <w:fldChar w:fldCharType="end"/>
      </w:r>
      <w:r>
        <w:fldChar w:fldCharType="separate"/>
      </w:r>
      <w:r w:rsidR="00850EAF">
        <w:rPr>
          <w:noProof/>
        </w:rPr>
        <w:t>[49,62]</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 </w:instrText>
      </w:r>
      <w:r w:rsidR="00850EAF">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DATA </w:instrText>
      </w:r>
      <w:r w:rsidR="00850EAF">
        <w:fldChar w:fldCharType="end"/>
      </w:r>
      <w:r>
        <w:fldChar w:fldCharType="separate"/>
      </w:r>
      <w:r w:rsidR="00850EAF">
        <w:rPr>
          <w:noProof/>
        </w:rPr>
        <w:t>[48,63]</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E256BD">
        <w:rPr>
          <w:noProof/>
        </w:rPr>
        <w:t>[167]</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72E84C9"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 </w:instrText>
      </w:r>
      <w:r w:rsidR="00E256BD">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DATA </w:instrText>
      </w:r>
      <w:r w:rsidR="00E256BD">
        <w:fldChar w:fldCharType="end"/>
      </w:r>
      <w:r w:rsidR="00BC1F0E">
        <w:fldChar w:fldCharType="separate"/>
      </w:r>
      <w:r w:rsidR="00E256BD">
        <w:rPr>
          <w:noProof/>
        </w:rPr>
        <w:t>[59,86,16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4174AC">
        <w:rPr>
          <w:noProof/>
        </w:rPr>
        <w:t>[87]</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1" w:name="_Toc499631410"/>
      <w:r>
        <w:t>Materials and Methods</w:t>
      </w:r>
      <w:bookmarkEnd w:id="41"/>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42" w:name="_Toc499631411"/>
      <w:r>
        <w:lastRenderedPageBreak/>
        <w:t>Measurements</w:t>
      </w:r>
      <w:bookmarkEnd w:id="42"/>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74FA8722"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 </w:instrText>
      </w:r>
      <w:r w:rsidR="007164FC">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DATA </w:instrText>
      </w:r>
      <w:r w:rsidR="007164FC">
        <w:fldChar w:fldCharType="end"/>
      </w:r>
      <w:r>
        <w:fldChar w:fldCharType="separate"/>
      </w:r>
      <w:r w:rsidR="007164FC">
        <w:rPr>
          <w:noProof/>
        </w:rPr>
        <w:t>[87,15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78D4BFBB" w:rsidR="00D1763A" w:rsidRDefault="00D1763A" w:rsidP="00D1763A">
      <w:pPr>
        <w:pStyle w:val="Lgende"/>
      </w:pPr>
      <w:bookmarkStart w:id="43" w:name="_Ref488842665"/>
      <w:bookmarkStart w:id="44" w:name="_Toc499828987"/>
      <w:r>
        <w:t xml:space="preserve">Figure </w:t>
      </w:r>
      <w:fldSimple w:instr=" STYLEREF 1 \s ">
        <w:r w:rsidR="008B2764">
          <w:rPr>
            <w:noProof/>
          </w:rPr>
          <w:t>3</w:t>
        </w:r>
      </w:fldSimple>
      <w:r w:rsidR="00624382">
        <w:noBreakHyphen/>
      </w:r>
      <w:fldSimple w:instr=" SEQ Figure \* ARABIC \s 1 ">
        <w:r w:rsidR="008B2764">
          <w:rPr>
            <w:noProof/>
          </w:rPr>
          <w:t>1</w:t>
        </w:r>
      </w:fldSimple>
      <w:bookmarkEnd w:id="43"/>
      <w:r w:rsidR="00A41A9C">
        <w:t>.</w:t>
      </w:r>
      <w:r>
        <w:t xml:space="preserve">Tissue classification maps (black = 0%, gray = 100%) of a healthy subject calculated from INSECT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4"/>
    </w:p>
    <w:p w14:paraId="29ABAFEF" w14:textId="61017045" w:rsidR="00D36B49" w:rsidRDefault="004455AB" w:rsidP="004455AB">
      <w:pPr>
        <w:pStyle w:val="Titre3"/>
      </w:pPr>
      <w:bookmarkStart w:id="45" w:name="_Toc499631412"/>
      <w:r>
        <w:lastRenderedPageBreak/>
        <w:t>B</w:t>
      </w:r>
      <w:r>
        <w:rPr>
          <w:vertAlign w:val="subscript"/>
        </w:rPr>
        <w:t>1</w:t>
      </w:r>
      <w:r>
        <w:t xml:space="preserve"> Mapping</w:t>
      </w:r>
      <w:bookmarkEnd w:id="45"/>
    </w:p>
    <w:p w14:paraId="6BA9AAEF" w14:textId="250816CF"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rsidR="00CC2CCB">
        <w:fldChar w:fldCharType="separate"/>
      </w:r>
      <w:r w:rsidR="00E256BD">
        <w:rPr>
          <w:noProof/>
        </w:rPr>
        <w:t>[90,170]</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213910"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4174AC">
        <w:rPr>
          <w:noProof/>
        </w:rPr>
        <w:t>[90]</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1E1F5A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DATA </w:instrText>
      </w:r>
      <w:r w:rsidR="004174AC">
        <w:fldChar w:fldCharType="end"/>
      </w:r>
      <w:r>
        <w:fldChar w:fldCharType="separate"/>
      </w:r>
      <w:r w:rsidR="004174AC">
        <w:rPr>
          <w:noProof/>
        </w:rPr>
        <w:t>[89,92]</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33A4F0A7"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DATA </w:instrText>
      </w:r>
      <w:r w:rsidR="004174AC">
        <w:fldChar w:fldCharType="end"/>
      </w:r>
      <w:r>
        <w:fldChar w:fldCharType="separate"/>
      </w:r>
      <w:r w:rsidR="004174AC">
        <w:rPr>
          <w:noProof/>
        </w:rPr>
        <w:t>[84,87]</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E256BD"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4F912D4D"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4174AC">
        <w:rPr>
          <w:noProof/>
        </w:rPr>
        <w:t>[87]</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7C80C0D9"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B061B8">
        <w:fldChar w:fldCharType="separate"/>
      </w:r>
      <w:r w:rsidR="00850EAF">
        <w:rPr>
          <w:noProof/>
        </w:rPr>
        <w:t>[53]</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6" w:name="_Toc499631413"/>
      <w:r>
        <w:t>T</w:t>
      </w:r>
      <w:r>
        <w:rPr>
          <w:vertAlign w:val="subscript"/>
        </w:rPr>
        <w:t>1</w:t>
      </w:r>
      <w:r>
        <w:t xml:space="preserve"> Mapping</w:t>
      </w:r>
      <w:bookmarkEnd w:id="46"/>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7" w:name="_Toc499631414"/>
      <w:r>
        <w:t>Data Analysis</w:t>
      </w:r>
      <w:bookmarkEnd w:id="47"/>
    </w:p>
    <w:p w14:paraId="2C9D32F6" w14:textId="4B2A1582"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w:t>
      </w:r>
    </w:p>
    <w:p w14:paraId="1015A8E8" w14:textId="0104399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77DC5E92"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 </w:instrText>
      </w:r>
      <w:r w:rsidR="004174AC">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DATA </w:instrText>
      </w:r>
      <w:r w:rsidR="004174AC">
        <w:fldChar w:fldCharType="end"/>
      </w:r>
      <w:r>
        <w:fldChar w:fldCharType="separate"/>
      </w:r>
      <w:r w:rsidR="004174AC">
        <w:rPr>
          <w:noProof/>
        </w:rPr>
        <w:t>[53,8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8" w:name="_Toc499631415"/>
      <w:r>
        <w:t>Results</w:t>
      </w:r>
      <w:bookmarkEnd w:id="48"/>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9" w:name="_Ref488848528"/>
      <w:bookmarkStart w:id="50" w:name="_Toc499828988"/>
      <w:r>
        <w:t xml:space="preserve">Figure </w:t>
      </w:r>
      <w:fldSimple w:instr=" STYLEREF 1 \s ">
        <w:r w:rsidR="008B2764">
          <w:rPr>
            <w:noProof/>
          </w:rPr>
          <w:t>3</w:t>
        </w:r>
      </w:fldSimple>
      <w:r w:rsidR="00624382">
        <w:noBreakHyphen/>
      </w:r>
      <w:fldSimple w:instr=" SEQ Figure \* ARABIC \s 1 ">
        <w:r w:rsidR="008B2764">
          <w:rPr>
            <w:noProof/>
          </w:rPr>
          <w:t>2</w:t>
        </w:r>
      </w:fldSimple>
      <w:bookmarkEnd w:id="49"/>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50"/>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1" w:name="_Ref488848572"/>
      <w:bookmarkStart w:id="52" w:name="_Toc499828989"/>
      <w:r>
        <w:t xml:space="preserve">Figure </w:t>
      </w:r>
      <w:fldSimple w:instr=" STYLEREF 1 \s ">
        <w:r w:rsidR="008B2764">
          <w:rPr>
            <w:noProof/>
          </w:rPr>
          <w:t>3</w:t>
        </w:r>
      </w:fldSimple>
      <w:r w:rsidR="00624382">
        <w:noBreakHyphen/>
      </w:r>
      <w:fldSimple w:instr=" SEQ Figure \* ARABIC \s 1 ">
        <w:r w:rsidR="008B2764">
          <w:rPr>
            <w:noProof/>
          </w:rPr>
          <w:t>3</w:t>
        </w:r>
      </w:fldSimple>
      <w:bookmarkEnd w:id="51"/>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52"/>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3" w:name="_Ref488850518"/>
      <w:bookmarkStart w:id="54" w:name="_Toc499829007"/>
      <w:r>
        <w:t xml:space="preserve">Table </w:t>
      </w:r>
      <w:fldSimple w:instr=" STYLEREF 1 \s ">
        <w:r w:rsidR="008B2764">
          <w:rPr>
            <w:noProof/>
          </w:rPr>
          <w:t>3</w:t>
        </w:r>
      </w:fldSimple>
      <w:r w:rsidR="0061791F">
        <w:noBreakHyphen/>
      </w:r>
      <w:fldSimple w:instr=" SEQ Table \* ARABIC \s 1 ">
        <w:r w:rsidR="008B2764">
          <w:rPr>
            <w:noProof/>
          </w:rPr>
          <w:t>1</w:t>
        </w:r>
      </w:fldSimple>
      <w:bookmarkEnd w:id="53"/>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4"/>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5" w:name="_Ref488850531"/>
      <w:bookmarkStart w:id="56" w:name="_Toc499829008"/>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5"/>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6"/>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FBE6F34"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 </w:instrText>
      </w:r>
      <w:r w:rsidR="00E256BD">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DATA </w:instrText>
      </w:r>
      <w:r w:rsidR="00E256BD">
        <w:fldChar w:fldCharType="end"/>
      </w:r>
      <w:r>
        <w:fldChar w:fldCharType="separate"/>
      </w:r>
      <w:r w:rsidR="00E256BD">
        <w:rPr>
          <w:noProof/>
        </w:rPr>
        <w:t>[171]</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4174AC">
        <w:rPr>
          <w:noProof/>
        </w:rPr>
        <w:t>[8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7" w:name="_Ref488851949"/>
      <w:bookmarkStart w:id="58" w:name="_Toc499828990"/>
      <w:r>
        <w:t xml:space="preserve">Figure </w:t>
      </w:r>
      <w:fldSimple w:instr=" STYLEREF 1 \s ">
        <w:r w:rsidR="008B2764">
          <w:rPr>
            <w:noProof/>
          </w:rPr>
          <w:t>3</w:t>
        </w:r>
      </w:fldSimple>
      <w:r w:rsidR="00624382">
        <w:noBreakHyphen/>
      </w:r>
      <w:fldSimple w:instr=" SEQ Figure \* ARABIC \s 1 ">
        <w:r w:rsidR="008B2764">
          <w:rPr>
            <w:noProof/>
          </w:rPr>
          <w:t>4</w:t>
        </w:r>
      </w:fldSimple>
      <w:bookmarkEnd w:id="57"/>
      <w:r>
        <w:t>. Unfiltered (a) and Gaussian filtered (b) B</w:t>
      </w:r>
      <w:r w:rsidRPr="002C7AAE">
        <w:rPr>
          <w:vertAlign w:val="subscript"/>
        </w:rPr>
        <w:t>1</w:t>
      </w:r>
      <w:r>
        <w:t xml:space="preserve"> maps of a single subject. (c) Relative differences between unfiltered and filtered maps shown as percent difference maps.</w:t>
      </w:r>
      <w:bookmarkEnd w:id="58"/>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9" w:name="_Ref488852500"/>
      <w:bookmarkStart w:id="60" w:name="_Toc499828991"/>
      <w:r>
        <w:t xml:space="preserve">Figure </w:t>
      </w:r>
      <w:fldSimple w:instr=" STYLEREF 1 \s ">
        <w:r w:rsidR="008B2764">
          <w:rPr>
            <w:noProof/>
          </w:rPr>
          <w:t>3</w:t>
        </w:r>
      </w:fldSimple>
      <w:r w:rsidR="00624382">
        <w:noBreakHyphen/>
      </w:r>
      <w:fldSimple w:instr=" SEQ Figure \* ARABIC \s 1 ">
        <w:r w:rsidR="008B2764">
          <w:rPr>
            <w:noProof/>
          </w:rPr>
          <w:t>5</w:t>
        </w:r>
      </w:fldSimple>
      <w:bookmarkEnd w:id="59"/>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0"/>
    </w:p>
    <w:p w14:paraId="748B81FA" w14:textId="1316380C"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4174AC">
        <w:rPr>
          <w:noProof/>
        </w:rPr>
        <w:t>[89]</w:t>
      </w:r>
      <w:r w:rsidR="00007D11">
        <w:fldChar w:fldCharType="end"/>
      </w:r>
      <w:r w:rsidR="00007D11">
        <w:t>.</w:t>
      </w:r>
    </w:p>
    <w:p w14:paraId="190BC435" w14:textId="16FCFA9A" w:rsidR="00007D11" w:rsidRDefault="00007D11" w:rsidP="00007D11">
      <w:pPr>
        <w:pStyle w:val="Titre2"/>
      </w:pPr>
      <w:bookmarkStart w:id="61" w:name="_Toc499631416"/>
      <w:r>
        <w:t>Discussion</w:t>
      </w:r>
      <w:bookmarkEnd w:id="61"/>
    </w:p>
    <w:p w14:paraId="7372D25C" w14:textId="7E476972"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xml:space="preserve">, double angle imaging using other fast k-space acquisition strategies could also be considered </w:t>
      </w:r>
      <w:r>
        <w:lastRenderedPageBreak/>
        <w:t>(</w:t>
      </w:r>
      <w:proofErr w:type="spellStart"/>
      <w:r>
        <w:t>eg</w:t>
      </w:r>
      <w:proofErr w:type="spellEnd"/>
      <w:r>
        <w:t xml:space="preserve">, double angle using a fast spin-echo readout </w:t>
      </w:r>
      <w:r>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4174AC">
        <w:rPr>
          <w:noProof/>
        </w:rPr>
        <w:t>[87]</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72913C9A"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E256BD">
        <w:instrText xml:space="preserve"> ADDIN EN.CITE &lt;EndNote&gt;&lt;Cite&gt;&lt;Author&gt;Lutti&lt;/Author&gt;&lt;Year&gt;2010&lt;/Year&gt;&lt;RecNum&gt;8156&lt;/RecNum&gt;&lt;DisplayText&gt;[170]&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E256BD">
        <w:rPr>
          <w:noProof/>
        </w:rPr>
        <w:t>[170]</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 </w:instrText>
      </w:r>
      <w:r w:rsidR="00E256BD">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DATA </w:instrText>
      </w:r>
      <w:r w:rsidR="00E256BD">
        <w:fldChar w:fldCharType="end"/>
      </w:r>
      <w:r w:rsidR="0016138E">
        <w:fldChar w:fldCharType="separate"/>
      </w:r>
      <w:r w:rsidR="00E256BD">
        <w:rPr>
          <w:noProof/>
        </w:rPr>
        <w:t>[172,173]</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5FAF62C8"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E256BD">
        <w:instrText xml:space="preserve"> ADDIN EN.CITE &lt;EndNote&gt;&lt;Cite&gt;&lt;Author&gt;Lutti&lt;/Author&gt;&lt;Year&gt;2014&lt;/Year&gt;&lt;RecNum&gt;8210&lt;/RecNum&gt;&lt;DisplayText&gt;[175]&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E256BD">
        <w:rPr>
          <w:noProof/>
        </w:rPr>
        <w:t>[175]</w:t>
      </w:r>
      <w:r>
        <w:fldChar w:fldCharType="end"/>
      </w:r>
      <w:r>
        <w:t>. A modified DA B</w:t>
      </w:r>
      <w:r w:rsidRPr="0016138E">
        <w:rPr>
          <w:vertAlign w:val="subscript"/>
        </w:rPr>
        <w:t>1</w:t>
      </w:r>
      <w:r>
        <w:t xml:space="preserve"> method has also been proposed to map low flip angles accurately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which could possibly be adapted to use fast k-space readout acquisition pulse sequences, such as EPI or fast spin-echo.</w:t>
      </w:r>
    </w:p>
    <w:p w14:paraId="11900759" w14:textId="47904AAE"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4174AC">
        <w:rPr>
          <w:noProof/>
        </w:rPr>
        <w:t>[9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E256BD">
        <w:instrText xml:space="preserve"> ADDIN EN.CITE &lt;EndNote&gt;&lt;Cite&gt;&lt;Author&gt;Parker&lt;/Author&gt;&lt;Year&gt;2001&lt;/Year&gt;&lt;RecNum&gt;8221&lt;/RecNum&gt;&lt;DisplayText&gt;[176]&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E256BD">
        <w:rPr>
          <w:noProof/>
        </w:rPr>
        <w:t>[176]</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E256BD">
        <w:instrText xml:space="preserve"> ADDIN EN.CITE &lt;EndNote&gt;&lt;Cite&gt;&lt;Author&gt;Mitsouras&lt;/Author&gt;&lt;Year&gt;2006&lt;/Year&gt;&lt;RecNum&gt;8223&lt;/RecNum&gt;&lt;DisplayText&gt;[177]&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E256BD">
        <w:rPr>
          <w:noProof/>
        </w:rPr>
        <w:t>[177]</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A47D1F"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as the B</w:t>
      </w:r>
      <w:r w:rsidRPr="00516635">
        <w:rPr>
          <w:vertAlign w:val="subscript"/>
        </w:rPr>
        <w:t>1</w:t>
      </w:r>
      <w:r>
        <w:t xml:space="preserve"> variation in the brain is expected to be smooth and spatially slowly varying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to 10 mm </w:t>
      </w:r>
      <w:r>
        <w:fldChar w:fldCharType="begin"/>
      </w:r>
      <w:r w:rsidR="00E256BD">
        <w:instrText xml:space="preserve"> ADDIN EN.CITE &lt;EndNote&gt;&lt;Cite&gt;&lt;Author&gt;Helms&lt;/Author&gt;&lt;Year&gt;2008&lt;/Year&gt;&lt;RecNum&gt;8177&lt;/RecNum&gt;&lt;DisplayText&gt;[178]&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E256BD">
        <w:rPr>
          <w:noProof/>
        </w:rPr>
        <w:t>[178]</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E256BD">
        <w:instrText xml:space="preserve"> ADDIN EN.CITE &lt;EndNote&gt;&lt;Cite&gt;&lt;Author&gt;Kellner&lt;/Author&gt;&lt;Year&gt;2016&lt;/Year&gt;&lt;RecNum&gt;8240&lt;/RecNum&gt;&lt;DisplayText&gt;[179]&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E256BD">
        <w:rPr>
          <w:noProof/>
        </w:rPr>
        <w:t>[179]</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B889D7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E256BD">
        <w:instrText xml:space="preserve"> ADDIN EN.CITE &lt;EndNote&gt;&lt;Cite&gt;&lt;Author&gt;Nehrke&lt;/Author&gt;&lt;Year&gt;2010&lt;/Year&gt;&lt;RecNum&gt;8243&lt;/RecNum&gt;&lt;DisplayText&gt;[180]&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E256BD">
        <w:rPr>
          <w:noProof/>
        </w:rPr>
        <w:t>[180]</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4174AC">
        <w:instrText xml:space="preserve"> ADDIN EN.CITE &lt;EndNote&gt;&lt;Cite&gt;&lt;Author&gt;Pohmann&lt;/Author&gt;&lt;Year&gt;2013&lt;/Year&gt;&lt;RecNum&gt;8175&lt;/RecNum&gt;&lt;DisplayText&gt;[9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4174AC">
        <w:rPr>
          <w:noProof/>
        </w:rPr>
        <w:t>[93]</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rsidR="00E256BD">
        <w:instrText xml:space="preserve"> ADDIN EN.CITE &lt;EndNote&gt;&lt;Cite&gt;&lt;Author&gt;Saranathan&lt;/Author&gt;&lt;Year&gt;2013&lt;/Year&gt;&lt;RecNum&gt;8166&lt;/RecNum&gt;&lt;DisplayText&gt;[181]&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E256BD">
        <w:rPr>
          <w:noProof/>
        </w:rPr>
        <w:t>[181]</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E256BD">
        <w:rPr>
          <w:noProof/>
        </w:rPr>
        <w:t>[182]</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E256BD">
        <w:instrText xml:space="preserve"> ADDIN EN.CITE &lt;EndNote&gt;&lt;Cite&gt;&lt;Author&gt;Lutti&lt;/Author&gt;&lt;Year&gt;2014&lt;/Year&gt;&lt;RecNum&gt;8245&lt;/RecNum&gt;&lt;DisplayText&gt;[183]&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E256BD">
        <w:rPr>
          <w:noProof/>
        </w:rPr>
        <w:t>[183]</w:t>
      </w:r>
      <w:r>
        <w:fldChar w:fldCharType="end"/>
      </w:r>
      <w:r>
        <w:t>, such as AFI, BS, or other advanced B</w:t>
      </w:r>
      <w:r w:rsidRPr="00076304">
        <w:rPr>
          <w:vertAlign w:val="subscript"/>
        </w:rPr>
        <w:t>1</w:t>
      </w:r>
      <w:r>
        <w:t xml:space="preserve"> mapping techniques.</w:t>
      </w:r>
    </w:p>
    <w:p w14:paraId="7B8919D7" w14:textId="74419246"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fldChar w:fldCharType="separate"/>
      </w:r>
      <w:r w:rsidR="00E256BD">
        <w:rPr>
          <w:noProof/>
        </w:rPr>
        <w:t>[90,170]</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2" w:name="_Toc499631417"/>
      <w:r>
        <w:t>Acknowledgments</w:t>
      </w:r>
      <w:bookmarkEnd w:id="62"/>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3" w:name="_Toc499631418"/>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3"/>
    </w:p>
    <w:p w14:paraId="57DBF093" w14:textId="49698C0E" w:rsidR="003F2C39" w:rsidRDefault="003F2C39" w:rsidP="003F2C39">
      <w:pPr>
        <w:pStyle w:val="Titre2"/>
      </w:pPr>
      <w:bookmarkStart w:id="64" w:name="_Toc499631419"/>
      <w:r>
        <w:t>Preface</w:t>
      </w:r>
      <w:bookmarkEnd w:id="64"/>
    </w:p>
    <w:p w14:paraId="3E908353" w14:textId="6AB68834"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w:t>
      </w:r>
      <w:proofErr w:type="spellStart"/>
      <w:r>
        <w:t>Siegert</w:t>
      </w:r>
      <w:proofErr w:type="spellEnd"/>
      <w:r>
        <w:t>. In addition, that chapter presented several potential sources of voxel-wise inaccuracies of 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w:t>
      </w:r>
      <w:proofErr w:type="spellStart"/>
      <w:r>
        <w:t>qMT</w:t>
      </w:r>
      <w:proofErr w:type="spellEnd"/>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w:t>
      </w:r>
      <w:proofErr w:type="spellStart"/>
      <w:r w:rsidR="00486FF8">
        <w:t>qMT</w:t>
      </w:r>
      <w:proofErr w:type="spellEnd"/>
      <w:r w:rsidR="00486FF8">
        <w:t xml:space="preserve">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w:t>
      </w:r>
      <w:proofErr w:type="spellStart"/>
      <w:r w:rsidR="00F91780">
        <w:t>qMT</w:t>
      </w:r>
      <w:proofErr w:type="spellEnd"/>
      <w:r w:rsidR="00F91780">
        <w:t xml:space="preserve">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w:t>
      </w:r>
      <w:proofErr w:type="spellStart"/>
      <w:r w:rsidR="00F91780">
        <w:t>qMT</w:t>
      </w:r>
      <w:proofErr w:type="spellEnd"/>
      <w:r w:rsidR="00F91780">
        <w:t xml:space="preserve"> through this same pathway, but also through errors in T</w:t>
      </w:r>
      <w:proofErr w:type="gramStart"/>
      <w:r w:rsidR="00F91780">
        <w:rPr>
          <w:vertAlign w:val="subscript"/>
        </w:rPr>
        <w:t>1</w:t>
      </w:r>
      <w:r w:rsidR="00DF4014">
        <w:rPr>
          <w:vertAlign w:val="subscript"/>
        </w:rPr>
        <w:t>,obs</w:t>
      </w:r>
      <w:proofErr w:type="gramEnd"/>
      <w:r w:rsidR="00F91780">
        <w:t xml:space="preserve"> (used as a constraint for </w:t>
      </w:r>
      <w:proofErr w:type="spellStart"/>
      <w:r w:rsidR="00F91780">
        <w:t>qMT</w:t>
      </w:r>
      <w:proofErr w:type="spellEnd"/>
      <w:r w:rsidR="00F91780">
        <w:t xml:space="preserve">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 xml:space="preserve">-sensitivity of </w:t>
      </w:r>
      <w:proofErr w:type="spellStart"/>
      <w:r w:rsidR="002E7217">
        <w:t>qMT</w:t>
      </w:r>
      <w:proofErr w:type="spellEnd"/>
      <w:r w:rsidR="002E7217">
        <w:t xml:space="preserve">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w:t>
      </w:r>
      <w:proofErr w:type="spellStart"/>
      <w:r w:rsidR="00092CB0">
        <w:t>qMT</w:t>
      </w:r>
      <w:proofErr w:type="spellEnd"/>
      <w:r w:rsidR="00092CB0">
        <w:t xml:space="preserve"> p</w:t>
      </w:r>
      <w:r w:rsidR="00F91780">
        <w:t xml:space="preserve">arameters, particularly for </w:t>
      </w:r>
      <w:r w:rsidR="00092CB0">
        <w:t>the pool-size ratio</w:t>
      </w:r>
      <w:r w:rsidR="00910797">
        <w:t xml:space="preserve"> (F)</w:t>
      </w:r>
      <w:r w:rsidR="00092CB0">
        <w:t>.</w:t>
      </w:r>
    </w:p>
    <w:p w14:paraId="59553A7F" w14:textId="502988CF" w:rsidR="005745DF" w:rsidRPr="00791065" w:rsidRDefault="00C04650" w:rsidP="005745DF">
      <w:r>
        <w:t xml:space="preserve">The following manuscript, </w:t>
      </w:r>
      <w:r w:rsidR="00910797">
        <w:t>accepted to</w:t>
      </w:r>
      <w:r>
        <w:t xml:space="preserve"> the journal </w:t>
      </w:r>
      <w:r>
        <w:rPr>
          <w:i/>
        </w:rPr>
        <w:t>Magnetic Resonance in Medicine</w:t>
      </w:r>
      <w:r w:rsidR="00910797">
        <w:t xml:space="preserve"> and currently available online in Early View</w:t>
      </w:r>
      <w:r>
        <w:t>, describes</w:t>
      </w:r>
      <w:r w:rsidR="00A84000">
        <w:t xml:space="preserve"> a B</w:t>
      </w:r>
      <w:r w:rsidR="00A84000">
        <w:rPr>
          <w:vertAlign w:val="subscript"/>
        </w:rPr>
        <w:t>1</w:t>
      </w:r>
      <w:r w:rsidR="00A84000">
        <w:t xml:space="preserve">-sensitivity analysis of </w:t>
      </w:r>
      <w:proofErr w:type="spellStart"/>
      <w:r w:rsidR="00A84000">
        <w:t>qMT</w:t>
      </w:r>
      <w:proofErr w:type="spellEnd"/>
      <w:r w:rsidR="00A84000">
        <w:t>, considering IR and VFA T</w:t>
      </w:r>
      <w:r w:rsidR="00A84000">
        <w:rPr>
          <w:vertAlign w:val="subscript"/>
        </w:rPr>
        <w:t>1</w:t>
      </w:r>
      <w:r w:rsidR="00A84000">
        <w:t xml:space="preserve"> maps. The impact on fitted </w:t>
      </w:r>
      <w:proofErr w:type="spellStart"/>
      <w:r w:rsidR="00A84000">
        <w:t>qMT</w:t>
      </w:r>
      <w:proofErr w:type="spellEnd"/>
      <w:r w:rsidR="00A84000">
        <w:t xml:space="preserve"> parameters (F, </w:t>
      </w:r>
      <w:proofErr w:type="spellStart"/>
      <w:r w:rsidR="00A84000">
        <w:t>k</w:t>
      </w:r>
      <w:r w:rsidR="00A84000">
        <w:rPr>
          <w:vertAlign w:val="subscript"/>
        </w:rPr>
        <w:t>f</w:t>
      </w:r>
      <w:proofErr w:type="spellEnd"/>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w:t>
      </w:r>
      <w:r w:rsidR="00A84000">
        <w:lastRenderedPageBreak/>
        <w:t xml:space="preserve">explored using simulations. A sensitivity analysis of the </w:t>
      </w:r>
      <w:proofErr w:type="spellStart"/>
      <w:r w:rsidR="00A84000">
        <w:t>qMT</w:t>
      </w:r>
      <w:proofErr w:type="spellEnd"/>
      <w:r w:rsidR="00A84000">
        <w:t xml:space="preserve">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t>In vivo measurements</w:t>
      </w:r>
      <w:r w:rsidR="00910797">
        <w:t xml:space="preserve"> on healthy adult subjects</w:t>
      </w:r>
      <w:r w:rsidR="009A194C">
        <w:t xml:space="preserve"> were </w:t>
      </w:r>
      <w:r w:rsidR="00910797">
        <w:t>done</w:t>
      </w:r>
      <w:r w:rsidR="009A194C">
        <w:t xml:space="preserve">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w:t>
      </w:r>
      <w:proofErr w:type="spellStart"/>
      <w:r w:rsidR="009A194C">
        <w:t>qMT</w:t>
      </w:r>
      <w:proofErr w:type="spellEnd"/>
      <w:r w:rsidR="009A194C">
        <w:t xml:space="preserve">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w:t>
      </w:r>
      <w:proofErr w:type="spellStart"/>
      <w:r w:rsidR="009A194C">
        <w:t>qMT</w:t>
      </w:r>
      <w:proofErr w:type="spellEnd"/>
      <w:r w:rsidR="009A194C">
        <w:t xml:space="preserve"> acquisition protocol, informs </w:t>
      </w:r>
      <w:proofErr w:type="spellStart"/>
      <w:r w:rsidR="009A194C">
        <w:t>qMT</w:t>
      </w:r>
      <w:proofErr w:type="spellEnd"/>
      <w:r w:rsidR="009A194C">
        <w:t xml:space="preserve">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w:t>
      </w:r>
      <w:proofErr w:type="spellStart"/>
      <w:r w:rsidR="00791065">
        <w:t>qMT</w:t>
      </w:r>
      <w:proofErr w:type="spellEnd"/>
      <w:r w:rsidR="00791065">
        <w:t xml:space="preserve"> even if a B</w:t>
      </w:r>
      <w:r w:rsidR="00791065">
        <w:rPr>
          <w:vertAlign w:val="subscript"/>
        </w:rPr>
        <w:t>1</w:t>
      </w:r>
      <w:r w:rsidR="00791065">
        <w:t xml:space="preserve"> map is</w:t>
      </w:r>
      <w:r w:rsidR="00910797">
        <w:t xml:space="preserve"> completely</w:t>
      </w:r>
      <w:r w:rsidR="00791065">
        <w:t xml:space="preserve">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5" w:name="_Toc499631420"/>
      <w:r>
        <w:lastRenderedPageBreak/>
        <w:t>Abstract</w:t>
      </w:r>
      <w:bookmarkEnd w:id="65"/>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6" w:name="_Toc499631421"/>
      <w:r>
        <w:t>Introduction</w:t>
      </w:r>
      <w:bookmarkEnd w:id="66"/>
    </w:p>
    <w:p w14:paraId="52DFC12A" w14:textId="3A591A68"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w:t>
      </w:r>
      <w:r>
        <w:lastRenderedPageBreak/>
        <w:t xml:space="preserve">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 </w:instrText>
      </w:r>
      <w:r w:rsidR="007164FC">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DATA </w:instrText>
      </w:r>
      <w:r w:rsidR="007164FC">
        <w:fldChar w:fldCharType="end"/>
      </w:r>
      <w:r>
        <w:fldChar w:fldCharType="separate"/>
      </w:r>
      <w:r w:rsidR="007164FC">
        <w:rPr>
          <w:noProof/>
        </w:rPr>
        <w:t>[102,140]</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008F7C8A">
        <w:fldChar w:fldCharType="separate"/>
      </w:r>
      <w:r w:rsidR="00E256BD">
        <w:rPr>
          <w:noProof/>
        </w:rPr>
        <w:t>[39,184]</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 </w:instrText>
      </w:r>
      <w:r w:rsidR="00E256BD">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51,185,186]</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 </w:instrText>
      </w:r>
      <w:r w:rsidR="00E256BD">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41,147,148,187,188]</w:t>
      </w:r>
      <w:r w:rsidR="008F7C8A">
        <w:fldChar w:fldCharType="end"/>
      </w:r>
      <w:r w:rsidR="00632024">
        <w:t>.</w:t>
      </w:r>
    </w:p>
    <w:p w14:paraId="7F82BE5B" w14:textId="0DD90CA5"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E256BD">
        <w:instrText xml:space="preserve"> ADDIN EN.CITE &lt;EndNote&gt;&lt;Cite&gt;&lt;Author&gt;Pike&lt;/Author&gt;&lt;Year&gt;1996&lt;/Year&gt;&lt;RecNum&gt;8238&lt;/RecNum&gt;&lt;DisplayText&gt;[189]&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E256BD">
        <w:rPr>
          <w:noProof/>
        </w:rPr>
        <w:t>[189]</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143C5B">
        <w:fldChar w:fldCharType="separate"/>
      </w:r>
      <w:r w:rsidR="007164FC">
        <w:rPr>
          <w:noProof/>
        </w:rPr>
        <w:t>[162]</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164FC">
        <w:rPr>
          <w:noProof/>
        </w:rPr>
        <w:t>[140]</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1E08BE97" w:rsidR="00143C5B" w:rsidRDefault="00143C5B" w:rsidP="00A57981">
      <w:r>
        <w:lastRenderedPageBreak/>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DATA </w:instrText>
      </w:r>
      <w:r w:rsidR="00E256BD">
        <w:fldChar w:fldCharType="end"/>
      </w:r>
      <w:r>
        <w:fldChar w:fldCharType="separate"/>
      </w:r>
      <w:r w:rsidR="00E256BD">
        <w:rPr>
          <w:noProof/>
        </w:rPr>
        <w:t>[165,190]</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DATA </w:instrText>
      </w:r>
      <w:r w:rsidR="004174AC">
        <w:fldChar w:fldCharType="end"/>
      </w:r>
      <w:r>
        <w:fldChar w:fldCharType="separate"/>
      </w:r>
      <w:r w:rsidR="004174AC">
        <w:rPr>
          <w:noProof/>
        </w:rPr>
        <w:t>[89,90,9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fldChar w:fldCharType="separate"/>
      </w:r>
      <w:r w:rsidR="00850EAF">
        <w:rPr>
          <w:noProof/>
        </w:rPr>
        <w:t>[52,53]</w:t>
      </w:r>
      <w:r>
        <w:fldChar w:fldCharType="end"/>
      </w:r>
      <w:r>
        <w:t xml:space="preserve"> to B1-sensitiv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DATA </w:instrText>
      </w:r>
      <w:r w:rsidR="007164FC">
        <w:fldChar w:fldCharType="end"/>
      </w:r>
      <w:r>
        <w:fldChar w:fldCharType="separate"/>
      </w:r>
      <w:r w:rsidR="007164FC">
        <w:rPr>
          <w:noProof/>
        </w:rPr>
        <w:t>[142,191]</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 xml:space="preserve">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7" w:name="_Toc499631422"/>
      <w:r>
        <w:t>Methods</w:t>
      </w:r>
      <w:bookmarkEnd w:id="67"/>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8" w:name="_Toc499631423"/>
      <w:r>
        <w:t>Simulations</w:t>
      </w:r>
      <w:bookmarkEnd w:id="68"/>
    </w:p>
    <w:p w14:paraId="67022AF2" w14:textId="5D95D370"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DATA </w:instrText>
      </w:r>
      <w:r w:rsidR="007164FC">
        <w:fldChar w:fldCharType="end"/>
      </w:r>
      <w:r>
        <w:fldChar w:fldCharType="separate"/>
      </w:r>
      <w:r w:rsidR="007164FC">
        <w:rPr>
          <w:noProof/>
        </w:rPr>
        <w:t>[142,14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7164FC">
        <w:rPr>
          <w:noProof/>
        </w:rPr>
        <w:t>[141]</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 </w:instrText>
      </w:r>
      <w:r w:rsidR="00E256BD">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DATA </w:instrText>
      </w:r>
      <w:r w:rsidR="00E256BD">
        <w:fldChar w:fldCharType="end"/>
      </w:r>
      <w:r>
        <w:fldChar w:fldCharType="separate"/>
      </w:r>
      <w:r w:rsidR="00E256BD">
        <w:rPr>
          <w:noProof/>
        </w:rPr>
        <w:t>[162,190]</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w:t>
      </w:r>
      <w:r>
        <w:lastRenderedPageBreak/>
        <w:t>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7164FC">
        <w:rPr>
          <w:noProof/>
        </w:rPr>
        <w:t>[149]</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13D87DA2"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164FC">
        <w:rPr>
          <w:noProof/>
        </w:rPr>
        <w:t>[142]</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 xml:space="preserve">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850EAF">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850EAF">
        <w:rPr>
          <w:noProof/>
        </w:rPr>
        <w:t>[58]</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bookmarkStart w:id="69" w:name="_Toc499631424"/>
      <w:r>
        <w:t>Sensitivity Analysis</w:t>
      </w:r>
      <w:bookmarkEnd w:id="69"/>
    </w:p>
    <w:p w14:paraId="5AF97D9A" w14:textId="1CD7C5FF"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7164FC">
        <w:rPr>
          <w:noProof/>
        </w:rPr>
        <w:t>[192]</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E256BD"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E256BD"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E256BD"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E256BD"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0C2B12AD" w:rsidR="003D09DC" w:rsidRDefault="003D09DC" w:rsidP="003D09DC">
      <w:r>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rsidR="007164FC">
        <w:instrText xml:space="preserve"> ADDIN EN.CITE &lt;EndNote&gt;&lt;Cite&gt;&lt;Author&gt;Grad&lt;/Author&gt;&lt;Year&gt;1991&lt;/Year&gt;&lt;RecNum&gt;8229&lt;/RecNum&gt;&lt;DisplayText&gt;[19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7164FC">
        <w:rPr>
          <w:noProof/>
        </w:rPr>
        <w:t>[193]</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bookmarkStart w:id="70" w:name="_Toc499631425"/>
      <w:r>
        <w:t>B</w:t>
      </w:r>
      <w:r>
        <w:rPr>
          <w:vertAlign w:val="subscript"/>
        </w:rPr>
        <w:t>1</w:t>
      </w:r>
      <w:r>
        <w:t xml:space="preserve">-Sensitivity of </w:t>
      </w:r>
      <w:proofErr w:type="spellStart"/>
      <w:r>
        <w:t>qMT</w:t>
      </w:r>
      <w:proofErr w:type="spellEnd"/>
      <w:r>
        <w:t xml:space="preserve"> in Healthy Subjects</w:t>
      </w:r>
      <w:bookmarkEnd w:id="70"/>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03AE7C9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4174AC">
        <w:instrText xml:space="preserve"> ADDIN EN.CITE &lt;EndNote&gt;&lt;Cite&gt;&lt;Author&gt;Yarnykh&lt;/Author&gt;&lt;Year&gt;2010&lt;/Year&gt;&lt;RecNum&gt;190&lt;/RecNum&gt;&lt;DisplayText&gt;[9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4174AC">
        <w:rPr>
          <w:noProof/>
        </w:rPr>
        <w:t>[92]</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fldChar w:fldCharType="separate"/>
      </w:r>
      <w:r w:rsidR="00850EAF">
        <w:rPr>
          <w:noProof/>
        </w:rPr>
        <w:t>[52]</w:t>
      </w:r>
      <w:r>
        <w:fldChar w:fldCharType="end"/>
      </w:r>
      <w:r>
        <w:t>.</w:t>
      </w:r>
    </w:p>
    <w:p w14:paraId="7472874A" w14:textId="6D213C98"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7164FC">
        <w:rPr>
          <w:noProof/>
        </w:rPr>
        <w:t>[194]</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7164FC">
        <w:rPr>
          <w:noProof/>
        </w:rPr>
        <w:t>[150]</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in vivo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1" w:name="_Ref489442661"/>
      <w:bookmarkStart w:id="72" w:name="_Toc499828992"/>
      <w:r>
        <w:t xml:space="preserve">Figure </w:t>
      </w:r>
      <w:fldSimple w:instr=" STYLEREF 1 \s ">
        <w:r w:rsidR="008B2764">
          <w:rPr>
            <w:noProof/>
          </w:rPr>
          <w:t>4</w:t>
        </w:r>
      </w:fldSimple>
      <w:r w:rsidR="00624382">
        <w:noBreakHyphen/>
      </w:r>
      <w:fldSimple w:instr=" SEQ Figure \* ARABIC \s 1 ">
        <w:r w:rsidR="008B2764">
          <w:rPr>
            <w:noProof/>
          </w:rPr>
          <w:t>1</w:t>
        </w:r>
      </w:fldSimple>
      <w:bookmarkEnd w:id="71"/>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2"/>
    </w:p>
    <w:p w14:paraId="734DCF15" w14:textId="359FF103" w:rsidR="00FA1A3C" w:rsidRDefault="00FA1A3C" w:rsidP="00FA1A3C">
      <w:pPr>
        <w:pStyle w:val="Titre3"/>
      </w:pPr>
      <w:bookmarkStart w:id="73" w:name="_Toc499631426"/>
      <w:r>
        <w:lastRenderedPageBreak/>
        <w:t>B</w:t>
      </w:r>
      <w:r>
        <w:rPr>
          <w:vertAlign w:val="subscript"/>
        </w:rPr>
        <w:t>1</w:t>
      </w:r>
      <w:r>
        <w:t xml:space="preserve"> Method Comparison</w:t>
      </w:r>
      <w:bookmarkEnd w:id="73"/>
    </w:p>
    <w:p w14:paraId="727F1695" w14:textId="4C231D2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E256BD">
        <w:rPr>
          <w:noProof/>
        </w:rPr>
        <w:t>[182]</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4174AC">
        <w:rPr>
          <w:noProof/>
        </w:rPr>
        <w:t>[8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4174AC">
        <w:rPr>
          <w:noProof/>
        </w:rPr>
        <w:t>[9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4BBDE0A"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4" w:name="_Toc499631427"/>
      <w:r>
        <w:t>Results</w:t>
      </w:r>
      <w:bookmarkEnd w:id="74"/>
    </w:p>
    <w:p w14:paraId="32A98AE8" w14:textId="7244B44A" w:rsidR="00AA4B6C" w:rsidRDefault="00AA4B6C" w:rsidP="00AA4B6C">
      <w:pPr>
        <w:pStyle w:val="Titre3"/>
      </w:pPr>
      <w:bookmarkStart w:id="75" w:name="_Toc499631428"/>
      <w:r>
        <w:t>Simulations</w:t>
      </w:r>
      <w:bookmarkEnd w:id="75"/>
    </w:p>
    <w:p w14:paraId="50B81D70" w14:textId="361B218D"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6" w:name="_Ref489443165"/>
      <w:bookmarkStart w:id="77" w:name="_Toc499828993"/>
      <w:r>
        <w:t xml:space="preserve">Figure </w:t>
      </w:r>
      <w:fldSimple w:instr=" STYLEREF 1 \s ">
        <w:r w:rsidR="008B2764">
          <w:rPr>
            <w:noProof/>
          </w:rPr>
          <w:t>4</w:t>
        </w:r>
      </w:fldSimple>
      <w:r w:rsidR="00624382">
        <w:noBreakHyphen/>
      </w:r>
      <w:fldSimple w:instr=" SEQ Figure \* ARABIC \s 1 ">
        <w:r w:rsidR="008B2764">
          <w:rPr>
            <w:noProof/>
          </w:rPr>
          <w:t>2</w:t>
        </w:r>
      </w:fldSimple>
      <w:bookmarkEnd w:id="76"/>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7"/>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8" w:name="_Ref489443494"/>
      <w:bookmarkStart w:id="79" w:name="_Toc499828994"/>
      <w:r>
        <w:t xml:space="preserve">Figure </w:t>
      </w:r>
      <w:fldSimple w:instr=" STYLEREF 1 \s ">
        <w:r w:rsidR="008B2764">
          <w:rPr>
            <w:noProof/>
          </w:rPr>
          <w:t>4</w:t>
        </w:r>
      </w:fldSimple>
      <w:r w:rsidR="00624382">
        <w:noBreakHyphen/>
      </w:r>
      <w:fldSimple w:instr=" SEQ Figure \* ARABIC \s 1 ">
        <w:r w:rsidR="008B2764">
          <w:rPr>
            <w:noProof/>
          </w:rPr>
          <w:t>3</w:t>
        </w:r>
      </w:fldSimple>
      <w:bookmarkEnd w:id="78"/>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79"/>
    </w:p>
    <w:p w14:paraId="42C6EEC6" w14:textId="0960AA96"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164FC">
        <w:rPr>
          <w:noProof/>
        </w:rPr>
        <w:t>[142]</w:t>
      </w:r>
      <w:r w:rsidR="00F56981">
        <w:fldChar w:fldCharType="end"/>
      </w:r>
      <w:r>
        <w:t>.</w:t>
      </w:r>
    </w:p>
    <w:p w14:paraId="7DC7E025" w14:textId="77EED743" w:rsidR="00F56981" w:rsidRDefault="00F56981" w:rsidP="00F56981">
      <w:pPr>
        <w:pStyle w:val="Titre3"/>
      </w:pPr>
      <w:bookmarkStart w:id="80" w:name="_Toc499631429"/>
      <w:r>
        <w:lastRenderedPageBreak/>
        <w:t>Sensitivity Analysis</w:t>
      </w:r>
      <w:bookmarkEnd w:id="80"/>
    </w:p>
    <w:p w14:paraId="40CFBDCF" w14:textId="372002FC" w:rsidR="002B6B03" w:rsidRDefault="00F56981" w:rsidP="002B6B03">
      <w:pPr>
        <w:rPr>
          <w:noProof/>
        </w:rPr>
      </w:pPr>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and the sensitivity metrics (from </w:t>
      </w:r>
      <w:proofErr w:type="spellStart"/>
      <w:r>
        <w:t>Eqs</w:t>
      </w:r>
      <w:proofErr w:type="spellEnd"/>
      <w:r>
        <w:t>.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w:t>
      </w:r>
      <w:proofErr w:type="spellStart"/>
      <w:r>
        <w:t>k</w:t>
      </w:r>
      <w:r w:rsidRPr="00FB0763">
        <w:rPr>
          <w:vertAlign w:val="subscript"/>
        </w:rPr>
        <w:t>f</w:t>
      </w:r>
      <w:proofErr w:type="spellEnd"/>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w:t>
      </w:r>
      <w:proofErr w:type="spellStart"/>
      <w:r>
        <w:t>k</w:t>
      </w:r>
      <w:r w:rsidRPr="00FB0763">
        <w:rPr>
          <w:vertAlign w:val="subscript"/>
        </w:rPr>
        <w:t>f</w:t>
      </w:r>
      <w:proofErr w:type="spellEnd"/>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xml:space="preserve">) have a similar pattern to those for </w:t>
      </w:r>
      <w:proofErr w:type="spellStart"/>
      <w:r>
        <w:t>k</w:t>
      </w:r>
      <w:r w:rsidRPr="00FB0763">
        <w:rPr>
          <w:vertAlign w:val="subscript"/>
        </w:rPr>
        <w:t>f</w:t>
      </w:r>
      <w:proofErr w:type="spellEnd"/>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xml:space="preserve">, suggesting that larger relative errors in </w:t>
      </w:r>
      <w:proofErr w:type="spellStart"/>
      <w:r>
        <w:t>k</w:t>
      </w:r>
      <w:r w:rsidRPr="00FB0763">
        <w:rPr>
          <w:vertAlign w:val="subscript"/>
        </w:rPr>
        <w:t>f</w:t>
      </w:r>
      <w:proofErr w:type="spellEnd"/>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FB0763">
        <w:fldChar w:fldCharType="separate"/>
      </w:r>
      <w:r w:rsidR="007164FC">
        <w:rPr>
          <w:noProof/>
        </w:rPr>
        <w:t>[195]</w:t>
      </w:r>
      <w:r w:rsidR="00FB0763">
        <w:fldChar w:fldCharType="end"/>
      </w:r>
      <w:r>
        <w:t>.</w:t>
      </w:r>
      <w:bookmarkStart w:id="81" w:name="_Ref489445279"/>
    </w:p>
    <w:p w14:paraId="22AC752A" w14:textId="66CB48DB" w:rsidR="00513E70" w:rsidRDefault="00307164" w:rsidP="00655273">
      <w:pPr>
        <w:pStyle w:val="Lgende"/>
        <w:spacing w:after="120"/>
      </w:pPr>
      <w:bookmarkStart w:id="82" w:name="_Ref497740696"/>
      <w:bookmarkStart w:id="83" w:name="_Toc499829009"/>
      <w:r>
        <w:t xml:space="preserve">Table </w:t>
      </w:r>
      <w:fldSimple w:instr=" STYLEREF 1 \s ">
        <w:r w:rsidR="008B2764">
          <w:rPr>
            <w:noProof/>
          </w:rPr>
          <w:t>4</w:t>
        </w:r>
      </w:fldSimple>
      <w:r>
        <w:noBreakHyphen/>
      </w:r>
      <w:fldSimple w:instr=" SEQ Table \* ARABIC \s 1 ">
        <w:r w:rsidR="008B2764">
          <w:rPr>
            <w:noProof/>
          </w:rPr>
          <w:t>1</w:t>
        </w:r>
      </w:fldSimple>
      <w:bookmarkEnd w:id="82"/>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81"/>
      <w:bookmarkEnd w:id="83"/>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E256BD"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E256BD"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E256B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E256B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E256B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E256BD"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E256BD"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E256BD"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E256BD"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4" w:name="_Ref489445718"/>
      <w:bookmarkStart w:id="85" w:name="_Toc499828995"/>
      <w:r>
        <w:t xml:space="preserve">Figure </w:t>
      </w:r>
      <w:fldSimple w:instr=" STYLEREF 1 \s ">
        <w:r w:rsidR="008B2764">
          <w:rPr>
            <w:noProof/>
          </w:rPr>
          <w:t>4</w:t>
        </w:r>
      </w:fldSimple>
      <w:r w:rsidR="00624382">
        <w:noBreakHyphen/>
      </w:r>
      <w:fldSimple w:instr=" SEQ Figure \* ARABIC \s 1 ">
        <w:r w:rsidR="008B2764">
          <w:rPr>
            <w:noProof/>
          </w:rPr>
          <w:t>4</w:t>
        </w:r>
      </w:fldSimple>
      <w:bookmarkEnd w:id="84"/>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5"/>
    </w:p>
    <w:p w14:paraId="67221701" w14:textId="4F5AB16C" w:rsidR="00655273" w:rsidRDefault="00655273" w:rsidP="00655273">
      <w:pPr>
        <w:pStyle w:val="Titre3"/>
      </w:pPr>
      <w:bookmarkStart w:id="86" w:name="_Toc499631430"/>
      <w:r>
        <w:t>B</w:t>
      </w:r>
      <w:r>
        <w:rPr>
          <w:vertAlign w:val="subscript"/>
        </w:rPr>
        <w:t>1</w:t>
      </w:r>
      <w:r>
        <w:t xml:space="preserve">-Sensitivity of </w:t>
      </w:r>
      <w:proofErr w:type="spellStart"/>
      <w:r>
        <w:t>qMT</w:t>
      </w:r>
      <w:proofErr w:type="spellEnd"/>
      <w:r>
        <w:t xml:space="preserve"> in Healthy Subjects</w:t>
      </w:r>
      <w:bookmarkEnd w:id="86"/>
    </w:p>
    <w:p w14:paraId="65555B64" w14:textId="1497020B"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In vivo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in vivo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7" w:name="_Ref489446856"/>
      <w:bookmarkStart w:id="88" w:name="_Toc499829010"/>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7"/>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88"/>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9" w:name="_Ref489446879"/>
      <w:bookmarkStart w:id="90" w:name="_Toc499828996"/>
      <w:r>
        <w:t xml:space="preserve">Figure </w:t>
      </w:r>
      <w:fldSimple w:instr=" STYLEREF 1 \s ">
        <w:r w:rsidR="008B2764">
          <w:rPr>
            <w:noProof/>
          </w:rPr>
          <w:t>4</w:t>
        </w:r>
      </w:fldSimple>
      <w:r w:rsidR="00624382">
        <w:noBreakHyphen/>
      </w:r>
      <w:fldSimple w:instr=" SEQ Figure \* ARABIC \s 1 ">
        <w:r w:rsidR="008B2764">
          <w:rPr>
            <w:noProof/>
          </w:rPr>
          <w:t>5</w:t>
        </w:r>
      </w:fldSimple>
      <w:bookmarkEnd w:id="89"/>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0"/>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1" w:name="_Ref489447321"/>
      <w:bookmarkStart w:id="92" w:name="_Toc499828997"/>
      <w:r>
        <w:t xml:space="preserve">Figure </w:t>
      </w:r>
      <w:fldSimple w:instr=" STYLEREF 1 \s ">
        <w:r w:rsidR="008B2764">
          <w:rPr>
            <w:noProof/>
          </w:rPr>
          <w:t>4</w:t>
        </w:r>
      </w:fldSimple>
      <w:r w:rsidR="00624382">
        <w:noBreakHyphen/>
      </w:r>
      <w:fldSimple w:instr=" SEQ Figure \* ARABIC \s 1 ">
        <w:r w:rsidR="008B2764">
          <w:rPr>
            <w:noProof/>
          </w:rPr>
          <w:t>6</w:t>
        </w:r>
      </w:fldSimple>
      <w:bookmarkEnd w:id="91"/>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92"/>
    </w:p>
    <w:p w14:paraId="4ADA2329" w14:textId="5C675961" w:rsidR="00244F2E" w:rsidRDefault="00244F2E" w:rsidP="00244F2E">
      <w:pPr>
        <w:pStyle w:val="Titre3"/>
      </w:pPr>
      <w:bookmarkStart w:id="93" w:name="_Toc499631431"/>
      <w:r>
        <w:t>B</w:t>
      </w:r>
      <w:r>
        <w:rPr>
          <w:vertAlign w:val="subscript"/>
        </w:rPr>
        <w:t>1</w:t>
      </w:r>
      <w:r>
        <w:t xml:space="preserve"> Mapping Method Comparison</w:t>
      </w:r>
      <w:bookmarkEnd w:id="93"/>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t>
      </w:r>
      <w:r>
        <w:lastRenderedPageBreak/>
        <w:t xml:space="preserve">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4" w:name="_Ref489449540"/>
      <w:bookmarkStart w:id="95" w:name="_Toc499828998"/>
      <w:r>
        <w:t xml:space="preserve">Figure </w:t>
      </w:r>
      <w:fldSimple w:instr=" STYLEREF 1 \s ">
        <w:r w:rsidR="008B2764">
          <w:rPr>
            <w:noProof/>
          </w:rPr>
          <w:t>4</w:t>
        </w:r>
      </w:fldSimple>
      <w:r w:rsidR="00624382">
        <w:noBreakHyphen/>
      </w:r>
      <w:fldSimple w:instr=" SEQ Figure \* ARABIC \s 1 ">
        <w:r w:rsidR="008B2764">
          <w:rPr>
            <w:noProof/>
          </w:rPr>
          <w:t>7</w:t>
        </w:r>
      </w:fldSimple>
      <w:bookmarkEnd w:id="94"/>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95"/>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6" w:name="_Ref489449553"/>
      <w:bookmarkStart w:id="97" w:name="_Toc499828999"/>
      <w:r>
        <w:t xml:space="preserve">Figure </w:t>
      </w:r>
      <w:fldSimple w:instr=" STYLEREF 1 \s ">
        <w:r w:rsidR="008B2764">
          <w:rPr>
            <w:noProof/>
          </w:rPr>
          <w:t>4</w:t>
        </w:r>
      </w:fldSimple>
      <w:r>
        <w:noBreakHyphen/>
      </w:r>
      <w:fldSimple w:instr=" SEQ Figure \* ARABIC \s 1 ">
        <w:r w:rsidR="008B2764">
          <w:rPr>
            <w:noProof/>
          </w:rPr>
          <w:t>8</w:t>
        </w:r>
      </w:fldSimple>
      <w:bookmarkEnd w:id="96"/>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7"/>
    </w:p>
    <w:p w14:paraId="37B6C8D6" w14:textId="0DA9CAFE" w:rsidR="00624382" w:rsidRDefault="00624382" w:rsidP="00624382">
      <w:pPr>
        <w:pStyle w:val="Titre2"/>
      </w:pPr>
      <w:bookmarkStart w:id="98" w:name="_Toc499631432"/>
      <w:r>
        <w:t>Discussion</w:t>
      </w:r>
      <w:bookmarkEnd w:id="98"/>
    </w:p>
    <w:p w14:paraId="7A4394A1" w14:textId="15422C9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0F53D803"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because B</w:t>
      </w:r>
      <w:r w:rsidRPr="001C6409">
        <w:rPr>
          <w:vertAlign w:val="subscript"/>
        </w:rPr>
        <w:t>1</w:t>
      </w:r>
      <w:r>
        <w:t xml:space="preserve"> maps are expected to have a smoothly varying profile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A06C194" w14:textId="5C4A0D30"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7164FC">
        <w:rPr>
          <w:noProof/>
        </w:rPr>
        <w:t>[147]</w:t>
      </w:r>
      <w:r>
        <w:fldChar w:fldCharType="end"/>
      </w:r>
      <w:r>
        <w:t xml:space="preserve"> and the </w:t>
      </w:r>
      <w:proofErr w:type="spellStart"/>
      <w:r>
        <w:t>Yarnykh</w:t>
      </w:r>
      <w:proofErr w:type="spellEnd"/>
      <w:r>
        <w:t xml:space="preserve">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models. A key difference between these three MT models is in how they approximate the MT pulse power </w:t>
      </w:r>
      <w:r w:rsidR="007E482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164FC">
        <w:rPr>
          <w:noProof/>
        </w:rPr>
        <w:t>[14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rsidR="007E482C">
        <w:fldChar w:fldCharType="separate"/>
      </w:r>
      <w:r w:rsidR="007164FC">
        <w:rPr>
          <w:noProof/>
        </w:rPr>
        <w:t>[72,195]</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7E482C">
        <w:fldChar w:fldCharType="separate"/>
      </w:r>
      <w:r w:rsidR="007164FC">
        <w:rPr>
          <w:noProof/>
        </w:rPr>
        <w:t>[162]</w:t>
      </w:r>
      <w:r w:rsidR="007E482C">
        <w:fldChar w:fldCharType="end"/>
      </w:r>
      <w:r>
        <w:t>.</w:t>
      </w:r>
    </w:p>
    <w:p w14:paraId="2147C484" w14:textId="4F2D011A" w:rsidR="007E482C" w:rsidRDefault="007E482C" w:rsidP="007E482C">
      <w:r>
        <w:t>Despite the fact that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w:t>
      </w:r>
      <w:r>
        <w:lastRenderedPageBreak/>
        <w:t xml:space="preserve">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fldChar w:fldCharType="separate"/>
      </w:r>
      <w:r w:rsidR="007164FC">
        <w:rPr>
          <w:noProof/>
        </w:rPr>
        <w:t>[72,195]</w:t>
      </w:r>
      <w:r>
        <w:fldChar w:fldCharType="end"/>
      </w:r>
      <w:r>
        <w:t>.</w:t>
      </w:r>
    </w:p>
    <w:p w14:paraId="17BE3A3E" w14:textId="11D19754" w:rsidR="007E482C" w:rsidRDefault="007E482C" w:rsidP="007E482C">
      <w:pPr>
        <w:pStyle w:val="Titre2"/>
      </w:pPr>
      <w:bookmarkStart w:id="99" w:name="_Toc499631433"/>
      <w:r>
        <w:t>Conclusion</w:t>
      </w:r>
      <w:bookmarkEnd w:id="99"/>
    </w:p>
    <w:p w14:paraId="77CD15FE" w14:textId="59506770"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similar to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fldChar w:fldCharType="separate"/>
      </w:r>
      <w:r w:rsidR="007164FC">
        <w:rPr>
          <w:noProof/>
        </w:rPr>
        <w:t>[162]</w:t>
      </w:r>
      <w:r>
        <w:fldChar w:fldCharType="end"/>
      </w:r>
      <w:r>
        <w:t>.</w:t>
      </w:r>
    </w:p>
    <w:p w14:paraId="48BB6A45" w14:textId="10DA3088" w:rsidR="007E482C" w:rsidRDefault="007E482C" w:rsidP="007E482C">
      <w:pPr>
        <w:pStyle w:val="Titre2"/>
      </w:pPr>
      <w:bookmarkStart w:id="100" w:name="_Toc499631434"/>
      <w:r>
        <w:t>Appendix A</w:t>
      </w:r>
      <w:bookmarkEnd w:id="100"/>
    </w:p>
    <w:p w14:paraId="1D849DFC" w14:textId="6A135AA5"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E256BD"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spellStart"/>
      <w:proofErr w:type="gramStart"/>
      <w:r w:rsidRPr="004872A8">
        <w:rPr>
          <w:i/>
        </w:rPr>
        <w:lastRenderedPageBreak/>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E256BD"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E256BD"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E256BD"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E256BD"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E256BD"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712994B"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7164FC">
        <w:rPr>
          <w:noProof/>
        </w:rPr>
        <w:t>[19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E256BD"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E256BD"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E256BD"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1" w:name="_Toc499631435"/>
      <w:r>
        <w:t>Acknowledgements</w:t>
      </w:r>
      <w:bookmarkEnd w:id="101"/>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2"/>
      <w:r w:rsidRPr="00C80E78">
        <w:lastRenderedPageBreak/>
        <w:br/>
      </w:r>
      <w:bookmarkStart w:id="103" w:name="_Toc499631436"/>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commentRangeEnd w:id="102"/>
      <w:r w:rsidR="00945D88">
        <w:rPr>
          <w:rStyle w:val="Marquedecommentaire"/>
          <w:rFonts w:eastAsiaTheme="minorHAnsi" w:cs="Times New Roman"/>
          <w:b w:val="0"/>
          <w:color w:val="auto"/>
        </w:rPr>
        <w:commentReference w:id="102"/>
      </w:r>
      <w:bookmarkEnd w:id="103"/>
    </w:p>
    <w:p w14:paraId="1D4DC8C4" w14:textId="1D9F4DBC" w:rsidR="00F60776" w:rsidRDefault="00913E2F" w:rsidP="00F60776">
      <w:pPr>
        <w:pStyle w:val="Titre2"/>
      </w:pPr>
      <w:bookmarkStart w:id="104" w:name="_Toc499631437"/>
      <w:r>
        <w:t>Preface</w:t>
      </w:r>
      <w:bookmarkEnd w:id="104"/>
    </w:p>
    <w:p w14:paraId="28C39B09" w14:textId="4E4934E1"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proofErr w:type="spellStart"/>
      <w:r w:rsidR="000B56D6">
        <w:t>qMT</w:t>
      </w:r>
      <w:proofErr w:type="spellEnd"/>
      <w:r w:rsidR="000B56D6">
        <w:t xml:space="preserve">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w:t>
      </w:r>
      <w:proofErr w:type="spellStart"/>
      <w:r>
        <w:t>qMT</w:t>
      </w:r>
      <w:proofErr w:type="spellEnd"/>
      <w:r>
        <w:t xml:space="preserve">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provides the best robustness of the </w:t>
      </w:r>
      <w:proofErr w:type="spellStart"/>
      <w:r w:rsidR="000B56D6">
        <w:t>qMT</w:t>
      </w:r>
      <w:proofErr w:type="spellEnd"/>
      <w:r w:rsidR="000B56D6">
        <w:t xml:space="preserve"> pool-size ratio against B</w:t>
      </w:r>
      <w:r w:rsidR="000B56D6">
        <w:rPr>
          <w:vertAlign w:val="subscript"/>
        </w:rPr>
        <w:t>1</w:t>
      </w:r>
      <w:r w:rsidR="000B56D6">
        <w:t>-inaccuracies. The next logical step is to investigate how the B</w:t>
      </w:r>
      <w:r w:rsidR="000B56D6">
        <w:rPr>
          <w:vertAlign w:val="subscript"/>
        </w:rPr>
        <w:t>1</w:t>
      </w:r>
      <w:r w:rsidR="000B56D6">
        <w:t xml:space="preserve">-sensitivity of </w:t>
      </w:r>
      <w:proofErr w:type="spellStart"/>
      <w:r w:rsidR="000B56D6">
        <w:t>qMT</w:t>
      </w:r>
      <w:proofErr w:type="spellEnd"/>
      <w:r w:rsidR="000B56D6">
        <w:t xml:space="preserve"> will change for a fixed T</w:t>
      </w:r>
      <w:r w:rsidR="000B56D6">
        <w:rPr>
          <w:vertAlign w:val="subscript"/>
        </w:rPr>
        <w:t>1</w:t>
      </w:r>
      <w:r w:rsidR="000B56D6">
        <w:t xml:space="preserve"> mapping method</w:t>
      </w:r>
      <w:r w:rsidR="00D47C3E">
        <w:t>, but</w:t>
      </w:r>
      <w:r w:rsidR="000B56D6">
        <w:t xml:space="preserve"> between differen</w:t>
      </w:r>
      <w:r w:rsidR="00D47C3E">
        <w:t xml:space="preserve">t </w:t>
      </w:r>
      <w:proofErr w:type="spellStart"/>
      <w:r w:rsidR="00D47C3E">
        <w:t>qMT</w:t>
      </w:r>
      <w:proofErr w:type="spellEnd"/>
      <w:r w:rsidR="00D47C3E">
        <w:t xml:space="preserve"> measurement protocols. Or</w:t>
      </w:r>
      <w:r w:rsidR="000B56D6">
        <w:t xml:space="preserve"> more </w:t>
      </w:r>
      <w:r w:rsidR="00D47C3E">
        <w:t>generally</w:t>
      </w:r>
      <w:r w:rsidR="000B56D6">
        <w:t xml:space="preserve">, can the </w:t>
      </w:r>
      <w:proofErr w:type="spellStart"/>
      <w:r w:rsidR="000B56D6">
        <w:t>qMT</w:t>
      </w:r>
      <w:proofErr w:type="spellEnd"/>
      <w:r w:rsidR="000B56D6">
        <w:t xml:space="preserve"> acquisition protocol be optimized for reduced B</w:t>
      </w:r>
      <w:r w:rsidR="000B56D6">
        <w:rPr>
          <w:vertAlign w:val="subscript"/>
        </w:rPr>
        <w:t>1</w:t>
      </w:r>
      <w:r w:rsidR="000B56D6">
        <w:t>-sensitivity?</w:t>
      </w:r>
    </w:p>
    <w:p w14:paraId="175D6A6D" w14:textId="461F35BC"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proofErr w:type="spellStart"/>
      <w:r w:rsidR="00EC4198">
        <w:t>qMT</w:t>
      </w:r>
      <w:proofErr w:type="spellEnd"/>
      <w:r w:rsidR="00EC4198">
        <w:t xml:space="preserve">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w:t>
      </w:r>
      <w:proofErr w:type="spellStart"/>
      <w:r w:rsidR="00EC4198">
        <w:t>Cramér</w:t>
      </w:r>
      <w:proofErr w:type="spellEnd"/>
      <w:r w:rsidR="00EC4198">
        <w:t>-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w:t>
      </w:r>
      <w:proofErr w:type="spellStart"/>
      <w:r w:rsidR="00EE241C">
        <w:t>Matlab</w:t>
      </w:r>
      <w:proofErr w:type="spellEnd"/>
      <w:r w:rsidR="00EE241C">
        <w:t xml:space="preserve"> package </w:t>
      </w:r>
      <w:r w:rsidR="00D47C3E">
        <w:t xml:space="preserve">currently </w:t>
      </w:r>
      <w:r w:rsidR="00EE241C">
        <w:t>available online (a 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5" w:name="_Toc499631438"/>
      <w:r>
        <w:lastRenderedPageBreak/>
        <w:t>Abstract</w:t>
      </w:r>
      <w:bookmarkEnd w:id="105"/>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w:t>
      </w:r>
      <w:proofErr w:type="spellStart"/>
      <w:r w:rsidRPr="00F60776">
        <w:t>qMT</w:t>
      </w:r>
      <w:proofErr w:type="spellEnd"/>
      <w:r w:rsidRPr="00F60776">
        <w: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 xml:space="preserve">-inaccuracies on </w:t>
      </w:r>
      <w:proofErr w:type="spellStart"/>
      <w:r w:rsidRPr="00F60776">
        <w:t>qMT</w:t>
      </w:r>
      <w:proofErr w:type="spellEnd"/>
      <w:r w:rsidRPr="00F60776">
        <w:t xml:space="preserve">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 xml:space="preserve">-sensitivity expression for the parameter-of-interest (F). </w:t>
      </w:r>
      <w:proofErr w:type="spellStart"/>
      <w:r w:rsidRPr="00F60776">
        <w:t>qMT</w:t>
      </w:r>
      <w:proofErr w:type="spellEnd"/>
      <w:r w:rsidRPr="00F60776">
        <w:t xml:space="preserve"> protocols were iteratively optimized from an initial search space, with and without B</w:t>
      </w:r>
      <w:r w:rsidRPr="00F60776">
        <w:rPr>
          <w:vertAlign w:val="subscript"/>
        </w:rPr>
        <w:t>1</w:t>
      </w:r>
      <w:r w:rsidRPr="00F60776">
        <w:t xml:space="preserve">-regularization. Three 10-point </w:t>
      </w:r>
      <w:proofErr w:type="spellStart"/>
      <w:r w:rsidRPr="00F60776">
        <w:t>qMT</w:t>
      </w:r>
      <w:proofErr w:type="spellEnd"/>
      <w:r w:rsidRPr="00F60776">
        <w:t xml:space="preserve">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xml:space="preserve">) sensitivity of </w:t>
      </w:r>
      <w:proofErr w:type="spellStart"/>
      <w:r w:rsidRPr="00F60776">
        <w:t>qMT</w:t>
      </w:r>
      <w:proofErr w:type="spellEnd"/>
      <w:r w:rsidRPr="00F60776">
        <w:t xml:space="preserve">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w:t>
      </w:r>
      <w:proofErr w:type="spellStart"/>
      <w:r w:rsidRPr="00F60776">
        <w:t>qMT</w:t>
      </w:r>
      <w:proofErr w:type="spellEnd"/>
      <w:r w:rsidRPr="00F60776">
        <w:t xml:space="preserve"> studies primarily interested in F.</w:t>
      </w:r>
    </w:p>
    <w:p w14:paraId="0FA780CF" w14:textId="28055034" w:rsidR="00F60776" w:rsidRDefault="00F60776" w:rsidP="00F60776">
      <w:pPr>
        <w:pStyle w:val="Titre2"/>
      </w:pPr>
      <w:bookmarkStart w:id="106" w:name="_Toc499631439"/>
      <w:r>
        <w:lastRenderedPageBreak/>
        <w:t>Introduction</w:t>
      </w:r>
      <w:bookmarkEnd w:id="106"/>
    </w:p>
    <w:p w14:paraId="6E1AF3AD" w14:textId="3B4269B6" w:rsidR="00F60776" w:rsidRPr="00F60776" w:rsidRDefault="00F60776" w:rsidP="00F60776">
      <w:r w:rsidRPr="00F60776">
        <w:t>Quantitative magnetization transfer (</w:t>
      </w:r>
      <w:proofErr w:type="spellStart"/>
      <w:r w:rsidRPr="00F60776">
        <w:t>qMT</w:t>
      </w:r>
      <w:proofErr w:type="spellEnd"/>
      <w:r w:rsidRPr="00F60776">
        <w: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w:t>
      </w:r>
      <w:proofErr w:type="spellStart"/>
      <w:r w:rsidRPr="00F60776">
        <w:t>qMT</w:t>
      </w:r>
      <w:proofErr w:type="spellEnd"/>
      <w:r w:rsidRPr="00F60776">
        <w:t xml:space="preserve">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7164FC">
        <w:rPr>
          <w:noProof/>
        </w:rPr>
        <w:t>[141]</w:t>
      </w:r>
      <w:r w:rsidRPr="00F60776">
        <w:fldChar w:fldCharType="end"/>
      </w:r>
      <w:r w:rsidRPr="00F60776">
        <w:t xml:space="preserve">. Particularly, the pool-size ratio F (ratio of equilibrium magnetization between both pools) is a </w:t>
      </w:r>
      <w:proofErr w:type="spellStart"/>
      <w:r w:rsidRPr="00F60776">
        <w:t>qMT</w:t>
      </w:r>
      <w:proofErr w:type="spellEnd"/>
      <w:r w:rsidRPr="00F60776">
        <w:t xml:space="preserve"> parameter that correlates strongly with myelin content </w:t>
      </w:r>
      <w:r w:rsidRPr="00F60776">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Pr="00F60776">
        <w:fldChar w:fldCharType="separate"/>
      </w:r>
      <w:r w:rsidR="00E256BD">
        <w:rPr>
          <w:noProof/>
        </w:rPr>
        <w:t>[39,184]</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 </w:instrText>
      </w:r>
      <w:r w:rsidR="00E256BD">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DATA </w:instrText>
      </w:r>
      <w:r w:rsidR="00E256BD">
        <w:fldChar w:fldCharType="end"/>
      </w:r>
      <w:r w:rsidRPr="00F60776">
        <w:fldChar w:fldCharType="separate"/>
      </w:r>
      <w:r w:rsidR="00E256BD">
        <w:rPr>
          <w:noProof/>
        </w:rPr>
        <w:t>[151,186]</w:t>
      </w:r>
      <w:r w:rsidRPr="00F60776">
        <w:fldChar w:fldCharType="end"/>
      </w:r>
      <w:r w:rsidRPr="00F60776">
        <w:t xml:space="preserve">, and has been shown to correlate with de- and </w:t>
      </w:r>
      <w:proofErr w:type="spellStart"/>
      <w:r w:rsidRPr="00F60776">
        <w:t>remyelination</w:t>
      </w:r>
      <w:proofErr w:type="spellEnd"/>
      <w:r w:rsidRPr="00F60776">
        <w:t xml:space="preserve"> in a mouse model of MS </w:t>
      </w:r>
      <w:r w:rsidRPr="00F60776">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 </w:instrText>
      </w:r>
      <w:r w:rsidR="007164FC">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DATA </w:instrText>
      </w:r>
      <w:r w:rsidR="007164FC">
        <w:fldChar w:fldCharType="end"/>
      </w:r>
      <w:r w:rsidRPr="00F60776">
        <w:fldChar w:fldCharType="separate"/>
      </w:r>
      <w:r w:rsidR="007164FC">
        <w:rPr>
          <w:noProof/>
        </w:rPr>
        <w:t>[155]</w:t>
      </w:r>
      <w:r w:rsidRPr="00F60776">
        <w:fldChar w:fldCharType="end"/>
      </w:r>
      <w:r w:rsidRPr="00F60776">
        <w:t>.</w:t>
      </w:r>
    </w:p>
    <w:p w14:paraId="34CC889B" w14:textId="5CE9A103" w:rsidR="00F60776" w:rsidRPr="00F60776" w:rsidRDefault="00F60776" w:rsidP="00F60776">
      <w:r w:rsidRPr="00F60776">
        <w:t xml:space="preserve">Several techniques have been developed to acquire and model </w:t>
      </w:r>
      <w:proofErr w:type="spellStart"/>
      <w:r w:rsidRPr="00F60776">
        <w:t>qMT</w:t>
      </w:r>
      <w:proofErr w:type="spellEnd"/>
      <w:r w:rsidRPr="00F60776">
        <w:t xml:space="preserve"> data. Most commonly, </w:t>
      </w:r>
      <w:proofErr w:type="spellStart"/>
      <w:r w:rsidRPr="00F60776">
        <w:t>qMT</w:t>
      </w:r>
      <w:proofErr w:type="spellEnd"/>
      <w:r w:rsidRPr="00F60776">
        <w:t xml:space="preserve"> data are acquired using pulsed off-resonance MT-prepared spoiled gradient echo (SPGR) pulse sequence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Pr="00F60776">
        <w:fldChar w:fldCharType="separate"/>
      </w:r>
      <w:r w:rsidR="00E256BD">
        <w:rPr>
          <w:noProof/>
        </w:rPr>
        <w:t>[188]</w:t>
      </w:r>
      <w:r w:rsidRPr="00F60776">
        <w:fldChar w:fldCharType="end"/>
      </w:r>
      <w:r w:rsidRPr="00F60776">
        <w:t xml:space="preserve"> and balanced steady-state free precession have also been proposed </w:t>
      </w:r>
      <w:r w:rsidRPr="00F6077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E256BD">
        <w:rPr>
          <w:noProof/>
        </w:rPr>
        <w:t>[187]</w:t>
      </w:r>
      <w:r w:rsidRPr="00F60776">
        <w:fldChar w:fldCharType="end"/>
      </w:r>
      <w:r w:rsidRPr="00F60776">
        <w:t xml:space="preserve">. Analytically solving the Bloch-McConnell equations is challenging unless a long continuous-wave MT pulse is used </w:t>
      </w:r>
      <w:r w:rsidRPr="00F60776">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164FC">
        <w:rPr>
          <w:noProof/>
        </w:rPr>
        <w:t>[140]</w:t>
      </w:r>
      <w:r w:rsidRPr="00F60776">
        <w:fldChar w:fldCharType="end"/>
      </w:r>
      <w:r w:rsidRPr="00F60776">
        <w:t xml:space="preserve">, which is impractical for in vivo measurements. Several fitting models have been developed to estimate quantitative parameters from pulsed SPGR </w:t>
      </w:r>
      <w:proofErr w:type="spellStart"/>
      <w:r w:rsidRPr="00F60776">
        <w:t>qMT</w:t>
      </w:r>
      <w:proofErr w:type="spellEnd"/>
      <w:r w:rsidRPr="00F60776">
        <w:t xml:space="preserve"> data </w:t>
      </w:r>
      <w:r w:rsidRPr="00F60776">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DATA </w:instrText>
      </w:r>
      <w:r w:rsidR="007164FC">
        <w:fldChar w:fldCharType="end"/>
      </w:r>
      <w:r w:rsidRPr="00F60776">
        <w:fldChar w:fldCharType="separate"/>
      </w:r>
      <w:r w:rsidR="007164FC">
        <w:rPr>
          <w:noProof/>
        </w:rPr>
        <w:t>[142,147,148]</w:t>
      </w:r>
      <w:r w:rsidRPr="00F60776">
        <w:fldChar w:fldCharType="end"/>
      </w:r>
      <w:r w:rsidRPr="00F60776">
        <w:t xml:space="preserve">, each with unique sets of experimental assumptions and approximations. In addition, SPGR </w:t>
      </w:r>
      <w:proofErr w:type="spellStart"/>
      <w:r w:rsidRPr="00F60776">
        <w:t>qMT</w:t>
      </w:r>
      <w:proofErr w:type="spellEnd"/>
      <w:r w:rsidRPr="00F60776">
        <w:t xml:space="preserve">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7164FC">
        <w:rPr>
          <w:noProof/>
        </w:rPr>
        <w:t>[19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 </w:instrText>
      </w:r>
      <w:r w:rsidR="007164FC">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DATA </w:instrText>
      </w:r>
      <w:r w:rsidR="007164FC">
        <w:fldChar w:fldCharType="end"/>
      </w:r>
      <w:r w:rsidRPr="00F60776">
        <w:fldChar w:fldCharType="separate"/>
      </w:r>
      <w:r w:rsidR="007164FC">
        <w:rPr>
          <w:noProof/>
        </w:rPr>
        <w:t>[81,196]</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 </w:instrText>
      </w:r>
      <w:r w:rsidR="007164FC">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DATA </w:instrText>
      </w:r>
      <w:r w:rsidR="007164FC">
        <w:fldChar w:fldCharType="end"/>
      </w:r>
      <w:r w:rsidRPr="00F60776">
        <w:fldChar w:fldCharType="separate"/>
      </w:r>
      <w:r w:rsidR="007164FC">
        <w:rPr>
          <w:noProof/>
        </w:rPr>
        <w:t>[140,142,197]</w:t>
      </w:r>
      <w:r w:rsidRPr="00F60776">
        <w:fldChar w:fldCharType="end"/>
      </w:r>
      <w:r w:rsidRPr="00F60776">
        <w:t xml:space="preserve">. These three measurements, in addition to the 10+ </w:t>
      </w:r>
      <w:proofErr w:type="spellStart"/>
      <w:r w:rsidRPr="00F60776">
        <w:t>qMT</w:t>
      </w:r>
      <w:proofErr w:type="spellEnd"/>
      <w:r w:rsidRPr="00F60776">
        <w:t xml:space="preserve"> measurements typically required to fit the full set of model parameters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xml:space="preserve">, makes it a challenge to acquire </w:t>
      </w:r>
      <w:proofErr w:type="spellStart"/>
      <w:r w:rsidRPr="00F60776">
        <w:t>qMT</w:t>
      </w:r>
      <w:proofErr w:type="spellEnd"/>
      <w:r w:rsidRPr="00F60776">
        <w:t xml:space="preserve"> data in a clinically feasible acquisition time.</w:t>
      </w:r>
    </w:p>
    <w:p w14:paraId="32AF31FC" w14:textId="4DF9E007" w:rsidR="00F60776" w:rsidRPr="00F60776" w:rsidRDefault="00F60776" w:rsidP="00F60776">
      <w:r w:rsidRPr="00F60776">
        <w:t xml:space="preserve">Several strategies have been developed to shorten the SPGR </w:t>
      </w:r>
      <w:proofErr w:type="spellStart"/>
      <w:r w:rsidRPr="00F60776">
        <w:t>qMT</w:t>
      </w:r>
      <w:proofErr w:type="spellEnd"/>
      <w:r w:rsidRPr="00F60776">
        <w:t xml:space="preserve"> acquisition time, which originally consisted of over 60 </w:t>
      </w:r>
      <w:proofErr w:type="spellStart"/>
      <w:r w:rsidRPr="00F60776">
        <w:t>qMT</w:t>
      </w:r>
      <w:proofErr w:type="spellEnd"/>
      <w:r w:rsidRPr="00F60776">
        <w:t xml:space="preserve"> measurement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and limited the technique to single slice acquisitions. The first three-dimensional </w:t>
      </w:r>
      <w:proofErr w:type="spellStart"/>
      <w:r w:rsidRPr="00F60776">
        <w:t>qMT</w:t>
      </w:r>
      <w:proofErr w:type="spellEnd"/>
      <w:r w:rsidRPr="00F60776">
        <w:t xml:space="preserve">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DATA </w:instrText>
      </w:r>
      <w:r w:rsidR="00E256BD">
        <w:fldChar w:fldCharType="end"/>
      </w:r>
      <w:r w:rsidRPr="00F60776">
        <w:fldChar w:fldCharType="separate"/>
      </w:r>
      <w:r w:rsidR="00E256BD">
        <w:rPr>
          <w:noProof/>
        </w:rPr>
        <w:t>[190]</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7164FC">
        <w:rPr>
          <w:noProof/>
        </w:rPr>
        <w:t>[16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 </w:instrText>
      </w:r>
      <w:r w:rsidR="007164FC">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DATA </w:instrText>
      </w:r>
      <w:r w:rsidR="007164FC">
        <w:fldChar w:fldCharType="end"/>
      </w:r>
      <w:r w:rsidRPr="00F60776">
        <w:fldChar w:fldCharType="separate"/>
      </w:r>
      <w:r w:rsidR="007164FC">
        <w:rPr>
          <w:noProof/>
        </w:rPr>
        <w:t>[198]</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w:t>
      </w:r>
      <w:proofErr w:type="spellStart"/>
      <w:r w:rsidRPr="00F60776">
        <w:t>qMT</w:t>
      </w:r>
      <w:proofErr w:type="spellEnd"/>
      <w:r w:rsidRPr="00F60776">
        <w:t xml:space="preserve">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Pr="00F60776">
        <w:fldChar w:fldCharType="separate"/>
      </w:r>
      <w:r w:rsidR="00850EAF">
        <w:rPr>
          <w:noProof/>
        </w:rPr>
        <w:t>[5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rsidRPr="00F60776">
        <w:fldChar w:fldCharType="separate"/>
      </w:r>
      <w:r w:rsidR="00850EAF">
        <w:rPr>
          <w:noProof/>
        </w:rPr>
        <w:t>[61]</w:t>
      </w:r>
      <w:r w:rsidRPr="00F60776">
        <w:fldChar w:fldCharType="end"/>
      </w:r>
      <w:r w:rsidRPr="00F60776">
        <w:t xml:space="preserve">. For a uniform 10-pt SPGR </w:t>
      </w:r>
      <w:proofErr w:type="spellStart"/>
      <w:r w:rsidRPr="00F60776">
        <w:t>qMT</w:t>
      </w:r>
      <w:proofErr w:type="spellEnd"/>
      <w:r w:rsidRPr="00F60776">
        <w:t xml:space="preserve"> protocol, it has been demonstrated that the pool-size ratio F is much less sensitive to B</w:t>
      </w:r>
      <w:r w:rsidRPr="00F60776">
        <w:rPr>
          <w:vertAlign w:val="subscript"/>
        </w:rPr>
        <w:t>1</w:t>
      </w:r>
      <w:r w:rsidRPr="00F60776">
        <w:t xml:space="preserve">-inaccuracies if the </w:t>
      </w:r>
      <w:proofErr w:type="spellStart"/>
      <w:r w:rsidRPr="00F60776">
        <w:t>qMT</w:t>
      </w:r>
      <w:proofErr w:type="spellEnd"/>
      <w:r w:rsidRPr="00F60776">
        <w:t xml:space="preserve">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7164FC">
        <w:rPr>
          <w:noProof/>
        </w:rPr>
        <w:t>[199]</w:t>
      </w:r>
      <w:r w:rsidRPr="00F60776">
        <w:fldChar w:fldCharType="end"/>
      </w:r>
      <w:r w:rsidRPr="00F60776">
        <w:t xml:space="preserve">. Since that work used a fixed “uniform” </w:t>
      </w:r>
      <w:proofErr w:type="spellStart"/>
      <w:r w:rsidRPr="00F60776">
        <w:lastRenderedPageBreak/>
        <w:t>qMT</w:t>
      </w:r>
      <w:proofErr w:type="spellEnd"/>
      <w:r w:rsidRPr="00F60776">
        <w:t xml:space="preserve">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w:t>
      </w:r>
      <w:proofErr w:type="spellStart"/>
      <w:r w:rsidRPr="00F60776">
        <w:t>qMT</w:t>
      </w:r>
      <w:proofErr w:type="spellEnd"/>
      <w:r w:rsidRPr="00F60776">
        <w:t xml:space="preserve">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 xml:space="preserve">-sensitivity considerations into the optimization of </w:t>
      </w:r>
      <w:proofErr w:type="spellStart"/>
      <w:r w:rsidRPr="00F60776">
        <w:t>qMT</w:t>
      </w:r>
      <w:proofErr w:type="spellEnd"/>
      <w:r w:rsidRPr="00F60776">
        <w:t xml:space="preserve">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 xml:space="preserve">-sensitivity of </w:t>
      </w:r>
      <w:proofErr w:type="spellStart"/>
      <w:r w:rsidRPr="00F60776">
        <w:t>qMT</w:t>
      </w:r>
      <w:proofErr w:type="spellEnd"/>
      <w:r w:rsidRPr="00F60776">
        <w:t xml:space="preserve"> for several different uniform sampling protocol configurations. The optimal regularization term for the pool-size ratio was determined, and a sample </w:t>
      </w:r>
      <w:proofErr w:type="spellStart"/>
      <w:r w:rsidRPr="00F60776">
        <w:t>qMT</w:t>
      </w:r>
      <w:proofErr w:type="spellEnd"/>
      <w:r w:rsidRPr="00F60776">
        <w:t xml:space="preserve">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 xml:space="preserve">-inaccuracies, and tissue values. Lastly, the </w:t>
      </w:r>
      <w:proofErr w:type="spellStart"/>
      <w:r w:rsidRPr="00F60776">
        <w:t>qMT</w:t>
      </w:r>
      <w:proofErr w:type="spellEnd"/>
      <w:r w:rsidRPr="00F60776">
        <w:t xml:space="preserve"> optimization framework developed and presented here is released as an open-source package.</w:t>
      </w:r>
    </w:p>
    <w:p w14:paraId="2BD038AC" w14:textId="391CB7AE" w:rsidR="00F60776" w:rsidRDefault="00F60776" w:rsidP="00F60776">
      <w:pPr>
        <w:pStyle w:val="Titre2"/>
      </w:pPr>
      <w:bookmarkStart w:id="107" w:name="_Toc499631440"/>
      <w:r>
        <w:t>Theory</w:t>
      </w:r>
      <w:bookmarkEnd w:id="107"/>
    </w:p>
    <w:p w14:paraId="702373ED" w14:textId="67813F94" w:rsidR="001D1E2C" w:rsidRPr="001D1E2C" w:rsidRDefault="001D1E2C" w:rsidP="001D1E2C">
      <w:r w:rsidRPr="001D1E2C">
        <w:t>In the presence of a small inaccuracy of a measurement parameter, such as B</w:t>
      </w:r>
      <w:r w:rsidRPr="001D1E2C">
        <w:rPr>
          <w:vertAlign w:val="subscript"/>
        </w:rPr>
        <w:t>1</w:t>
      </w:r>
      <w:r w:rsidRPr="001D1E2C">
        <w:t xml:space="preserve"> in </w:t>
      </w:r>
      <w:proofErr w:type="spellStart"/>
      <w:r w:rsidRPr="001D1E2C">
        <w:t>qMT</w:t>
      </w:r>
      <w:proofErr w:type="spellEnd"/>
      <w:r w:rsidRPr="001D1E2C">
        <w: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7164FC">
        <w:rPr>
          <w:noProof/>
        </w:rPr>
        <w:t>[19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7164FC">
        <w:rPr>
          <w:noProof/>
        </w:rPr>
        <w:t>[19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E256BD"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604BF1F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7164FC">
        <w:rPr>
          <w:noProof/>
        </w:rPr>
        <w:t>[141]</w:t>
      </w:r>
      <w:r w:rsidRPr="001D1E2C">
        <w:fldChar w:fldCharType="end"/>
      </w:r>
      <w:r w:rsidRPr="001D1E2C">
        <w:t xml:space="preserve"> model of </w:t>
      </w:r>
      <w:proofErr w:type="spellStart"/>
      <w:r w:rsidRPr="001D1E2C">
        <w:t>qMT</w:t>
      </w:r>
      <w:proofErr w:type="spellEnd"/>
      <w:r w:rsidRPr="001D1E2C">
        <w:t xml:space="preserve">: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E256BD"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D16E37B"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w:t>
      </w:r>
      <w:proofErr w:type="spellStart"/>
      <w:r w:rsidRPr="001D1E2C">
        <w:t>qMT</w:t>
      </w:r>
      <w:proofErr w:type="spellEnd"/>
      <w:r w:rsidRPr="001D1E2C">
        <w:t xml:space="preserve">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w:t>
      </w:r>
      <w:proofErr w:type="spellStart"/>
      <w:r w:rsidRPr="001D1E2C">
        <w:t>qMT</w:t>
      </w:r>
      <w:proofErr w:type="spellEnd"/>
      <w:r w:rsidRPr="001D1E2C">
        <w:t xml:space="preserve"> parameters due to experimental noise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54145289" w:rsidR="001D1E2C" w:rsidRPr="001D1E2C" w:rsidRDefault="001D1E2C" w:rsidP="001D1E2C">
      <w:r w:rsidRPr="001D1E2C">
        <w:lastRenderedPageBreak/>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However, because the </w:t>
      </w:r>
      <w:proofErr w:type="spellStart"/>
      <w:r w:rsidRPr="001D1E2C">
        <w:t>qMT</w:t>
      </w:r>
      <w:proofErr w:type="spellEnd"/>
      <w:r w:rsidRPr="001D1E2C">
        <w:t xml:space="preserve"> fitting parameters differ largely in their order of magnitudes, the parameter-normalized CRLB (</w:t>
      </w:r>
      <w:r w:rsidRPr="001D1E2C">
        <w:rPr>
          <w:i/>
        </w:rPr>
        <w:t>V</w:t>
      </w:r>
      <w:r w:rsidRPr="001D1E2C">
        <w:t xml:space="preserve">) is defined instead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62742646"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1D1E2C">
        <w:fldChar w:fldCharType="separate"/>
      </w:r>
      <w:r w:rsidR="007164FC">
        <w:rPr>
          <w:noProof/>
        </w:rPr>
        <w:t>[162]</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w:t>
      </w:r>
      <w:proofErr w:type="spellStart"/>
      <w:r w:rsidRPr="001D1E2C">
        <w:t>qMT</w:t>
      </w:r>
      <w:proofErr w:type="spellEnd"/>
      <w:r w:rsidRPr="001D1E2C">
        <w:t xml:space="preserve">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8" w:name="_Toc499631441"/>
      <w:r>
        <w:t>Methods</w:t>
      </w:r>
      <w:bookmarkEnd w:id="108"/>
    </w:p>
    <w:p w14:paraId="0A07F122" w14:textId="0EF04DB9" w:rsidR="005F271E" w:rsidRPr="005F271E" w:rsidRDefault="005F271E" w:rsidP="005F271E">
      <w:r w:rsidRPr="005F271E">
        <w:t xml:space="preserve">The core </w:t>
      </w:r>
      <w:proofErr w:type="spellStart"/>
      <w:r w:rsidRPr="005F271E">
        <w:t>qMT</w:t>
      </w:r>
      <w:proofErr w:type="spellEnd"/>
      <w:r w:rsidRPr="005F271E">
        <w:t xml:space="preserve"> functions and routines used in the simulations and fitting of this work are from </w:t>
      </w:r>
      <w:proofErr w:type="spellStart"/>
      <w:r w:rsidRPr="005F271E">
        <w:t>qMRLab</w:t>
      </w:r>
      <w:proofErr w:type="spellEnd"/>
      <w:r w:rsidRPr="005F271E">
        <w:t xml:space="preserve"> (http://github.com/neuropoly/qMRLab), an open-sourced quantitative MRI software packaged that evolved from </w:t>
      </w:r>
      <w:proofErr w:type="spellStart"/>
      <w:r w:rsidRPr="005F271E">
        <w:t>qMTLab</w:t>
      </w:r>
      <w:proofErr w:type="spellEnd"/>
      <w:r w:rsidRPr="005F271E">
        <w:t xml:space="preserve"> </w:t>
      </w:r>
      <w:r w:rsidRPr="005F271E">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7164FC">
        <w:rPr>
          <w:noProof/>
        </w:rPr>
        <w:t>[150]</w:t>
      </w:r>
      <w:r w:rsidRPr="005F271E">
        <w:fldChar w:fldCharType="end"/>
      </w:r>
      <w:r w:rsidRPr="005F271E">
        <w:t xml:space="preserve"> and is written in MATLAB (</w:t>
      </w:r>
      <w:proofErr w:type="spellStart"/>
      <w:r w:rsidRPr="005F271E">
        <w:t>MATLAB</w:t>
      </w:r>
      <w:proofErr w:type="spellEnd"/>
      <w:r w:rsidRPr="005F271E">
        <w:t xml:space="preserve"> 2017a; </w:t>
      </w:r>
      <w:proofErr w:type="spellStart"/>
      <w:r w:rsidRPr="005F271E">
        <w:lastRenderedPageBreak/>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w:t>
      </w:r>
      <w:proofErr w:type="spellStart"/>
      <w:r w:rsidRPr="005F271E">
        <w:t>qMRLab</w:t>
      </w:r>
      <w:proofErr w:type="spellEnd"/>
      <w:r w:rsidRPr="005F271E">
        <w:t xml:space="preserve"> code, so that it may also be easily adaptable with other </w:t>
      </w:r>
      <w:proofErr w:type="spellStart"/>
      <w:r w:rsidRPr="005F271E">
        <w:t>qMT</w:t>
      </w:r>
      <w:proofErr w:type="spellEnd"/>
      <w:r w:rsidRPr="005F271E">
        <w:t xml:space="preserve"> software packages or in-house code.</w:t>
      </w:r>
    </w:p>
    <w:p w14:paraId="3D41B23A" w14:textId="244AE21A" w:rsidR="005F271E" w:rsidRDefault="005F271E" w:rsidP="005F271E">
      <w:pPr>
        <w:pStyle w:val="Titre3"/>
      </w:pPr>
      <w:bookmarkStart w:id="109" w:name="_Toc499631442"/>
      <w:r>
        <w:t>Uniform Protocols</w:t>
      </w:r>
      <w:bookmarkEnd w:id="109"/>
    </w:p>
    <w:p w14:paraId="64A59FFA" w14:textId="731B4457"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w:t>
      </w:r>
      <w:proofErr w:type="spellStart"/>
      <w:r w:rsidRPr="005F271E">
        <w:t>qMT</w:t>
      </w:r>
      <w:proofErr w:type="spellEnd"/>
      <w:r w:rsidRPr="005F271E">
        <w:t xml:space="preserve">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164FC">
        <w:rPr>
          <w:noProof/>
        </w:rPr>
        <w:t>[142]</w:t>
      </w:r>
      <w:r w:rsidRPr="005F271E">
        <w:fldChar w:fldCharType="end"/>
      </w:r>
      <w:r w:rsidRPr="005F271E">
        <w:t xml:space="preserve">. A “uniform” </w:t>
      </w:r>
      <w:proofErr w:type="spellStart"/>
      <w:r w:rsidRPr="005F271E">
        <w:t>qMT</w:t>
      </w:r>
      <w:proofErr w:type="spellEnd"/>
      <w:r w:rsidRPr="005F271E">
        <w:t xml:space="preserve">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w:t>
      </w:r>
      <w:proofErr w:type="spellStart"/>
      <w:r w:rsidRPr="005F271E">
        <w:t>vatives</w:t>
      </w:r>
      <w:proofErr w:type="spellEnd"/>
      <w:r w:rsidRPr="005F271E">
        <w:t xml:space="preserve"> (10</w:t>
      </w:r>
      <w:r w:rsidRPr="005F271E">
        <w:rPr>
          <w:vertAlign w:val="superscript"/>
        </w:rPr>
        <w:t xml:space="preserve">-2 </w:t>
      </w:r>
      <w:r w:rsidRPr="005F271E">
        <w:t xml:space="preserve">% relative increase in parameter values). Two different </w:t>
      </w:r>
      <w:proofErr w:type="spellStart"/>
      <w:r w:rsidRPr="005F271E">
        <w:t>qMT</w:t>
      </w:r>
      <w:proofErr w:type="spellEnd"/>
      <w:r w:rsidRPr="005F271E">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5F271E">
        <w:fldChar w:fldCharType="separate"/>
      </w:r>
      <w:r w:rsidR="007164FC">
        <w:rPr>
          <w:noProof/>
        </w:rPr>
        <w:t>[162]</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w:t>
      </w:r>
      <w:proofErr w:type="spellStart"/>
      <w:r w:rsidRPr="005F271E">
        <w:t>qMT</w:t>
      </w:r>
      <w:proofErr w:type="spellEnd"/>
      <w:r w:rsidRPr="005F271E">
        <w:t xml:space="preserve"> protocols with different numbers of MT flip angles and off-resonance values. MT-prepared SPGR (TR = 25 </w:t>
      </w:r>
      <w:proofErr w:type="spellStart"/>
      <w:r w:rsidRPr="005F271E">
        <w:t>ms</w:t>
      </w:r>
      <w:proofErr w:type="spellEnd"/>
      <w:r w:rsidRPr="005F271E">
        <w:t xml:space="preserve">,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xml:space="preserve">. </w:t>
      </w:r>
      <w:proofErr w:type="spellStart"/>
      <w:r w:rsidRPr="005F271E">
        <w:t>qMT</w:t>
      </w:r>
      <w:proofErr w:type="spellEnd"/>
      <w:r w:rsidRPr="005F271E">
        <w:t xml:space="preserve">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14:paraId="67D0D29D" w14:textId="3552F07F" w:rsidR="005F271E" w:rsidRDefault="005F271E" w:rsidP="005F271E">
      <w:pPr>
        <w:pStyle w:val="Titre3"/>
      </w:pPr>
      <w:bookmarkStart w:id="110" w:name="_Toc499631443"/>
      <w:r>
        <w:t>Protocol Optimization</w:t>
      </w:r>
      <w:bookmarkEnd w:id="110"/>
    </w:p>
    <w:p w14:paraId="209C30E1" w14:textId="6B63C08A" w:rsidR="00C273C0" w:rsidRPr="00C273C0" w:rsidRDefault="00C273C0" w:rsidP="00C273C0">
      <w:proofErr w:type="spellStart"/>
      <w:r w:rsidRPr="00C273C0">
        <w:t>qMT</w:t>
      </w:r>
      <w:proofErr w:type="spellEnd"/>
      <w:r w:rsidRPr="00C273C0">
        <w:t xml:space="preserve"> protocols were iteratively optimized </w:t>
      </w:r>
      <w:r w:rsidRPr="00C273C0">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C273C0">
        <w:fldChar w:fldCharType="separate"/>
      </w:r>
      <w:r w:rsidR="007164FC">
        <w:rPr>
          <w:noProof/>
        </w:rPr>
        <w:t>[162]</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w:t>
      </w:r>
      <w:proofErr w:type="spellStart"/>
      <w:r w:rsidRPr="00C273C0">
        <w:t>CRLB</w:t>
      </w:r>
      <w:r w:rsidRPr="00C273C0">
        <w:rPr>
          <w:vertAlign w:val="subscript"/>
        </w:rPr>
        <w:t>λ</w:t>
      </w:r>
      <w:proofErr w:type="spellEnd"/>
      <w:r w:rsidRPr="00C273C0">
        <w:t>).</w:t>
      </w:r>
    </w:p>
    <w:p w14:paraId="47D79A9A" w14:textId="5F211FB9" w:rsidR="005F271E" w:rsidRDefault="00C273C0" w:rsidP="00C273C0">
      <w:pPr>
        <w:pStyle w:val="Titre3"/>
      </w:pPr>
      <w:bookmarkStart w:id="111" w:name="_Toc499631444"/>
      <w:r>
        <w:t>Monte Carlo Simulations</w:t>
      </w:r>
      <w:bookmarkEnd w:id="111"/>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w:t>
      </w:r>
      <w:proofErr w:type="spellStart"/>
      <w:r w:rsidRPr="00AD3328">
        <w:t>qMT</w:t>
      </w:r>
      <w:proofErr w:type="spellEnd"/>
      <w:r w:rsidRPr="00AD3328">
        <w:t xml:space="preserve"> protocols, tissues, and SNR. Each dataset was subsequently fitted for </w:t>
      </w:r>
      <w:proofErr w:type="spellStart"/>
      <w:r w:rsidRPr="00AD3328">
        <w:t>qMT</w:t>
      </w:r>
      <w:proofErr w:type="spellEnd"/>
      <w:r w:rsidRPr="00AD3328">
        <w:t xml:space="preserve">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2" w:name="_Ref496524035"/>
      <w:bookmarkStart w:id="113" w:name="_Toc499829011"/>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2"/>
      <w:r>
        <w:t xml:space="preserve">. </w:t>
      </w:r>
      <w:proofErr w:type="spellStart"/>
      <w:r w:rsidRPr="00C92E6C">
        <w:t>qMT</w:t>
      </w:r>
      <w:proofErr w:type="spellEnd"/>
      <w:r w:rsidRPr="00C92E6C">
        <w:t xml:space="preserve"> tissue parameters used to simulate white matter and grey matter tissue values in the Monte Carlo simulations. The parameter definitions are: F </w:t>
      </w:r>
      <w:r w:rsidRPr="00C92E6C">
        <w:softHyphen/>
        <w:t xml:space="preserve"> pool-size ratio, </w:t>
      </w:r>
      <w:proofErr w:type="spellStart"/>
      <w:proofErr w:type="gramStart"/>
      <w:r w:rsidRPr="00C92E6C">
        <w:t>k</w:t>
      </w:r>
      <w:r w:rsidRPr="00C92E6C">
        <w:rPr>
          <w:vertAlign w:val="subscript"/>
        </w:rPr>
        <w:t>f</w:t>
      </w:r>
      <w:proofErr w:type="spellEnd"/>
      <w:r w:rsidRPr="00C92E6C">
        <w:rPr>
          <w:vertAlign w:val="subscript"/>
        </w:rPr>
        <w:t xml:space="preserve">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w:t>
      </w:r>
      <w:proofErr w:type="spellStart"/>
      <w:r w:rsidRPr="00C92E6C">
        <w:t>qMT</w:t>
      </w:r>
      <w:proofErr w:type="spellEnd"/>
      <w:r w:rsidRPr="00C92E6C">
        <w:t xml:space="preserve">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14:paraId="2B193907" w14:textId="77777777" w:rsidR="00C92E6C" w:rsidRDefault="00C92E6C" w:rsidP="0027134D">
            <w:pPr>
              <w:spacing w:line="240" w:lineRule="auto"/>
              <w:jc w:val="center"/>
            </w:pPr>
            <w:r>
              <w:t xml:space="preserve">0.075 </w:t>
            </w:r>
            <w:proofErr w:type="spellStart"/>
            <w:r>
              <w:t>n.u</w:t>
            </w:r>
            <w:proofErr w:type="spellEnd"/>
            <w:r>
              <w:t>.</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proofErr w:type="spellStart"/>
            <w:r>
              <w:t>k</w:t>
            </w:r>
            <w:r>
              <w:rPr>
                <w:vertAlign w:val="subscript"/>
              </w:rPr>
              <w:t>f</w:t>
            </w:r>
            <w:proofErr w:type="spellEnd"/>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 xml:space="preserve">30 </w:t>
            </w:r>
            <w:proofErr w:type="spellStart"/>
            <w:r>
              <w:t>ms</w:t>
            </w:r>
            <w:proofErr w:type="spellEnd"/>
          </w:p>
        </w:tc>
        <w:tc>
          <w:tcPr>
            <w:tcW w:w="0" w:type="auto"/>
          </w:tcPr>
          <w:p w14:paraId="03AAB57C" w14:textId="77777777" w:rsidR="00C92E6C" w:rsidRDefault="00C92E6C" w:rsidP="0027134D">
            <w:pPr>
              <w:spacing w:line="240" w:lineRule="auto"/>
              <w:jc w:val="center"/>
            </w:pPr>
            <w:r>
              <w:t xml:space="preserve">55 </w:t>
            </w:r>
            <w:proofErr w:type="spellStart"/>
            <w:r>
              <w:t>ms</w:t>
            </w:r>
            <w:proofErr w:type="spellEnd"/>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14:paraId="4AE50495" w14:textId="77777777" w:rsidR="00C92E6C" w:rsidRDefault="00C92E6C" w:rsidP="0027134D">
            <w:pPr>
              <w:spacing w:line="240" w:lineRule="auto"/>
              <w:jc w:val="center"/>
            </w:pPr>
            <w:r>
              <w:t xml:space="preserve">11 </w:t>
            </w:r>
            <w:proofErr w:type="spellStart"/>
            <w:r>
              <w:t>μs</w:t>
            </w:r>
            <w:proofErr w:type="spellEnd"/>
          </w:p>
        </w:tc>
      </w:tr>
    </w:tbl>
    <w:p w14:paraId="1E0C4374" w14:textId="77777777" w:rsidR="00C92E6C" w:rsidRDefault="00C92E6C" w:rsidP="00C92E6C"/>
    <w:p w14:paraId="3C3EBC56" w14:textId="4381C89D" w:rsidR="00C92E6C" w:rsidRDefault="00C92E6C" w:rsidP="00C92E6C">
      <w:pPr>
        <w:pStyle w:val="Lgende"/>
        <w:spacing w:after="120"/>
      </w:pPr>
      <w:bookmarkStart w:id="114" w:name="_Ref496524055"/>
      <w:bookmarkStart w:id="115" w:name="_Toc499829012"/>
      <w:r>
        <w:t xml:space="preserve">Table </w:t>
      </w:r>
      <w:fldSimple w:instr=" STYLEREF 1 \s ">
        <w:r w:rsidR="008B2764">
          <w:rPr>
            <w:noProof/>
          </w:rPr>
          <w:t>5</w:t>
        </w:r>
      </w:fldSimple>
      <w:r>
        <w:noBreakHyphen/>
      </w:r>
      <w:fldSimple w:instr=" SEQ Table \* ARABIC \s 1 ">
        <w:r w:rsidR="008B2764">
          <w:rPr>
            <w:noProof/>
          </w:rPr>
          <w:t>2</w:t>
        </w:r>
      </w:fldSimple>
      <w:bookmarkEnd w:id="114"/>
      <w:r>
        <w:t xml:space="preserve">. </w:t>
      </w:r>
      <w:proofErr w:type="spellStart"/>
      <w:r w:rsidRPr="00C92E6C">
        <w:t>qMT</w:t>
      </w:r>
      <w:proofErr w:type="spellEnd"/>
      <w:r w:rsidRPr="00C92E6C">
        <w:t xml:space="preserve">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6" w:name="_Toc499631445"/>
      <w:r>
        <w:lastRenderedPageBreak/>
        <w:t>Results</w:t>
      </w:r>
      <w:bookmarkEnd w:id="116"/>
    </w:p>
    <w:p w14:paraId="6C9D70D0" w14:textId="7094FE70" w:rsidR="00931060" w:rsidRDefault="00931060" w:rsidP="00931060">
      <w:pPr>
        <w:pStyle w:val="Titre3"/>
      </w:pPr>
      <w:bookmarkStart w:id="117" w:name="_Toc499631446"/>
      <w:r>
        <w:t>Uniform Protocols</w:t>
      </w:r>
      <w:bookmarkEnd w:id="117"/>
    </w:p>
    <w:p w14:paraId="2ECA369C" w14:textId="2EE441A6"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7164FC">
        <w:rPr>
          <w:noProof/>
        </w:rPr>
        <w:t>[199]</w:t>
      </w:r>
      <w:r w:rsidR="00931060" w:rsidRPr="00931060">
        <w:fldChar w:fldCharType="end"/>
      </w:r>
      <w:r w:rsidR="00931060" w:rsidRPr="00931060">
        <w:t xml:space="preserve"> (Boudreau et al 2017, Figure 3) even though they don’t share the same core </w:t>
      </w:r>
      <w:proofErr w:type="spellStart"/>
      <w:r w:rsidR="00931060" w:rsidRPr="00931060">
        <w:t>qMT</w:t>
      </w:r>
      <w:proofErr w:type="spellEnd"/>
      <w:r w:rsidR="00931060" w:rsidRPr="00931060">
        <w:t xml:space="preserve">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7164FC">
        <w:rPr>
          <w:noProof/>
        </w:rPr>
        <w:t>[150]</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8" w:name="_Ref496524826"/>
      <w:bookmarkStart w:id="119" w:name="_Toc499829000"/>
      <w:r>
        <w:t xml:space="preserve">Figure </w:t>
      </w:r>
      <w:fldSimple w:instr=" STYLEREF 1 \s ">
        <w:r w:rsidR="008B2764">
          <w:rPr>
            <w:noProof/>
          </w:rPr>
          <w:t>5</w:t>
        </w:r>
      </w:fldSimple>
      <w:r>
        <w:noBreakHyphen/>
      </w:r>
      <w:fldSimple w:instr=" SEQ Figure \* ARABIC \s 1 ">
        <w:r w:rsidR="008B2764">
          <w:rPr>
            <w:noProof/>
          </w:rPr>
          <w:t>1</w:t>
        </w:r>
      </w:fldSimple>
      <w:bookmarkEnd w:id="118"/>
      <w:r>
        <w:t>.</w:t>
      </w:r>
      <w:r w:rsidRPr="009C7BCB">
        <w:t xml:space="preserve"> </w:t>
      </w:r>
      <w:r w:rsidRPr="0041612B">
        <w:t xml:space="preserve">Simulated </w:t>
      </w:r>
      <w:proofErr w:type="spellStart"/>
      <w:r w:rsidRPr="0041612B">
        <w:t>qMT</w:t>
      </w:r>
      <w:proofErr w:type="spellEnd"/>
      <w:r w:rsidRPr="0041612B">
        <w:t xml:space="preserve">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w:t>
      </w:r>
      <w:proofErr w:type="spellStart"/>
      <w:r w:rsidRPr="0041612B">
        <w:t>qMT</w:t>
      </w:r>
      <w:proofErr w:type="spellEnd"/>
      <w:r w:rsidRPr="0041612B">
        <w:t xml:space="preserve"> signal according to the Sled &amp; Pike model. The tissue parameters (white matter) and </w:t>
      </w:r>
      <w:proofErr w:type="spellStart"/>
      <w:r w:rsidRPr="0041612B">
        <w:t>qMT</w:t>
      </w:r>
      <w:proofErr w:type="spellEnd"/>
      <w:r w:rsidRPr="0041612B">
        <w:t xml:space="preserve"> protocol (uniform) were matched to those presented in Boudreau et al. 2017 (see Fig. 3 of the paper).</w:t>
      </w:r>
      <w:bookmarkEnd w:id="119"/>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w:t>
      </w:r>
      <w:proofErr w:type="spellStart"/>
      <w:r w:rsidR="00931060" w:rsidRPr="00931060">
        <w:t>qMT</w:t>
      </w:r>
      <w:proofErr w:type="spellEnd"/>
      <w:r w:rsidR="00931060" w:rsidRPr="00931060">
        <w:t xml:space="preserve">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w:t>
      </w:r>
      <w:proofErr w:type="spellStart"/>
      <w:r w:rsidR="00931060" w:rsidRPr="00931060">
        <w:t>qMT</w:t>
      </w:r>
      <w:proofErr w:type="spellEnd"/>
      <w:r w:rsidR="00931060" w:rsidRPr="00931060">
        <w:t xml:space="preserve">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0" w:name="_Ref496524931"/>
      <w:bookmarkStart w:id="121" w:name="_Toc499829001"/>
      <w:r>
        <w:t xml:space="preserve">Figure </w:t>
      </w:r>
      <w:fldSimple w:instr=" STYLEREF 1 \s ">
        <w:r w:rsidR="008B2764">
          <w:rPr>
            <w:noProof/>
          </w:rPr>
          <w:t>5</w:t>
        </w:r>
      </w:fldSimple>
      <w:r>
        <w:noBreakHyphen/>
      </w:r>
      <w:fldSimple w:instr=" SEQ Figure \* ARABIC \s 1 ">
        <w:r w:rsidR="008B2764">
          <w:rPr>
            <w:noProof/>
          </w:rPr>
          <w:t>2</w:t>
        </w:r>
      </w:fldSimple>
      <w:bookmarkEnd w:id="120"/>
      <w:r>
        <w:t>.</w:t>
      </w:r>
      <w:r w:rsidRPr="009C7BCB">
        <w:t xml:space="preserve"> </w:t>
      </w:r>
      <w:r w:rsidRPr="00931240">
        <w:t xml:space="preserve">Simulated </w:t>
      </w:r>
      <w:proofErr w:type="spellStart"/>
      <w:r w:rsidRPr="00931240">
        <w:t>qMT</w:t>
      </w:r>
      <w:proofErr w:type="spellEnd"/>
      <w:r w:rsidRPr="00931240">
        <w:t xml:space="preserve"> parameter errors estimated from Eq. </w:t>
      </w:r>
      <w:r w:rsidR="00B85662">
        <w:t>(5-</w:t>
      </w:r>
      <w:r w:rsidRPr="00931240">
        <w:t>2</w:t>
      </w:r>
      <w:r w:rsidR="00B85662">
        <w:t>)</w:t>
      </w:r>
      <w:r w:rsidRPr="00931240">
        <w:t xml:space="preserve"> for ΔB</w:t>
      </w:r>
      <w:r w:rsidRPr="00931240">
        <w:rPr>
          <w:vertAlign w:val="subscript"/>
        </w:rPr>
        <w:t>1</w:t>
      </w:r>
      <w:r w:rsidRPr="00931240">
        <w:t xml:space="preserve">=0.05 for a wide range of logarithmically-uniform (offsets) </w:t>
      </w:r>
      <w:proofErr w:type="spellStart"/>
      <w:r w:rsidRPr="00931240">
        <w:t>qMT</w:t>
      </w:r>
      <w:proofErr w:type="spellEnd"/>
      <w:r w:rsidRPr="00931240">
        <w:t xml:space="preserve">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1C6BD9F3" w14:textId="12C852C5" w:rsidR="00931060" w:rsidRDefault="00931060" w:rsidP="00931060">
      <w:pPr>
        <w:pStyle w:val="Titre3"/>
      </w:pPr>
      <w:bookmarkStart w:id="122" w:name="_Toc499631447"/>
      <w:r>
        <w:t>Protocol Optimization</w:t>
      </w:r>
      <w:bookmarkEnd w:id="122"/>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3" w:name="_Ref496525042"/>
      <w:bookmarkStart w:id="124" w:name="_Toc499829002"/>
      <w:r>
        <w:t xml:space="preserve">Figure </w:t>
      </w:r>
      <w:fldSimple w:instr=" STYLEREF 1 \s ">
        <w:r w:rsidR="008B2764">
          <w:rPr>
            <w:noProof/>
          </w:rPr>
          <w:t>5</w:t>
        </w:r>
      </w:fldSimple>
      <w:r>
        <w:noBreakHyphen/>
      </w:r>
      <w:fldSimple w:instr=" SEQ Figure \* ARABIC \s 1 ">
        <w:r w:rsidR="008B2764">
          <w:rPr>
            <w:noProof/>
          </w:rPr>
          <w:t>3</w:t>
        </w:r>
      </w:fldSimple>
      <w:bookmarkEnd w:id="123"/>
      <w:r>
        <w:t>.</w:t>
      </w:r>
      <w:r w:rsidRPr="009C7BCB">
        <w:t xml:space="preserve"> </w:t>
      </w:r>
      <w:r w:rsidR="000B3430" w:rsidRPr="000B3430">
        <w:t xml:space="preserve">Sensitivity values (magnitudes) for each </w:t>
      </w:r>
      <w:proofErr w:type="spellStart"/>
      <w:r w:rsidR="000B3430" w:rsidRPr="000B3430">
        <w:t>qMT</w:t>
      </w:r>
      <w:proofErr w:type="spellEnd"/>
      <w:r w:rsidR="000B3430" w:rsidRPr="000B3430">
        <w:t xml:space="preserve">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5" w:name="_Ref496525229"/>
      <w:bookmarkStart w:id="126" w:name="_Toc499829003"/>
      <w:r>
        <w:t xml:space="preserve">Figure </w:t>
      </w:r>
      <w:fldSimple w:instr=" STYLEREF 1 \s ">
        <w:r w:rsidR="008B2764">
          <w:rPr>
            <w:noProof/>
          </w:rPr>
          <w:t>5</w:t>
        </w:r>
      </w:fldSimple>
      <w:r>
        <w:noBreakHyphen/>
      </w:r>
      <w:fldSimple w:instr=" SEQ Figure \* ARABIC \s 1 ">
        <w:r w:rsidR="008B2764">
          <w:rPr>
            <w:noProof/>
          </w:rPr>
          <w:t>4</w:t>
        </w:r>
      </w:fldSimple>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683C742D" w14:textId="114EBA73"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7" w:name="_Ref496525343"/>
      <w:bookmarkStart w:id="128" w:name="_Toc499829004"/>
      <w:r>
        <w:t xml:space="preserve">Figure </w:t>
      </w:r>
      <w:fldSimple w:instr=" STYLEREF 1 \s ">
        <w:r w:rsidR="008B2764">
          <w:rPr>
            <w:noProof/>
          </w:rPr>
          <w:t>5</w:t>
        </w:r>
      </w:fldSimple>
      <w:r>
        <w:noBreakHyphen/>
      </w:r>
      <w:fldSimple w:instr=" SEQ Figure \* ARABIC \s 1 ">
        <w:r w:rsidR="008B2764">
          <w:rPr>
            <w:noProof/>
          </w:rPr>
          <w:t>5</w:t>
        </w:r>
      </w:fldSimple>
      <w:bookmarkEnd w:id="127"/>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2A1BFB2D" w14:textId="1B6A9894" w:rsidR="00931060" w:rsidRDefault="00931060" w:rsidP="00931060">
      <w:pPr>
        <w:pStyle w:val="Titre3"/>
      </w:pPr>
      <w:bookmarkStart w:id="129" w:name="_Toc499631448"/>
      <w:r>
        <w:t>Monte Carlo Simulations</w:t>
      </w:r>
      <w:bookmarkEnd w:id="129"/>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0" w:name="_Ref496525577"/>
      <w:bookmarkStart w:id="131" w:name="_Toc499829005"/>
      <w:r>
        <w:t xml:space="preserve">Figure </w:t>
      </w:r>
      <w:fldSimple w:instr=" STYLEREF 1 \s ">
        <w:r w:rsidR="008B2764">
          <w:rPr>
            <w:noProof/>
          </w:rPr>
          <w:t>5</w:t>
        </w:r>
      </w:fldSimple>
      <w:r>
        <w:noBreakHyphen/>
      </w:r>
      <w:fldSimple w:instr=" SEQ Figure \* ARABIC \s 1 ">
        <w:r w:rsidR="008B2764">
          <w:rPr>
            <w:noProof/>
          </w:rPr>
          <w:t>6</w:t>
        </w:r>
      </w:fldSimple>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2" w:name="_Ref496525590"/>
      <w:bookmarkStart w:id="133" w:name="_Toc499829006"/>
      <w:r>
        <w:t xml:space="preserve">Figure </w:t>
      </w:r>
      <w:fldSimple w:instr=" STYLEREF 1 \s ">
        <w:r w:rsidR="008B2764">
          <w:rPr>
            <w:noProof/>
          </w:rPr>
          <w:t>5</w:t>
        </w:r>
      </w:fldSimple>
      <w:r>
        <w:noBreakHyphen/>
      </w:r>
      <w:fldSimple w:instr=" SEQ Figure \* ARABIC \s 1 ">
        <w:r w:rsidR="008B2764">
          <w:rPr>
            <w:noProof/>
          </w:rPr>
          <w:t>7</w:t>
        </w:r>
      </w:fldSimple>
      <w:bookmarkEnd w:id="132"/>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4613E58E" w14:textId="4212BD1B"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w:t>
      </w:r>
      <w:r w:rsidRPr="00931060">
        <w:lastRenderedPageBreak/>
        <w:t xml:space="preserve">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w:t>
      </w:r>
      <w:proofErr w:type="spellStart"/>
      <w:r w:rsidRPr="00931060">
        <w:t>mized</w:t>
      </w:r>
      <w:proofErr w:type="spellEnd"/>
      <w:r w:rsidRPr="00931060">
        <w:t xml:space="preserve"> protocols (CRLB and </w:t>
      </w:r>
      <w:proofErr w:type="spellStart"/>
      <w:r w:rsidRPr="00931060">
        <w:t>CRLB</w:t>
      </w:r>
      <w:r w:rsidRPr="00931060">
        <w:rPr>
          <w:vertAlign w:val="subscript"/>
        </w:rPr>
        <w:t>λ</w:t>
      </w:r>
      <w:proofErr w:type="spellEnd"/>
      <w:r w:rsidRPr="00931060">
        <w:rPr>
          <w:vertAlign w:val="subscript"/>
        </w:rPr>
        <w:t>=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4" w:name="_Toc499631449"/>
      <w:r>
        <w:t>Discussion</w:t>
      </w:r>
      <w:bookmarkEnd w:id="134"/>
    </w:p>
    <w:p w14:paraId="56E9448B" w14:textId="2E536CC9" w:rsidR="00931060" w:rsidRPr="00931060" w:rsidRDefault="00931060" w:rsidP="00931060">
      <w:r w:rsidRPr="00931060">
        <w:t xml:space="preserve">This work describes a </w:t>
      </w:r>
      <w:proofErr w:type="spellStart"/>
      <w:r w:rsidRPr="00931060">
        <w:t>qMT</w:t>
      </w:r>
      <w:proofErr w:type="spellEnd"/>
      <w:r w:rsidRPr="00931060">
        <w:t xml:space="preserve">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 </w:instrText>
      </w:r>
      <w:r w:rsidR="007164FC">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DATA </w:instrText>
      </w:r>
      <w:r w:rsidR="007164FC">
        <w:fldChar w:fldCharType="end"/>
      </w:r>
      <w:r w:rsidRPr="00931060">
        <w:fldChar w:fldCharType="separate"/>
      </w:r>
      <w:r w:rsidR="007164FC">
        <w:rPr>
          <w:noProof/>
        </w:rPr>
        <w:t>[200]</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 xml:space="preserve">-inaccuracies, and brain tissues, the effectiveness of a regularized approach of designing </w:t>
      </w:r>
      <w:proofErr w:type="spellStart"/>
      <w:r w:rsidRPr="00931060">
        <w:t>qMT</w:t>
      </w:r>
      <w:proofErr w:type="spellEnd"/>
      <w:r w:rsidRPr="00931060">
        <w:t xml:space="preserve"> for B</w:t>
      </w:r>
      <w:r w:rsidRPr="00931060">
        <w:rPr>
          <w:vertAlign w:val="subscript"/>
        </w:rPr>
        <w:t>1</w:t>
      </w:r>
      <w:r w:rsidRPr="00931060">
        <w:t xml:space="preserve">-insensitivity. This work suggests that if the pool-size ratio is the primary parameter-of-interest, it may be possible to design a </w:t>
      </w:r>
      <w:proofErr w:type="spellStart"/>
      <w:r w:rsidRPr="00931060">
        <w:t>qMT</w:t>
      </w:r>
      <w:proofErr w:type="spellEnd"/>
      <w:r w:rsidRPr="00931060">
        <w:t xml:space="preserve"> protocol robust enough to omit B</w:t>
      </w:r>
      <w:r w:rsidRPr="00931060">
        <w:rPr>
          <w:vertAlign w:val="subscript"/>
        </w:rPr>
        <w:t>1</w:t>
      </w:r>
      <w:r w:rsidRPr="00931060">
        <w:t xml:space="preserve"> map acquisition altogether, without substantially biasing estimates of F.</w:t>
      </w:r>
    </w:p>
    <w:p w14:paraId="4DF75AB1" w14:textId="39125761" w:rsidR="00931060" w:rsidRPr="00931060" w:rsidRDefault="00931060" w:rsidP="00931060">
      <w:r w:rsidRPr="00931060">
        <w:t xml:space="preserve">Our study considered a specific </w:t>
      </w:r>
      <w:proofErr w:type="spellStart"/>
      <w:r w:rsidRPr="00931060">
        <w:t>qMT</w:t>
      </w:r>
      <w:proofErr w:type="spellEnd"/>
      <w:r w:rsidRPr="00931060">
        <w:t xml:space="preserve"> fitting model (Sled and Pike</w:t>
      </w:r>
      <w:r w:rsidRPr="0093106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164FC">
        <w:rPr>
          <w:noProof/>
        </w:rPr>
        <w:t>[142]</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w:t>
      </w:r>
      <w:proofErr w:type="spellStart"/>
      <w:r w:rsidRPr="00931060">
        <w:t>qMT</w:t>
      </w:r>
      <w:proofErr w:type="spellEnd"/>
      <w:r w:rsidRPr="00931060">
        <w:t xml:space="preserve"> fitting models for MT-prepared SPGR data exist, such as </w:t>
      </w:r>
      <w:proofErr w:type="spellStart"/>
      <w:r w:rsidRPr="00931060">
        <w:t>Yarnykh’s</w:t>
      </w:r>
      <w:proofErr w:type="spellEnd"/>
      <w:r w:rsidRPr="00931060">
        <w:t xml:space="preserve"> model </w:t>
      </w:r>
      <w:r w:rsidRPr="00931060">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7164FC">
        <w:rPr>
          <w:noProof/>
        </w:rPr>
        <w:t>[148]</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7164FC">
        <w:rPr>
          <w:noProof/>
        </w:rPr>
        <w:t>[147]</w:t>
      </w:r>
      <w:r w:rsidRPr="00931060">
        <w:fldChar w:fldCharType="end"/>
      </w:r>
      <w:r w:rsidRPr="00931060">
        <w:t xml:space="preserve">. Each </w:t>
      </w:r>
      <w:proofErr w:type="spellStart"/>
      <w:r w:rsidRPr="00931060">
        <w:t>qMT</w:t>
      </w:r>
      <w:proofErr w:type="spellEnd"/>
      <w:r w:rsidRPr="00931060">
        <w:t xml:space="preserve">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w:t>
      </w:r>
      <w:proofErr w:type="spellStart"/>
      <w:r w:rsidRPr="00931060">
        <w:t>qMT</w:t>
      </w:r>
      <w:proofErr w:type="spellEnd"/>
      <w:r w:rsidRPr="00931060">
        <w:t xml:space="preserve"> acquisition protocols are used. The single-point </w:t>
      </w:r>
      <w:proofErr w:type="spellStart"/>
      <w:r w:rsidRPr="00931060">
        <w:t>qMT</w:t>
      </w:r>
      <w:proofErr w:type="spellEnd"/>
      <w:r w:rsidRPr="00931060">
        <w:t xml:space="preserve"> fitting model </w:t>
      </w:r>
      <w:r w:rsidRPr="00931060">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Pr="00931060">
        <w:fldChar w:fldCharType="separate"/>
      </w:r>
      <w:r w:rsidR="007164FC">
        <w:rPr>
          <w:noProof/>
        </w:rPr>
        <w:t>[72,195]</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D71A69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7164FC">
        <w:rPr>
          <w:noProof/>
        </w:rPr>
        <w:t>[201]</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w:t>
      </w:r>
      <w:proofErr w:type="spellStart"/>
      <w:r w:rsidRPr="00931060">
        <w:t>qMT</w:t>
      </w:r>
      <w:proofErr w:type="spellEnd"/>
      <w:r w:rsidRPr="00931060">
        <w:t>; however, their analysis was only developed for a single-level of parameter constraints. Although this may be applicable for a B</w:t>
      </w:r>
      <w:r w:rsidRPr="00931060">
        <w:rPr>
          <w:vertAlign w:val="subscript"/>
        </w:rPr>
        <w:t>1</w:t>
      </w:r>
      <w:r w:rsidRPr="00931060">
        <w:t xml:space="preserve">-error propagation analysis of </w:t>
      </w:r>
      <w:proofErr w:type="spellStart"/>
      <w:r w:rsidRPr="00931060">
        <w:t>qMT</w:t>
      </w:r>
      <w:proofErr w:type="spellEnd"/>
      <w:r w:rsidRPr="00931060">
        <w:t xml:space="preserve">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w:t>
      </w:r>
      <w:proofErr w:type="spellStart"/>
      <w:r w:rsidRPr="00931060">
        <w:t>qMT</w:t>
      </w:r>
      <w:proofErr w:type="spellEnd"/>
      <w:r w:rsidRPr="00931060">
        <w:t xml:space="preserve"> model (e.g. </w:t>
      </w:r>
      <w:proofErr w:type="spellStart"/>
      <w:proofErr w:type="gramStart"/>
      <w:r w:rsidRPr="00931060">
        <w:t>qMT</w:t>
      </w:r>
      <w:proofErr w:type="spellEnd"/>
      <w:r w:rsidRPr="00931060">
        <w: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w:t>
      </w:r>
      <w:proofErr w:type="spellStart"/>
      <w:r w:rsidRPr="00931060">
        <w:t>qMT</w:t>
      </w:r>
      <w:proofErr w:type="spellEnd"/>
      <w:r w:rsidRPr="00931060">
        <w:t xml:space="preserve"> fitting models, as discussed above.</w:t>
      </w:r>
    </w:p>
    <w:p w14:paraId="4CC60F8D" w14:textId="7B3A58C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could have been another valid approach to optimize our </w:t>
      </w:r>
      <w:proofErr w:type="spellStart"/>
      <w:r w:rsidRPr="00931060">
        <w:t>qMT</w:t>
      </w:r>
      <w:proofErr w:type="spellEnd"/>
      <w:r w:rsidRPr="00931060">
        <w:t xml:space="preserve">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w:t>
      </w:r>
      <w:proofErr w:type="spellStart"/>
      <w:r w:rsidRPr="00931060">
        <w:t>qMT</w:t>
      </w:r>
      <w:proofErr w:type="spellEnd"/>
      <w:r w:rsidRPr="00931060">
        <w:t xml:space="preserve">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DATA </w:instrText>
      </w:r>
      <w:r w:rsidR="007164FC">
        <w:fldChar w:fldCharType="end"/>
      </w:r>
      <w:r w:rsidRPr="00931060">
        <w:fldChar w:fldCharType="separate"/>
      </w:r>
      <w:r w:rsidR="007164FC">
        <w:rPr>
          <w:noProof/>
        </w:rPr>
        <w:t>[161,162,198]</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w:t>
      </w:r>
      <w:proofErr w:type="spellStart"/>
      <w:r w:rsidRPr="00931060">
        <w:t>qMT</w:t>
      </w:r>
      <w:proofErr w:type="spellEnd"/>
      <w:r w:rsidRPr="00931060">
        <w:t xml:space="preserve"> study </w:t>
      </w:r>
      <w:r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7164FC">
        <w:rPr>
          <w:noProof/>
        </w:rPr>
        <w:t>[199]</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7462B8A" w:rsidR="00931060" w:rsidRPr="00931060" w:rsidRDefault="00931060" w:rsidP="00931060">
      <w:r w:rsidRPr="00931060">
        <w:t xml:space="preserve">Overall, this work presents a framework for designing </w:t>
      </w:r>
      <w:proofErr w:type="spellStart"/>
      <w:r w:rsidRPr="00931060">
        <w:t>qMT</w:t>
      </w:r>
      <w:proofErr w:type="spellEnd"/>
      <w:r w:rsidRPr="00931060">
        <w:t xml:space="preserve">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 xml:space="preserve">-Rao lower bound with fitting parameter-sensitivity information. We demonstrated this methodology by optimizing a </w:t>
      </w:r>
      <w:proofErr w:type="spellStart"/>
      <w:r w:rsidRPr="00931060">
        <w:t>qMT</w:t>
      </w:r>
      <w:proofErr w:type="spellEnd"/>
      <w:r w:rsidRPr="00931060">
        <w:t xml:space="preserve">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w:t>
      </w:r>
      <w:proofErr w:type="spellStart"/>
      <w:r w:rsidRPr="00931060">
        <w:t>qMT</w:t>
      </w:r>
      <w:proofErr w:type="spellEnd"/>
      <w:r w:rsidRPr="00931060">
        <w:t xml:space="preserve"> optimized acquisition protocol with minimal impact to the fitted pool-size ratio (&lt; 1% error). Potential future work may include optimizing protocols for reduced sensitivity of other or multiple auxiliary measurements, and compare this optimization between other </w:t>
      </w:r>
      <w:proofErr w:type="spellStart"/>
      <w:r w:rsidRPr="00931060">
        <w:t>qMT</w:t>
      </w:r>
      <w:proofErr w:type="spellEnd"/>
      <w:r w:rsidRPr="00931060">
        <w:t xml:space="preserve"> fitting models. Another interesting approach could be to combine Z-spectrum compressed sensing </w:t>
      </w:r>
      <w:r w:rsidRPr="00931060">
        <w:fldChar w:fldCharType="begin"/>
      </w:r>
      <w:r w:rsidR="007164FC">
        <w:instrText xml:space="preserve"> ADDIN EN.CITE &lt;EndNote&gt;&lt;Cite&gt;&lt;Author&gt;Mclean&lt;/Author&gt;&lt;Year&gt;2017&lt;/Year&gt;&lt;RecNum&gt;8259&lt;/RecNum&gt;&lt;DisplayText&gt;[202]&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7164FC">
        <w:rPr>
          <w:noProof/>
        </w:rPr>
        <w:t>[202]</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5" w:name="_Toc499631450"/>
      <w:r>
        <w:rPr>
          <w:b w:val="0"/>
          <w:i/>
          <w:sz w:val="40"/>
          <w:szCs w:val="40"/>
        </w:rPr>
        <w:t>Conclusion</w:t>
      </w:r>
      <w:bookmarkEnd w:id="135"/>
    </w:p>
    <w:p w14:paraId="5C83D2C3" w14:textId="084A2630" w:rsidR="00913E2F" w:rsidRDefault="00334BE3" w:rsidP="00913E2F">
      <w:pPr>
        <w:pStyle w:val="Titre2"/>
      </w:pPr>
      <w:bookmarkStart w:id="136" w:name="_Toc499631451"/>
      <w:r>
        <w:t>Summary</w:t>
      </w:r>
      <w:bookmarkEnd w:id="136"/>
    </w:p>
    <w:p w14:paraId="17BC9590" w14:textId="59078658" w:rsidR="00F26035" w:rsidRPr="00FD1ADE" w:rsidRDefault="00F26035" w:rsidP="00F26035">
      <w:r>
        <w:t>Quantitative magn</w:t>
      </w:r>
      <w:r w:rsidR="00871403">
        <w:t>etization transfer imaging is an important</w:t>
      </w:r>
      <w:r w:rsidR="008A747C">
        <w:t xml:space="preserve"> quantitative MRI technique to investigate </w:t>
      </w:r>
      <w:r w:rsidR="0056131C">
        <w:t xml:space="preserve">de- and </w:t>
      </w:r>
      <w:proofErr w:type="spellStart"/>
      <w:r w:rsidR="0056131C">
        <w:t>re</w:t>
      </w:r>
      <w:r w:rsidR="00871403">
        <w:t>myelination</w:t>
      </w:r>
      <w:proofErr w:type="spellEnd"/>
      <w:r w:rsidR="00871403">
        <w:t xml:space="preserve"> in multiple sclerosis, and is a promising technique for studying </w:t>
      </w:r>
      <w:proofErr w:type="spellStart"/>
      <w:r w:rsidR="00871403">
        <w:t>remyelination</w:t>
      </w:r>
      <w:proofErr w:type="spellEnd"/>
      <w:r w:rsidR="00871403">
        <w:t xml:space="preserve"> during the development of therapeutics</w:t>
      </w:r>
      <w:r w:rsidR="0056131C">
        <w:t xml:space="preserve"> that promote </w:t>
      </w:r>
      <w:proofErr w:type="spellStart"/>
      <w:r w:rsidR="0056131C">
        <w:t>remyelination</w:t>
      </w:r>
      <w:proofErr w:type="spellEnd"/>
      <w:r w:rsidR="00871403">
        <w:t xml:space="preserve">. However, </w:t>
      </w:r>
      <w:proofErr w:type="spellStart"/>
      <w:r w:rsidR="00871403">
        <w:t>qMT</w:t>
      </w:r>
      <w:proofErr w:type="spellEnd"/>
      <w:r w:rsidR="00871403">
        <w:t xml:space="preserve">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w:t>
      </w:r>
      <w:proofErr w:type="spellStart"/>
      <w:r w:rsidR="00871403">
        <w:t>qMT</w:t>
      </w:r>
      <w:proofErr w:type="spellEnd"/>
      <w:r w:rsidR="00871403">
        <w:t xml:space="preserve">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if the calibration measurements for</w:t>
      </w:r>
      <w:r w:rsidR="00817704">
        <w:t xml:space="preserve"> </w:t>
      </w:r>
      <w:proofErr w:type="spellStart"/>
      <w:r w:rsidR="00817704">
        <w:t>qMT</w:t>
      </w:r>
      <w:proofErr w:type="spellEnd"/>
      <w:r w:rsidR="00817704">
        <w:t xml:space="preserve"> requires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on B</w:t>
      </w:r>
      <w:r w:rsidR="00817704">
        <w:rPr>
          <w:vertAlign w:val="subscript"/>
        </w:rPr>
        <w:t>1</w:t>
      </w:r>
      <w:r w:rsidR="0056131C">
        <w:t xml:space="preserve"> calibration</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w:t>
      </w:r>
      <w:proofErr w:type="spellStart"/>
      <w:r w:rsidR="00817704">
        <w:t>inhomogeneities</w:t>
      </w:r>
      <w:proofErr w:type="spellEnd"/>
      <w:r w:rsidR="00817704">
        <w:t xml:space="preserve">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 xml:space="preserve">-sensitivity of the </w:t>
      </w:r>
      <w:proofErr w:type="spellStart"/>
      <w:r w:rsidR="00816BED">
        <w:t>qMT</w:t>
      </w:r>
      <w:proofErr w:type="spellEnd"/>
      <w:r w:rsidR="00816BED">
        <w:t xml:space="preserve">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 xml:space="preserve">-independent) with a fixed </w:t>
      </w:r>
      <w:proofErr w:type="spellStart"/>
      <w:r w:rsidR="00816BED">
        <w:t>qMT</w:t>
      </w:r>
      <w:proofErr w:type="spellEnd"/>
      <w:r w:rsidR="00816BED">
        <w:t xml:space="preserve">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w:t>
      </w:r>
      <w:proofErr w:type="spellStart"/>
      <w:r w:rsidR="00F50021">
        <w:t>qMT</w:t>
      </w:r>
      <w:proofErr w:type="spellEnd"/>
      <w:r w:rsidR="00F50021">
        <w:t xml:space="preserve">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good robustness of the pool-size ratio for a wide range of conditions </w:t>
      </w:r>
      <w:r w:rsidR="00FD1ADE">
        <w:lastRenderedPageBreak/>
        <w:t>(SNR, B</w:t>
      </w:r>
      <w:r w:rsidR="00FD1ADE">
        <w:rPr>
          <w:vertAlign w:val="subscript"/>
        </w:rPr>
        <w:t>1</w:t>
      </w:r>
      <w:r w:rsidR="00FD1ADE">
        <w:t>-inaccuracies, tissues) relative to</w:t>
      </w:r>
      <w:r w:rsidR="00F50021">
        <w:t xml:space="preserve"> two</w:t>
      </w:r>
      <w:r w:rsidR="00FD1ADE">
        <w:t xml:space="preserve"> other </w:t>
      </w:r>
      <w:proofErr w:type="spellStart"/>
      <w:r w:rsidR="00FD1ADE">
        <w:t>qMT</w:t>
      </w:r>
      <w:proofErr w:type="spellEnd"/>
      <w:r w:rsidR="00FD1ADE">
        <w:t xml:space="preserve"> acquisition protocols (</w:t>
      </w:r>
      <w:r w:rsidR="00F50021">
        <w:t>“U</w:t>
      </w:r>
      <w:r w:rsidR="00FD1ADE">
        <w:t>niform</w:t>
      </w:r>
      <w:r w:rsidR="00F50021">
        <w:t>” and</w:t>
      </w:r>
      <w:r w:rsidR="00FD1ADE">
        <w:t xml:space="preserve"> non-regularized optimization).</w:t>
      </w:r>
    </w:p>
    <w:p w14:paraId="680246C9" w14:textId="77777777" w:rsidR="00320D14" w:rsidRPr="00D725C6" w:rsidRDefault="00320D14" w:rsidP="00320D14">
      <w:pPr>
        <w:spacing w:after="0"/>
        <w:rPr>
          <w:i/>
          <w:vertAlign w:val="subscript"/>
        </w:rPr>
      </w:pPr>
      <w:r w:rsidRPr="00D725C6">
        <w:rPr>
          <w:i/>
        </w:rPr>
        <w:t>B</w:t>
      </w:r>
      <w:r w:rsidRPr="00D725C6">
        <w:rPr>
          <w:i/>
          <w:vertAlign w:val="subscript"/>
        </w:rPr>
        <w:t>1</w:t>
      </w:r>
      <w:r w:rsidRPr="00D725C6">
        <w:rPr>
          <w:i/>
        </w:rPr>
        <w:t xml:space="preserve"> Maps for Quantitative T</w:t>
      </w:r>
      <w:r w:rsidRPr="00D725C6">
        <w:rPr>
          <w:i/>
          <w:vertAlign w:val="subscript"/>
        </w:rPr>
        <w:t>1</w:t>
      </w:r>
    </w:p>
    <w:p w14:paraId="62F6A072" w14:textId="7C4724FF"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others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 using the </w:t>
      </w:r>
      <w:r w:rsidR="00F50021">
        <w:t>VFA</w:t>
      </w:r>
      <w:r w:rsidR="00233736">
        <w:t xml:space="preserve"> technique. The results from this work demonstrate that</w:t>
      </w:r>
      <w:r w:rsidR="00F50021">
        <w:t>,</w:t>
      </w:r>
      <w:r w:rsidR="00233736">
        <w:t xml:space="preserve"> for researchers without access to novel 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n, this chapter reports</w:t>
      </w:r>
      <w:r w:rsidR="00CE4BD7">
        <w:t xml:space="preserve"> local variabilities</w:t>
      </w:r>
      <w:r w:rsidR="00233736">
        <w:t xml:space="preserve"> in B</w:t>
      </w:r>
      <w:r w:rsidR="00233736">
        <w:rPr>
          <w:vertAlign w:val="subscript"/>
        </w:rPr>
        <w:t>1</w:t>
      </w:r>
      <w:r w:rsidR="00233736">
        <w:t xml:space="preserve"> values </w:t>
      </w:r>
      <w:r w:rsidR="00B4669E">
        <w:t>between</w:t>
      </w:r>
      <w:r w:rsidR="00CE4BD7">
        <w:t xml:space="preserve"> different mapping, </w:t>
      </w:r>
      <w:r w:rsidR="00B4669E">
        <w:t xml:space="preserve">and </w:t>
      </w:r>
      <w:r w:rsidR="00CE4BD7">
        <w:t>establishing that the occurrence of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E4BD7" w:rsidRPr="00CE4BD7">
        <w:t>inaccuracies</w:t>
      </w:r>
      <w:r w:rsidR="00CE4BD7">
        <w:t xml:space="preserve"> range from</w:t>
      </w:r>
      <w:r w:rsidR="00E40566">
        <w:t xml:space="preserve"> noise to</w:t>
      </w:r>
      <w:r w:rsidR="00CE4BD7">
        <w:t xml:space="preserve"> large-scale artifacts.</w:t>
      </w:r>
    </w:p>
    <w:p w14:paraId="6E8EFAE1" w14:textId="77777777" w:rsidR="00320D14" w:rsidRDefault="00320D14" w:rsidP="00320D14">
      <w:pPr>
        <w:spacing w:after="0"/>
        <w:rPr>
          <w:i/>
        </w:rPr>
      </w:pPr>
      <w:r>
        <w:rPr>
          <w:i/>
        </w:rPr>
        <w:t>B</w:t>
      </w:r>
      <w:r>
        <w:rPr>
          <w:i/>
          <w:vertAlign w:val="subscript"/>
        </w:rPr>
        <w:t>1</w:t>
      </w:r>
      <w:r>
        <w:rPr>
          <w:i/>
        </w:rPr>
        <w:t xml:space="preserve">-Sensitivity Analysis of </w:t>
      </w:r>
      <w:proofErr w:type="spellStart"/>
      <w:r>
        <w:rPr>
          <w:i/>
        </w:rPr>
        <w:t>qMT</w:t>
      </w:r>
      <w:proofErr w:type="spellEnd"/>
    </w:p>
    <w:p w14:paraId="7E3B8F55" w14:textId="5B5C779B"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 xml:space="preserve">sensitivity of </w:t>
      </w:r>
      <w:proofErr w:type="spellStart"/>
      <w:r w:rsidR="00411AF1">
        <w:t>qMT</w:t>
      </w:r>
      <w:proofErr w:type="spellEnd"/>
      <w:r w:rsidR="00411AF1">
        <w:t xml:space="preserve">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in vivo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D95224">
        <w:t xml:space="preserve"> like IR</w:t>
      </w:r>
      <w:r w:rsidR="00411AF1">
        <w:t>.</w:t>
      </w:r>
      <w:r w:rsidR="00456586">
        <w:t xml:space="preserve"> </w:t>
      </w:r>
      <w:r w:rsidR="008B29A8">
        <w:t xml:space="preserve">The robustness we observed is so strong for this case, the results suggest it may be possible to acquire </w:t>
      </w:r>
      <w:proofErr w:type="spellStart"/>
      <w:r w:rsidR="008B29A8">
        <w:t>qMT</w:t>
      </w:r>
      <w:proofErr w:type="spellEnd"/>
      <w:r w:rsidR="008B29A8">
        <w:t xml:space="preserve"> without a B</w:t>
      </w:r>
      <w:r w:rsidR="008B29A8">
        <w:rPr>
          <w:vertAlign w:val="subscript"/>
        </w:rPr>
        <w:t>1</w:t>
      </w:r>
      <w:r w:rsidR="008B29A8">
        <w:t xml:space="preserve"> map at all</w:t>
      </w:r>
      <w:r w:rsidR="00D95224">
        <w:t>,</w:t>
      </w:r>
      <w:r w:rsidR="008B29A8">
        <w:t xml:space="preserve"> without substantially biasing the pool-size ratio estimates in white matter. Although in the last decade there has already been a </w:t>
      </w:r>
      <w:r w:rsidR="00D95224">
        <w:lastRenderedPageBreak/>
        <w:t>transition</w:t>
      </w:r>
      <w:r w:rsidR="008B29A8">
        <w:t xml:space="preserve"> within the </w:t>
      </w:r>
      <w:proofErr w:type="spellStart"/>
      <w:r w:rsidR="008B29A8">
        <w:t>qMT</w:t>
      </w:r>
      <w:proofErr w:type="spellEnd"/>
      <w:r w:rsidR="008B29A8">
        <w:t xml:space="preserve"> field from using</w:t>
      </w:r>
      <w:r w:rsidR="00D95224">
        <w:t xml:space="preserve"> 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 to </w:t>
      </w:r>
      <w:r w:rsidR="00D95224">
        <w:t>VFA</w:t>
      </w:r>
      <w:r w:rsidR="008B29A8">
        <w:t xml:space="preserv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 xml:space="preserve">-independent technique) </w:t>
      </w:r>
      <w:r w:rsidR="00D95224">
        <w:t>may result in some</w:t>
      </w:r>
      <w:r w:rsidR="008B29A8">
        <w:t xml:space="preserve"> researchers switch</w:t>
      </w:r>
      <w:r w:rsidR="00D95224">
        <w:t>ing</w:t>
      </w:r>
      <w:r w:rsidR="008B29A8">
        <w:t xml:space="preserve"> back to using B</w:t>
      </w:r>
      <w:r w:rsidR="008B29A8">
        <w:rPr>
          <w:vertAlign w:val="subscript"/>
        </w:rPr>
        <w:t>1</w:t>
      </w:r>
      <w:r w:rsidR="00D5004C">
        <w:t>-independent T</w:t>
      </w:r>
      <w:r w:rsidR="00D5004C">
        <w:rPr>
          <w:vertAlign w:val="subscript"/>
        </w:rPr>
        <w:t>1</w:t>
      </w:r>
      <w:r w:rsidR="00D5004C">
        <w:t xml:space="preserve"> mapping techniques in their </w:t>
      </w:r>
      <w:proofErr w:type="spellStart"/>
      <w:r w:rsidR="00D5004C">
        <w:t>qMT</w:t>
      </w:r>
      <w:proofErr w:type="spellEnd"/>
      <w:r w:rsidR="00D5004C">
        <w:t xml:space="preserve">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 xml:space="preserve">-Sensitivity Regularization of the CRLB for </w:t>
      </w:r>
      <w:proofErr w:type="spellStart"/>
      <w:r w:rsidRPr="00A00CA5">
        <w:rPr>
          <w:i/>
        </w:rPr>
        <w:t>qMT</w:t>
      </w:r>
      <w:proofErr w:type="spellEnd"/>
      <w:r w:rsidR="00776C1D">
        <w:rPr>
          <w:i/>
        </w:rPr>
        <w:t xml:space="preserve"> Optimization</w:t>
      </w:r>
    </w:p>
    <w:p w14:paraId="688AAA36" w14:textId="6AAC2BF2"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 xml:space="preserve">-sensitivity of </w:t>
      </w:r>
      <w:proofErr w:type="spellStart"/>
      <w:r w:rsidR="00B2707B">
        <w:t>qMT</w:t>
      </w:r>
      <w:proofErr w:type="spellEnd"/>
      <w:r w:rsidR="00B2707B">
        <w:t xml:space="preserve"> even further by optimizing the </w:t>
      </w:r>
      <w:proofErr w:type="spellStart"/>
      <w:r w:rsidR="00B2707B">
        <w:t>qMT</w:t>
      </w:r>
      <w:proofErr w:type="spellEnd"/>
      <w:r w:rsidR="00B2707B">
        <w:t xml:space="preserve">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w:t>
      </w:r>
      <w:proofErr w:type="spellStart"/>
      <w:r w:rsidR="00776C1D">
        <w:t>qMT</w:t>
      </w:r>
      <w:proofErr w:type="spellEnd"/>
      <w:r w:rsidR="00776C1D">
        <w:t xml:space="preserve"> parameters was </w:t>
      </w:r>
      <w:r w:rsidR="00D95224">
        <w:t>developed</w:t>
      </w:r>
      <w:r w:rsidR="00776C1D">
        <w:t xml:space="preserve">, and the regularization </w:t>
      </w:r>
      <w:r w:rsidR="00D95224">
        <w:t>coefficient</w:t>
      </w:r>
      <w:r w:rsidR="00776C1D">
        <w:t xml:space="preserve"> was op</w:t>
      </w:r>
      <w:r w:rsidR="003F1224">
        <w:t>timized for the pool-size ratio.</w:t>
      </w:r>
      <w:r w:rsidR="00776C1D">
        <w:t xml:space="preserve"> Using Monte Carlo simulations, the sensitivity-regularized </w:t>
      </w:r>
      <w:proofErr w:type="spellStart"/>
      <w:r w:rsidR="00776C1D">
        <w:t>Cramér</w:t>
      </w:r>
      <w:proofErr w:type="spellEnd"/>
      <w:r w:rsidR="00776C1D">
        <w:t>-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w:t>
      </w:r>
      <w:proofErr w:type="spellStart"/>
      <w:r w:rsidR="00A3359A">
        <w:t>unregularized</w:t>
      </w:r>
      <w:proofErr w:type="spellEnd"/>
      <w:r w:rsidR="00A3359A">
        <w:t xml:space="preserve"> </w:t>
      </w:r>
      <w:proofErr w:type="spellStart"/>
      <w:r w:rsidR="00A3359A">
        <w:t>Cramér</w:t>
      </w:r>
      <w:proofErr w:type="spellEnd"/>
      <w:r w:rsidR="00A3359A">
        <w:t>-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w:t>
      </w:r>
      <w:proofErr w:type="spellStart"/>
      <w:r w:rsidR="00A3359A">
        <w:t>qMT</w:t>
      </w:r>
      <w:proofErr w:type="spellEnd"/>
      <w:r w:rsidR="00A3359A">
        <w:t xml:space="preserve">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7" w:name="_Toc499631452"/>
      <w:r>
        <w:lastRenderedPageBreak/>
        <w:t>Future Work</w:t>
      </w:r>
      <w:bookmarkEnd w:id="137"/>
    </w:p>
    <w:p w14:paraId="47A012FB" w14:textId="5BE7131D" w:rsidR="00D725C6" w:rsidRDefault="00D725C6" w:rsidP="00D725C6">
      <w:r>
        <w:t xml:space="preserve">The work presented in this thesis </w:t>
      </w:r>
      <w:r w:rsidR="00597BA9">
        <w:t>investigate and optimized the</w:t>
      </w:r>
      <w:r>
        <w:t xml:space="preserve"> B</w:t>
      </w:r>
      <w:r>
        <w:rPr>
          <w:vertAlign w:val="subscript"/>
        </w:rPr>
        <w:t>1</w:t>
      </w:r>
      <w:r>
        <w:t xml:space="preserve">-sensitivity of </w:t>
      </w:r>
      <w:proofErr w:type="spellStart"/>
      <w:r>
        <w:t>qMT</w:t>
      </w:r>
      <w:proofErr w:type="spellEnd"/>
      <w:r>
        <w:t xml:space="preserve"> only considered a subset of </w:t>
      </w:r>
      <w:proofErr w:type="spellStart"/>
      <w:r>
        <w:t>qMT</w:t>
      </w:r>
      <w:proofErr w:type="spellEnd"/>
      <w:r>
        <w:t xml:space="preserve"> acquisition pulse sequence</w:t>
      </w:r>
      <w:r w:rsidR="00597BA9">
        <w:t>s</w:t>
      </w:r>
      <w:r>
        <w:t xml:space="preserve"> (SPGR) and fitting model</w:t>
      </w:r>
      <w:r w:rsidR="00597BA9">
        <w:t>s</w:t>
      </w:r>
      <w:r>
        <w:t xml:space="preserve"> (Sled and Pike). There exist several other </w:t>
      </w:r>
      <w:proofErr w:type="spellStart"/>
      <w:r>
        <w:t>qMT</w:t>
      </w:r>
      <w:proofErr w:type="spellEnd"/>
      <w:r>
        <w:t xml:space="preserve"> fitting models for the SPGR </w:t>
      </w:r>
      <w:proofErr w:type="spellStart"/>
      <w:r>
        <w:t>qMT</w:t>
      </w:r>
      <w:proofErr w:type="spellEnd"/>
      <w:r>
        <w:t xml:space="preserve"> pulse sequence, such as </w:t>
      </w:r>
      <w:proofErr w:type="spellStart"/>
      <w:r>
        <w:t>Yarnykh’s</w:t>
      </w:r>
      <w:proofErr w:type="spellEnd"/>
      <w:r>
        <w:t xml:space="preserve"> </w:t>
      </w:r>
      <w:r w:rsidR="00000FB0">
        <w:t xml:space="preserve">model </w:t>
      </w:r>
      <w:r>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7164FC">
        <w:rPr>
          <w:noProof/>
        </w:rPr>
        <w:t>[148]</w:t>
      </w:r>
      <w:r>
        <w:fldChar w:fldCharType="end"/>
      </w:r>
      <w:r>
        <w:t xml:space="preserve">, </w:t>
      </w:r>
      <w:proofErr w:type="spellStart"/>
      <w:r>
        <w:t>Ramani’s</w:t>
      </w:r>
      <w:proofErr w:type="spellEnd"/>
      <w:r>
        <w:t xml:space="preserve"> </w:t>
      </w:r>
      <w:r w:rsidR="00000FB0">
        <w:t>model</w:t>
      </w:r>
      <w:r w:rsidR="002C0AE9">
        <w:t xml:space="preserve"> </w:t>
      </w:r>
      <w:r w:rsidR="002C0AE9">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7164FC">
        <w:rPr>
          <w:noProof/>
        </w:rPr>
        <w:t>[147]</w:t>
      </w:r>
      <w:r w:rsidR="002C0AE9">
        <w:fldChar w:fldCharType="end"/>
      </w:r>
      <w:r w:rsidR="00000FB0">
        <w:t xml:space="preserve">, and </w:t>
      </w:r>
      <w:proofErr w:type="spellStart"/>
      <w:r w:rsidR="00000FB0">
        <w:t>Yarnykh’s</w:t>
      </w:r>
      <w:proofErr w:type="spellEnd"/>
      <w:r w:rsidR="00000FB0">
        <w:t xml:space="preserve"> </w:t>
      </w:r>
      <w:r w:rsidR="002C0AE9">
        <w:t xml:space="preserve">single-point constrained </w:t>
      </w:r>
      <w:proofErr w:type="spellStart"/>
      <w:r w:rsidR="002C0AE9">
        <w:t>qMT</w:t>
      </w:r>
      <w:proofErr w:type="spellEnd"/>
      <w:r w:rsidR="002C0AE9">
        <w:t xml:space="preserve"> model </w:t>
      </w:r>
      <w:r w:rsidR="002C0AE9">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2C0AE9">
        <w:fldChar w:fldCharType="separate"/>
      </w:r>
      <w:r w:rsidR="007164FC">
        <w:rPr>
          <w:noProof/>
        </w:rPr>
        <w:t>[72,195]</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w:t>
      </w:r>
      <w:proofErr w:type="spellStart"/>
      <w:r w:rsidR="00281D4F">
        <w:t>qMT</w:t>
      </w:r>
      <w:proofErr w:type="spellEnd"/>
      <w:r w:rsidR="00281D4F">
        <w:t xml:space="preserve"> fitting models. </w:t>
      </w:r>
      <w:r w:rsidR="00EE77FA">
        <w:t xml:space="preserve">Such a study could follow the same sensitivity analysis and/or optimization framework presented in chapters 4 and 5, or </w:t>
      </w:r>
      <w:r w:rsidR="00597BA9">
        <w:t xml:space="preserve">use </w:t>
      </w:r>
      <w:r w:rsidR="00EE77FA">
        <w:t xml:space="preserve">a more formal statistical analysis approach of the error-propagation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7164FC">
        <w:rPr>
          <w:noProof/>
        </w:rPr>
        <w:t>[201]</w:t>
      </w:r>
      <w:r w:rsidR="00EE77FA">
        <w:fldChar w:fldCharType="end"/>
      </w:r>
      <w:r w:rsidR="00597BA9">
        <w:t xml:space="preserve"> </w:t>
      </w:r>
      <w:r w:rsidR="00597BA9">
        <w:t xml:space="preserve">for </w:t>
      </w:r>
      <w:proofErr w:type="spellStart"/>
      <w:r w:rsidR="00597BA9">
        <w:t>qMT</w:t>
      </w:r>
      <w:proofErr w:type="spellEnd"/>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xml:space="preserve">, and </w:t>
      </w:r>
      <w:proofErr w:type="spellStart"/>
      <w:r w:rsidR="00B359E7">
        <w:t>qMT</w:t>
      </w:r>
      <w:proofErr w:type="spellEnd"/>
      <w:r w:rsidR="00B359E7">
        <w:t xml:space="preserve"> measurements on the </w:t>
      </w:r>
      <w:proofErr w:type="spellStart"/>
      <w:r w:rsidR="00B359E7">
        <w:t>qMT</w:t>
      </w:r>
      <w:proofErr w:type="spellEnd"/>
      <w:r w:rsidR="00B359E7">
        <w:t xml:space="preserve"> fitting parameters statistics could be explored in addition to local or systemic biases of B</w:t>
      </w:r>
      <w:r w:rsidR="00B359E7">
        <w:rPr>
          <w:vertAlign w:val="subscript"/>
        </w:rPr>
        <w:t>1</w:t>
      </w:r>
      <w:r w:rsidR="00B359E7">
        <w:t>.</w:t>
      </w:r>
      <w:r w:rsidR="00363BD6">
        <w:t xml:space="preserve"> </w:t>
      </w:r>
      <w:r w:rsidR="00597BA9">
        <w:t xml:space="preserve">Alternative </w:t>
      </w:r>
      <w:proofErr w:type="spellStart"/>
      <w:r w:rsidR="00363BD6">
        <w:t>qMT</w:t>
      </w:r>
      <w:proofErr w:type="spellEnd"/>
      <w:r w:rsidR="00363BD6">
        <w:t xml:space="preserve"> pulse sequences</w:t>
      </w:r>
      <w:r w:rsidR="00597BA9">
        <w:t xml:space="preserve"> also exist</w:t>
      </w:r>
      <w:r w:rsidR="00363BD6">
        <w:t>,</w:t>
      </w:r>
      <w:r w:rsidR="00597BA9">
        <w:t xml:space="preserve"> such as</w:t>
      </w:r>
      <w:r w:rsidR="00363BD6">
        <w:t xml:space="preserve"> </w:t>
      </w:r>
      <w:proofErr w:type="spellStart"/>
      <w:r w:rsidR="00363BD6">
        <w:t>Gloor’s</w:t>
      </w:r>
      <w:proofErr w:type="spellEnd"/>
      <w:r w:rsidR="00363BD6">
        <w:t xml:space="preserve"> steady-state free precession approach </w:t>
      </w:r>
      <w:r w:rsidR="00597BA9">
        <w:t xml:space="preserve">and </w:t>
      </w:r>
      <w:r w:rsidR="00363BD6">
        <w:t>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 xml:space="preserve">maps </w:t>
      </w:r>
      <w:r w:rsidR="00597BA9">
        <w:t xml:space="preserve">which </w:t>
      </w:r>
      <w:r w:rsidR="00363BD6">
        <w:t>could also be of interest to do a B</w:t>
      </w:r>
      <w:r w:rsidR="00363BD6">
        <w:rPr>
          <w:vertAlign w:val="subscript"/>
        </w:rPr>
        <w:t>1</w:t>
      </w:r>
      <w:r w:rsidR="00363BD6">
        <w:t xml:space="preserve">-sensitivity study </w:t>
      </w:r>
      <w:r w:rsidR="00363BD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E256BD">
        <w:rPr>
          <w:noProof/>
        </w:rPr>
        <w:t>[187]</w:t>
      </w:r>
      <w:r w:rsidR="00363BD6">
        <w:fldChar w:fldCharType="end"/>
      </w:r>
      <w:r w:rsidR="00363BD6">
        <w:t xml:space="preserve">, whereas Dortch’s selective inversion recovery method of acquiring </w:t>
      </w:r>
      <w:proofErr w:type="spellStart"/>
      <w:r w:rsidR="00363BD6">
        <w:t>qMT</w:t>
      </w:r>
      <w:proofErr w:type="spellEnd"/>
      <w:r w:rsidR="00363BD6">
        <w:t xml:space="preserve">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00363BD6">
        <w:fldChar w:fldCharType="separate"/>
      </w:r>
      <w:r w:rsidR="00E256BD">
        <w:rPr>
          <w:noProof/>
        </w:rPr>
        <w:t>[188]</w:t>
      </w:r>
      <w:r w:rsidR="00363BD6">
        <w:fldChar w:fldCharType="end"/>
      </w:r>
      <w:r w:rsidR="00363BD6">
        <w:t>.</w:t>
      </w:r>
    </w:p>
    <w:p w14:paraId="7A1E795E" w14:textId="08ACD61F" w:rsidR="0005365B" w:rsidRDefault="00726EDD" w:rsidP="00D725C6">
      <w:r>
        <w:t xml:space="preserve">Out of the three </w:t>
      </w:r>
      <w:r w:rsidR="00597BA9">
        <w:t xml:space="preserve">typical </w:t>
      </w:r>
      <w:proofErr w:type="spellStart"/>
      <w:r>
        <w:t>qMT</w:t>
      </w:r>
      <w:proofErr w:type="spellEnd"/>
      <w:r>
        <w:t xml:space="preserve"> calibration measurements (B</w:t>
      </w:r>
      <w:r>
        <w:rPr>
          <w:vertAlign w:val="subscript"/>
        </w:rPr>
        <w:t>0</w:t>
      </w:r>
      <w:r>
        <w:t>, B</w:t>
      </w:r>
      <w:r>
        <w:rPr>
          <w:vertAlign w:val="subscript"/>
        </w:rPr>
        <w:t>1</w:t>
      </w:r>
      <w:r>
        <w:t>, T</w:t>
      </w:r>
      <w:r>
        <w:rPr>
          <w:vertAlign w:val="subscript"/>
        </w:rPr>
        <w:t>1</w:t>
      </w:r>
      <w:r>
        <w:t xml:space="preserve">), the </w:t>
      </w:r>
      <w:proofErr w:type="spellStart"/>
      <w:r>
        <w:t>qMT</w:t>
      </w:r>
      <w:proofErr w:type="spellEnd"/>
      <w:r>
        <w:t xml:space="preserve"> was 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w:t>
      </w:r>
      <w:proofErr w:type="spellStart"/>
      <w:r w:rsidR="00132CBA">
        <w:t>qMT</w:t>
      </w:r>
      <w:proofErr w:type="spellEnd"/>
      <w:r w:rsidR="00132CBA">
        <w:t xml:space="preserve">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w:t>
      </w:r>
      <w:r w:rsidR="00597BA9">
        <w:t>relationship</w:t>
      </w:r>
      <w:r w:rsidR="005E0F68">
        <w:t xml:space="preserve"> in vivo at a</w:t>
      </w:r>
      <w:r w:rsidR="00597BA9">
        <w:t xml:space="preserve"> previous</w:t>
      </w:r>
      <w:r w:rsidR="005E0F68">
        <w:t xml:space="preserve"> conference (Boudreau et al 2013, </w:t>
      </w:r>
      <w:proofErr w:type="spellStart"/>
      <w:r w:rsidR="005E0F68">
        <w:t>endMS</w:t>
      </w:r>
      <w:proofErr w:type="spellEnd"/>
      <w:r w:rsidR="005E0F68">
        <w:t xml:space="preserve">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 xml:space="preserve">±100 </w:t>
      </w:r>
      <w:proofErr w:type="spellStart"/>
      <w:r w:rsidR="00132CBA">
        <w:t>ms</w:t>
      </w:r>
      <w:proofErr w:type="spellEnd"/>
      <w:r w:rsidR="00132CBA">
        <w:t>)</w:t>
      </w:r>
      <w:r w:rsidR="0005365B">
        <w:t xml:space="preserve"> relative to inversion recovery (gold standard)</w:t>
      </w:r>
      <w:r w:rsidR="00132CBA">
        <w:t xml:space="preserve">. </w:t>
      </w:r>
      <w:r w:rsidR="00403CA5">
        <w:t>This range of systemic bias</w:t>
      </w:r>
      <w:r w:rsidR="00AA1B19">
        <w:t xml:space="preserve"> measured between several T</w:t>
      </w:r>
      <w:r w:rsidR="00AA1B19">
        <w:rPr>
          <w:vertAlign w:val="subscript"/>
        </w:rPr>
        <w:t>1</w:t>
      </w:r>
      <w:r w:rsidR="00AA1B19">
        <w:t xml:space="preserve"> mapping pulse sequences were reported in a paper </w:t>
      </w:r>
      <w:r w:rsidR="00403CA5">
        <w:t>that</w:t>
      </w:r>
      <w:r w:rsidR="00AA1B19">
        <w:t xml:space="preserve"> I co-authored </w:t>
      </w:r>
      <w:r w:rsidR="00403CA5">
        <w:t xml:space="preserve">over </w:t>
      </w:r>
      <w:r w:rsidR="00AA1B19">
        <w:t>the course of this degree (</w:t>
      </w:r>
      <w:proofErr w:type="spellStart"/>
      <w:r w:rsidR="00AA1B19">
        <w:t>Stikov</w:t>
      </w:r>
      <w:proofErr w:type="spellEnd"/>
      <w:r w:rsidR="00AA1B19">
        <w:t xml:space="preserve"> et al 2015 </w:t>
      </w:r>
      <w:r w:rsidR="00AA1B19">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AA1B19">
        <w:fldChar w:fldCharType="separate"/>
      </w:r>
      <w:r w:rsidR="00850EAF">
        <w:rPr>
          <w:noProof/>
        </w:rPr>
        <w:t>[53]</w:t>
      </w:r>
      <w:r w:rsidR="00AA1B19">
        <w:fldChar w:fldCharType="end"/>
      </w:r>
      <w:r w:rsidR="00AA1B19">
        <w:t>, see Other Publications section</w:t>
      </w:r>
      <w:r w:rsidR="005E0F68">
        <w:t>).</w:t>
      </w:r>
      <w:r w:rsidR="00AA1B19">
        <w:t xml:space="preserve"> </w:t>
      </w:r>
      <w:r w:rsidR="005E0F68">
        <w:t xml:space="preserve">Using simulations, we proposed that the ~100 </w:t>
      </w:r>
      <w:proofErr w:type="spellStart"/>
      <w:r w:rsidR="005E0F68">
        <w:t>ms</w:t>
      </w:r>
      <w:proofErr w:type="spellEnd"/>
      <w:r w:rsidR="005E0F68">
        <w:t xml:space="preserve">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7164FC">
        <w:instrText xml:space="preserve"> ADDIN EN.CITE &lt;EndNote&gt;&lt;Cite&gt;&lt;Author&gt;Baudrexel&lt;/Author&gt;&lt;Year&gt;2017&lt;/Year&gt;&lt;RecNum&gt;8266&lt;/RecNum&gt;&lt;DisplayText&gt;[203]&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7164FC">
        <w:rPr>
          <w:noProof/>
        </w:rPr>
        <w:t>[203]</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04A1EBF1" w14:textId="1FB2D999" w:rsidR="00D371C9" w:rsidRPr="00E81CD9" w:rsidRDefault="00686156" w:rsidP="00D725C6">
      <w:r>
        <w:t xml:space="preserve">One of the major challenges of </w:t>
      </w:r>
      <w:proofErr w:type="spellStart"/>
      <w:r>
        <w:t>qMT</w:t>
      </w:r>
      <w:proofErr w:type="spellEnd"/>
      <w:r>
        <w:t xml:space="preserve"> is its conventionally long acquisition times, largely limiting it to research applications and rarely included in clinical studies. Although omitting the B</w:t>
      </w:r>
      <w:r>
        <w:rPr>
          <w:vertAlign w:val="subscript"/>
        </w:rPr>
        <w:t>1</w:t>
      </w:r>
      <w:r>
        <w:t xml:space="preserve"> map fr</w:t>
      </w:r>
      <w:r w:rsidR="002D346C">
        <w:t xml:space="preserve">om the </w:t>
      </w:r>
      <w:proofErr w:type="spellStart"/>
      <w:r w:rsidR="002D346C">
        <w:t>qMT</w:t>
      </w:r>
      <w:proofErr w:type="spellEnd"/>
      <w:r w:rsidR="002D346C">
        <w:t xml:space="preserve"> acquisition protocol</w:t>
      </w:r>
      <w:r>
        <w:t xml:space="preserve"> </w:t>
      </w:r>
      <w:r w:rsidR="002D346C">
        <w:t>could</w:t>
      </w:r>
      <w:r>
        <w:t xml:space="preserve"> reduc</w:t>
      </w:r>
      <w:r w:rsidR="003479A4">
        <w:t xml:space="preserve">e </w:t>
      </w:r>
      <w:r>
        <w:t>the acquisition time of the overall protocol, it won’t substantially reduce it enough to acquire high-resolution (1 mm</w:t>
      </w:r>
      <w:r>
        <w:rPr>
          <w:vertAlign w:val="superscript"/>
        </w:rPr>
        <w:t>3</w:t>
      </w:r>
      <w:r>
        <w:t xml:space="preserve">) whole-brain </w:t>
      </w:r>
      <w:proofErr w:type="spellStart"/>
      <w:r>
        <w:t>qMT</w:t>
      </w:r>
      <w:proofErr w:type="spellEnd"/>
      <w:r>
        <w:t xml:space="preserve"> data in a clinically feasible time (5-10 minutes). Other groups have proposed different approaches at measuring </w:t>
      </w:r>
      <w:proofErr w:type="spellStart"/>
      <w:r>
        <w:t>qMT</w:t>
      </w:r>
      <w:proofErr w:type="spellEnd"/>
      <w:r>
        <w:t xml:space="preserve">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the number of </w:t>
      </w:r>
      <w:proofErr w:type="spellStart"/>
      <w:r w:rsidR="006270E7">
        <w:t>qMT</w:t>
      </w:r>
      <w:proofErr w:type="spellEnd"/>
      <w:r w:rsidR="006270E7">
        <w:t xml:space="preserve"> measurements </w:t>
      </w:r>
      <w:r w:rsidR="006270E7">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6270E7">
        <w:fldChar w:fldCharType="separate"/>
      </w:r>
      <w:r w:rsidR="007164FC">
        <w:rPr>
          <w:noProof/>
        </w:rPr>
        <w:t>[72,195]</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 </w:instrText>
      </w:r>
      <w:r w:rsidR="007164FC">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DATA </w:instrText>
      </w:r>
      <w:r w:rsidR="007164FC">
        <w:fldChar w:fldCharType="end"/>
      </w:r>
      <w:r w:rsidR="002C51D1">
        <w:fldChar w:fldCharType="separate"/>
      </w:r>
      <w:r w:rsidR="007164FC">
        <w:rPr>
          <w:noProof/>
        </w:rPr>
        <w:t>[198,204]</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w:t>
      </w:r>
      <w:proofErr w:type="spellStart"/>
      <w:r w:rsidR="00A83177">
        <w:lastRenderedPageBreak/>
        <w:t>qMT</w:t>
      </w:r>
      <w:proofErr w:type="spellEnd"/>
      <w:r w:rsidR="00A83177">
        <w:t xml:space="preserve"> is compressed sensing </w:t>
      </w:r>
      <w:r w:rsidR="00A83177">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A83177">
        <w:fldChar w:fldCharType="separate"/>
      </w:r>
      <w:r w:rsidR="00E256BD">
        <w:rPr>
          <w:noProof/>
        </w:rPr>
        <w:t>[163,164]</w:t>
      </w:r>
      <w:r w:rsidR="00A83177">
        <w:fldChar w:fldCharType="end"/>
      </w:r>
      <w:r w:rsidR="002D346C">
        <w:t>, a non</w:t>
      </w:r>
      <w:r w:rsidR="00A83177">
        <w:t>linear image reconstruction technique for sparse datasets by randomly acquiring a subset of k-space</w:t>
      </w:r>
      <w:r w:rsidR="002D346C">
        <w:t xml:space="preserve"> data. In recent years, there’</w:t>
      </w:r>
      <w:r w:rsidR="00A83177">
        <w:t xml:space="preserve">s been a rapid growth of </w:t>
      </w:r>
      <w:r w:rsidR="002D346C">
        <w:t>the use of compressed sensing by</w:t>
      </w:r>
      <w:r w:rsidR="00A83177">
        <w:t xml:space="preserve"> the MRI community,</w:t>
      </w:r>
      <w:r w:rsidR="002D346C">
        <w:t xml:space="preserve"> having</w:t>
      </w:r>
      <w:r w:rsidR="00A83177">
        <w:t xml:space="preserve">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 </w:instrText>
      </w:r>
      <w:r w:rsidR="007164FC">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DATA </w:instrText>
      </w:r>
      <w:r w:rsidR="007164FC">
        <w:fldChar w:fldCharType="end"/>
      </w:r>
      <w:r w:rsidR="00A83177">
        <w:fldChar w:fldCharType="separate"/>
      </w:r>
      <w:r w:rsidR="007164FC">
        <w:rPr>
          <w:noProof/>
        </w:rPr>
        <w:t>[205]</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 </w:instrText>
      </w:r>
      <w:r w:rsidR="007164FC">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DATA </w:instrText>
      </w:r>
      <w:r w:rsidR="007164FC">
        <w:fldChar w:fldCharType="end"/>
      </w:r>
      <w:r w:rsidR="003479A4">
        <w:fldChar w:fldCharType="separate"/>
      </w:r>
      <w:r w:rsidR="007164FC">
        <w:rPr>
          <w:noProof/>
        </w:rPr>
        <w:t>[206-208]</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 </w:instrText>
      </w:r>
      <w:r w:rsidR="007164FC">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DATA </w:instrText>
      </w:r>
      <w:r w:rsidR="007164FC">
        <w:fldChar w:fldCharType="end"/>
      </w:r>
      <w:r w:rsidR="005D1DB2">
        <w:fldChar w:fldCharType="separate"/>
      </w:r>
      <w:r w:rsidR="007164FC">
        <w:rPr>
          <w:noProof/>
        </w:rPr>
        <w:t>[209,210]</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w:t>
      </w:r>
      <w:proofErr w:type="spellStart"/>
      <w:r w:rsidR="00A542AC">
        <w:t>qMT</w:t>
      </w:r>
      <w:proofErr w:type="spellEnd"/>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w:t>
      </w:r>
      <w:proofErr w:type="spellStart"/>
      <w:r w:rsidR="00BB201F">
        <w:t>qMT</w:t>
      </w:r>
      <w:proofErr w:type="spellEnd"/>
      <w:r w:rsidR="00BB201F">
        <w:t xml:space="preserve">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 xml:space="preserve">-insensitivity of </w:t>
      </w:r>
      <w:proofErr w:type="spellStart"/>
      <w:r w:rsidR="00BB201F">
        <w:t>qMT</w:t>
      </w:r>
      <w:proofErr w:type="spellEnd"/>
      <w:r w:rsidR="002D346C">
        <w:t xml:space="preserve"> or lower </w:t>
      </w:r>
      <w:proofErr w:type="spellStart"/>
      <w:r w:rsidR="002D346C">
        <w:t>Cramér</w:t>
      </w:r>
      <w:proofErr w:type="spellEnd"/>
      <w:r w:rsidR="002D346C">
        <w:t>-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w:t>
      </w:r>
      <w:proofErr w:type="spellStart"/>
      <w:r w:rsidR="00E81CD9">
        <w:t>qMRI</w:t>
      </w:r>
      <w:proofErr w:type="spellEnd"/>
      <w:r w:rsidR="00E81CD9">
        <w:t xml:space="preserve"> parameters</w:t>
      </w:r>
      <w:r w:rsidR="005939A1">
        <w:t xml:space="preserve"> </w:t>
      </w:r>
      <w:r w:rsidR="00DA7C6A">
        <w:fldChar w:fldCharType="begin"/>
      </w:r>
      <w:r w:rsidR="007164FC">
        <w:instrText xml:space="preserve"> ADDIN EN.CITE &lt;EndNote&gt;&lt;Cite&gt;&lt;Author&gt;Ma&lt;/Author&gt;&lt;Year&gt;2013&lt;/Year&gt;&lt;RecNum&gt;8293&lt;/RecNum&gt;&lt;DisplayText&gt;[211]&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7164FC">
        <w:rPr>
          <w:noProof/>
        </w:rPr>
        <w:t>[211]</w:t>
      </w:r>
      <w:r w:rsidR="00DA7C6A">
        <w:fldChar w:fldCharType="end"/>
      </w:r>
      <w:r w:rsidR="00E81CD9">
        <w:t xml:space="preserve">. A recent paper proposed a quantitative CEST MRI Fingerprinting acquisition </w:t>
      </w:r>
      <w:r w:rsidR="00E81CD9">
        <w:fldChar w:fldCharType="begin"/>
      </w:r>
      <w:r w:rsidR="007164FC">
        <w:instrText xml:space="preserve"> ADDIN EN.CITE &lt;EndNote&gt;&lt;Cite&gt;&lt;Author&gt;Cohen&lt;/Author&gt;&lt;Year&gt;2017&lt;/Year&gt;&lt;RecNum&gt;8292&lt;/RecNum&gt;&lt;DisplayText&gt;[212]&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7164FC">
        <w:rPr>
          <w:noProof/>
        </w:rPr>
        <w:t>[212]</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bookmarkStart w:id="138" w:name="_GoBack"/>
      <w:bookmarkEnd w:id="138"/>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631453"/>
      <w:r>
        <w:lastRenderedPageBreak/>
        <w:t>Bibliography</w:t>
      </w:r>
      <w:bookmarkEnd w:id="139"/>
    </w:p>
    <w:p w14:paraId="06B397B0" w14:textId="77777777" w:rsidR="00302A88" w:rsidRDefault="00302A88" w:rsidP="000033F2"/>
    <w:p w14:paraId="1D567E57" w14:textId="77777777" w:rsidR="00704E40" w:rsidRPr="00704E40" w:rsidRDefault="00302A88" w:rsidP="00704E40">
      <w:pPr>
        <w:pStyle w:val="EndNoteBibliography"/>
        <w:ind w:left="720" w:hanging="720"/>
        <w:rPr>
          <w:noProof/>
        </w:rPr>
      </w:pPr>
      <w:r>
        <w:fldChar w:fldCharType="begin"/>
      </w:r>
      <w:r>
        <w:instrText xml:space="preserve"> ADDIN EN.REFLIST </w:instrText>
      </w:r>
      <w:r>
        <w:fldChar w:fldCharType="separate"/>
      </w:r>
      <w:r w:rsidR="00704E40" w:rsidRPr="00704E40">
        <w:rPr>
          <w:noProof/>
        </w:rPr>
        <w:t>1.</w:t>
      </w:r>
      <w:r w:rsidR="00704E40" w:rsidRPr="00704E40">
        <w:rPr>
          <w:noProof/>
        </w:rPr>
        <w:tab/>
        <w:t>Browne P, Chandraratna D, Angood C, Tremlett H, Baker C, Taylor BV, Thompson AJ. Atlas of Multiple Sclerosis 2013: A growing global problem with widespread inequity. Neurology 2014;83(11):1022-1024.</w:t>
      </w:r>
    </w:p>
    <w:p w14:paraId="72593A6F" w14:textId="77777777" w:rsidR="00704E40" w:rsidRPr="00704E40" w:rsidRDefault="00704E40" w:rsidP="00704E40">
      <w:pPr>
        <w:pStyle w:val="EndNoteBibliography"/>
        <w:ind w:left="720" w:hanging="720"/>
        <w:rPr>
          <w:noProof/>
        </w:rPr>
      </w:pPr>
      <w:r w:rsidRPr="00704E40">
        <w:rPr>
          <w:noProof/>
        </w:rPr>
        <w:t>2.</w:t>
      </w:r>
      <w:r w:rsidRPr="00704E40">
        <w:rPr>
          <w:noProof/>
        </w:rPr>
        <w:tab/>
        <w:t xml:space="preserve">StatisticsCanada. Table  105-1300 -  Neurological conditions, by age group and sex, household population aged 0 and over, 2010/2011, occasional (number unless otherwise noted). CANSIM (database) (accessed: 2017/11/01) </w:t>
      </w:r>
    </w:p>
    <w:p w14:paraId="7C58C623" w14:textId="77777777" w:rsidR="00704E40" w:rsidRPr="00704E40" w:rsidRDefault="00704E40" w:rsidP="00704E40">
      <w:pPr>
        <w:pStyle w:val="EndNoteBibliography"/>
        <w:ind w:left="720" w:hanging="720"/>
        <w:rPr>
          <w:noProof/>
        </w:rPr>
      </w:pPr>
      <w:r w:rsidRPr="00704E40">
        <w:rPr>
          <w:noProof/>
        </w:rPr>
        <w:t>3.</w:t>
      </w:r>
      <w:r w:rsidRPr="00704E40">
        <w:rPr>
          <w:noProof/>
        </w:rPr>
        <w:tab/>
        <w:t>Orton SM, Herrera BM, Yee IM, Valdar W, Ramagopalan SV, Sadovnick AD, Ebers GC, Canadian Collaborative Study G. Sex ratio of multiple sclerosis in Canada: a longitudinal study. Lancet Neurol 2006;5(11):932-936.</w:t>
      </w:r>
    </w:p>
    <w:p w14:paraId="714F5C9A" w14:textId="77777777" w:rsidR="00704E40" w:rsidRPr="00704E40" w:rsidRDefault="00704E40" w:rsidP="00704E40">
      <w:pPr>
        <w:pStyle w:val="EndNoteBibliography"/>
        <w:ind w:left="720" w:hanging="720"/>
        <w:rPr>
          <w:noProof/>
        </w:rPr>
      </w:pPr>
      <w:r w:rsidRPr="00704E40">
        <w:rPr>
          <w:noProof/>
        </w:rPr>
        <w:t>4.</w:t>
      </w:r>
      <w:r w:rsidRPr="00704E40">
        <w:rPr>
          <w:noProof/>
        </w:rPr>
        <w:tab/>
        <w:t>Belbasis L, Bellou V, Evangelou E, Ioannidis JP, Tzoulaki I. Environmental risk factors and multiple sclerosis: an umbrella review of systematic reviews and meta-analyses. Lancet Neurol 2015;14(3):263-273.</w:t>
      </w:r>
    </w:p>
    <w:p w14:paraId="02197DBC" w14:textId="77777777" w:rsidR="00704E40" w:rsidRPr="00704E40" w:rsidRDefault="00704E40" w:rsidP="00704E40">
      <w:pPr>
        <w:pStyle w:val="EndNoteBibliography"/>
        <w:ind w:left="720" w:hanging="720"/>
        <w:rPr>
          <w:noProof/>
        </w:rPr>
      </w:pPr>
      <w:r w:rsidRPr="00704E40">
        <w:rPr>
          <w:noProof/>
        </w:rPr>
        <w:t>5.</w:t>
      </w:r>
      <w:r w:rsidRPr="00704E40">
        <w:rPr>
          <w:noProof/>
        </w:rPr>
        <w:tab/>
        <w:t>Leray E, Moreau T, Fromont A, Edan G. Epidemiology of multiple sclerosis. Rev Neurol (Paris) 2016;172(1):3-13.</w:t>
      </w:r>
    </w:p>
    <w:p w14:paraId="692186D1" w14:textId="77777777" w:rsidR="00704E40" w:rsidRPr="00704E40" w:rsidRDefault="00704E40" w:rsidP="00704E40">
      <w:pPr>
        <w:pStyle w:val="EndNoteBibliography"/>
        <w:ind w:left="720" w:hanging="720"/>
        <w:rPr>
          <w:noProof/>
        </w:rPr>
      </w:pPr>
      <w:r w:rsidRPr="00704E40">
        <w:rPr>
          <w:noProof/>
        </w:rPr>
        <w:t>6.</w:t>
      </w:r>
      <w:r w:rsidRPr="00704E40">
        <w:rPr>
          <w:noProof/>
        </w:rPr>
        <w:tab/>
        <w:t>Ebers GC. Environmental factors and multiple sclerosis. Lancet Neurol 2008;7(3):268-277.</w:t>
      </w:r>
    </w:p>
    <w:p w14:paraId="50590909" w14:textId="77777777" w:rsidR="00704E40" w:rsidRPr="00704E40" w:rsidRDefault="00704E40" w:rsidP="00704E40">
      <w:pPr>
        <w:pStyle w:val="EndNoteBibliography"/>
        <w:ind w:left="720" w:hanging="720"/>
        <w:rPr>
          <w:noProof/>
        </w:rPr>
      </w:pPr>
      <w:r w:rsidRPr="00704E40">
        <w:rPr>
          <w:noProof/>
        </w:rPr>
        <w:t>7.</w:t>
      </w:r>
      <w:r w:rsidRPr="00704E40">
        <w:rPr>
          <w:noProof/>
        </w:rPr>
        <w:tab/>
        <w:t>Acheson ED, Bachrach CA, Wright FM. Some Comments on the Relationship of the Distribution of Multiple Sclerosis to Latitude, Solar Radiation, and Other Variables. Acta Psychiatrica Scandinavica 1960;35(S147):132-147.</w:t>
      </w:r>
    </w:p>
    <w:p w14:paraId="1C0C8F01" w14:textId="77777777" w:rsidR="00704E40" w:rsidRPr="00704E40" w:rsidRDefault="00704E40" w:rsidP="00704E40">
      <w:pPr>
        <w:pStyle w:val="EndNoteBibliography"/>
        <w:ind w:left="720" w:hanging="720"/>
        <w:rPr>
          <w:noProof/>
        </w:rPr>
      </w:pPr>
      <w:r w:rsidRPr="00704E40">
        <w:rPr>
          <w:noProof/>
        </w:rPr>
        <w:t>8.</w:t>
      </w:r>
      <w:r w:rsidRPr="00704E40">
        <w:rPr>
          <w:noProof/>
        </w:rPr>
        <w:tab/>
        <w:t>Willer CJ, Dyment DA, Sadovnick AD, Rothwell PM, Murray TJ, Ebers GC, Canadian Collaborative Study G. Timing of birth and risk of multiple sclerosis: population based study. BMJ 2005;330(7483):120.</w:t>
      </w:r>
    </w:p>
    <w:p w14:paraId="1A4F24C6" w14:textId="77777777" w:rsidR="00704E40" w:rsidRPr="00704E40" w:rsidRDefault="00704E40" w:rsidP="00704E40">
      <w:pPr>
        <w:pStyle w:val="EndNoteBibliography"/>
        <w:ind w:left="720" w:hanging="720"/>
        <w:rPr>
          <w:noProof/>
        </w:rPr>
      </w:pPr>
      <w:r w:rsidRPr="00704E40">
        <w:rPr>
          <w:noProof/>
        </w:rPr>
        <w:t>9.</w:t>
      </w:r>
      <w:r w:rsidRPr="00704E40">
        <w:rPr>
          <w:noProof/>
        </w:rPr>
        <w:tab/>
        <w:t>Simpson S, Jr., Blizzard L, Otahal P, Van der Mei I, Taylor B. Latitude is significantly associated with the prevalence of multiple sclerosis: a meta-analysis. Journal of Neurology, Neurosurgery &amp; Psychiatry 2011;82(10):1132-1141.</w:t>
      </w:r>
    </w:p>
    <w:p w14:paraId="42736CE0" w14:textId="77777777" w:rsidR="00704E40" w:rsidRPr="00704E40" w:rsidRDefault="00704E40" w:rsidP="00704E40">
      <w:pPr>
        <w:pStyle w:val="EndNoteBibliography"/>
        <w:ind w:left="720" w:hanging="720"/>
        <w:rPr>
          <w:noProof/>
        </w:rPr>
      </w:pPr>
      <w:r w:rsidRPr="00704E40">
        <w:rPr>
          <w:noProof/>
        </w:rPr>
        <w:t>10.</w:t>
      </w:r>
      <w:r w:rsidRPr="00704E40">
        <w:rPr>
          <w:noProof/>
        </w:rPr>
        <w:tab/>
        <w:t>Willer CJ, Dyment DA, Risch NJ, Sadovnick AD, Ebers GC, Canadian Collaborative Study G. Twin concordance and sibling recurrence rates in multiple sclerosis. Proc Natl Acad Sci U S A 2003;100(22):12877-12882.</w:t>
      </w:r>
    </w:p>
    <w:p w14:paraId="27B6BDBA" w14:textId="77777777" w:rsidR="00704E40" w:rsidRPr="00704E40" w:rsidRDefault="00704E40" w:rsidP="00704E40">
      <w:pPr>
        <w:pStyle w:val="EndNoteBibliography"/>
        <w:ind w:left="720" w:hanging="720"/>
        <w:rPr>
          <w:noProof/>
        </w:rPr>
      </w:pPr>
      <w:r w:rsidRPr="00704E40">
        <w:rPr>
          <w:noProof/>
        </w:rPr>
        <w:t>11.</w:t>
      </w:r>
      <w:r w:rsidRPr="00704E40">
        <w:rPr>
          <w:noProof/>
        </w:rPr>
        <w:tab/>
        <w:t>Cossburn M, Ingram G, Hirst C, Ben-Shlomo Y, Pickersgill T, Robertson N. Age at onset as a determinant of presenting phenotype and initial relapse recovery in multiple sclerosis. Multiple Sclerosis Journal 2012;18(1):45-54.</w:t>
      </w:r>
    </w:p>
    <w:p w14:paraId="7B8A7B9D" w14:textId="77777777" w:rsidR="00704E40" w:rsidRPr="00704E40" w:rsidRDefault="00704E40" w:rsidP="00704E40">
      <w:pPr>
        <w:pStyle w:val="EndNoteBibliography"/>
        <w:ind w:left="720" w:hanging="720"/>
        <w:rPr>
          <w:noProof/>
        </w:rPr>
      </w:pPr>
      <w:r w:rsidRPr="00704E40">
        <w:rPr>
          <w:noProof/>
        </w:rPr>
        <w:lastRenderedPageBreak/>
        <w:t>12.</w:t>
      </w:r>
      <w:r w:rsidRPr="00704E40">
        <w:rPr>
          <w:noProof/>
        </w:rPr>
        <w:tab/>
        <w:t>DeLuca GC, Yates RL, Beale H, Morrow SA. Cognitive Impairment in Multiple Sclerosis: Clinical, Radiologic and Pathologic Insights. Brain Pathology 2015;25(1):79-98.</w:t>
      </w:r>
    </w:p>
    <w:p w14:paraId="65646E87" w14:textId="77777777" w:rsidR="00704E40" w:rsidRPr="00704E40" w:rsidRDefault="00704E40" w:rsidP="00704E40">
      <w:pPr>
        <w:pStyle w:val="EndNoteBibliography"/>
        <w:ind w:left="720" w:hanging="720"/>
        <w:rPr>
          <w:noProof/>
        </w:rPr>
      </w:pPr>
      <w:r w:rsidRPr="00704E40">
        <w:rPr>
          <w:noProof/>
        </w:rPr>
        <w:t>13.</w:t>
      </w:r>
      <w:r w:rsidRPr="00704E40">
        <w:rPr>
          <w:noProof/>
        </w:rPr>
        <w:tab/>
        <w:t>Galea I, Ward-Abel N, Heesen C. Relapse in multiple sclerosis. BMJ : British Medical Journal 2015;350.</w:t>
      </w:r>
    </w:p>
    <w:p w14:paraId="74FA9FA0" w14:textId="77777777" w:rsidR="00704E40" w:rsidRPr="00704E40" w:rsidRDefault="00704E40" w:rsidP="00704E40">
      <w:pPr>
        <w:pStyle w:val="EndNoteBibliography"/>
        <w:ind w:left="720" w:hanging="720"/>
        <w:rPr>
          <w:noProof/>
        </w:rPr>
      </w:pPr>
      <w:r w:rsidRPr="00704E40">
        <w:rPr>
          <w:noProof/>
        </w:rPr>
        <w:t>14.</w:t>
      </w:r>
      <w:r w:rsidRPr="00704E40">
        <w:rPr>
          <w:noProof/>
        </w:rPr>
        <w:tab/>
        <w:t>Naldi P, Collimedaglia L, Vecchio D, Rosso MG, Perl F, Stecco A, Monaco F, Leone MA. Predictors of attack severity and duration in multiple sclerosis: a prospective study. Open Neurol J 2011;5:75-82.</w:t>
      </w:r>
    </w:p>
    <w:p w14:paraId="739AAA9C" w14:textId="77777777" w:rsidR="00704E40" w:rsidRPr="00704E40" w:rsidRDefault="00704E40" w:rsidP="00704E40">
      <w:pPr>
        <w:pStyle w:val="EndNoteBibliography"/>
        <w:ind w:left="720" w:hanging="720"/>
        <w:rPr>
          <w:noProof/>
        </w:rPr>
      </w:pPr>
      <w:r w:rsidRPr="00704E40">
        <w:rPr>
          <w:noProof/>
        </w:rPr>
        <w:t>15.</w:t>
      </w:r>
      <w:r w:rsidRPr="00704E40">
        <w:rPr>
          <w:noProof/>
        </w:rPr>
        <w:tab/>
        <w:t>Saguil A, Kane S, Farnell E. Multiple sclerosis: a primary care perspective. Am Fam Physician 2014;90(9):644-652.</w:t>
      </w:r>
    </w:p>
    <w:p w14:paraId="3D115D42" w14:textId="77777777" w:rsidR="00704E40" w:rsidRPr="00704E40" w:rsidRDefault="00704E40" w:rsidP="00704E40">
      <w:pPr>
        <w:pStyle w:val="EndNoteBibliography"/>
        <w:ind w:left="720" w:hanging="720"/>
        <w:rPr>
          <w:noProof/>
        </w:rPr>
      </w:pPr>
      <w:r w:rsidRPr="00704E40">
        <w:rPr>
          <w:noProof/>
        </w:rPr>
        <w:t>16.</w:t>
      </w:r>
      <w:r w:rsidRPr="00704E40">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1D3AF89E" w14:textId="77777777" w:rsidR="00704E40" w:rsidRPr="00704E40" w:rsidRDefault="00704E40" w:rsidP="00704E40">
      <w:pPr>
        <w:pStyle w:val="EndNoteBibliography"/>
        <w:ind w:left="720" w:hanging="720"/>
        <w:rPr>
          <w:noProof/>
        </w:rPr>
      </w:pPr>
      <w:r w:rsidRPr="00704E40">
        <w:rPr>
          <w:noProof/>
        </w:rPr>
        <w:t>17.</w:t>
      </w:r>
      <w:r w:rsidRPr="00704E40">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553EE2D7" w14:textId="77777777" w:rsidR="00704E40" w:rsidRPr="00704E40" w:rsidRDefault="00704E40" w:rsidP="00704E40">
      <w:pPr>
        <w:pStyle w:val="EndNoteBibliography"/>
        <w:ind w:left="720" w:hanging="720"/>
        <w:rPr>
          <w:noProof/>
        </w:rPr>
      </w:pPr>
      <w:r w:rsidRPr="00704E40">
        <w:rPr>
          <w:noProof/>
          <w:lang w:val="fr-FR"/>
        </w:rPr>
        <w:t>18.</w:t>
      </w:r>
      <w:r w:rsidRPr="00704E40">
        <w:rPr>
          <w:noProof/>
          <w:lang w:val="fr-FR"/>
        </w:rPr>
        <w:tab/>
        <w:t xml:space="preserve">Harlow DE, Honce JM, Miravalle AA. </w:t>
      </w:r>
      <w:r w:rsidRPr="00704E40">
        <w:rPr>
          <w:noProof/>
        </w:rPr>
        <w:t>Remyelination Therapy in Multiple Sclerosis. Front Neurol 2015;6:257.</w:t>
      </w:r>
    </w:p>
    <w:p w14:paraId="2413574E" w14:textId="77777777" w:rsidR="00704E40" w:rsidRPr="00704E40" w:rsidRDefault="00704E40" w:rsidP="00704E40">
      <w:pPr>
        <w:pStyle w:val="EndNoteBibliography"/>
        <w:ind w:left="720" w:hanging="720"/>
        <w:rPr>
          <w:noProof/>
        </w:rPr>
      </w:pPr>
      <w:r w:rsidRPr="00704E40">
        <w:rPr>
          <w:noProof/>
        </w:rPr>
        <w:t>19.</w:t>
      </w:r>
      <w:r w:rsidRPr="00704E40">
        <w:rPr>
          <w:noProof/>
        </w:rPr>
        <w:tab/>
        <w:t>Brown RA, Narayanan S, Arnold DL. Imaging of repeated episodes of demyelination and remyelination in multiple sclerosis. Neuroimage Clin 2014;6:20-25.</w:t>
      </w:r>
    </w:p>
    <w:p w14:paraId="0395E286" w14:textId="77777777" w:rsidR="00704E40" w:rsidRPr="00704E40" w:rsidRDefault="00704E40" w:rsidP="00704E40">
      <w:pPr>
        <w:pStyle w:val="EndNoteBibliography"/>
        <w:ind w:left="720" w:hanging="720"/>
        <w:rPr>
          <w:noProof/>
        </w:rPr>
      </w:pPr>
      <w:r w:rsidRPr="00704E40">
        <w:rPr>
          <w:noProof/>
        </w:rPr>
        <w:t>20.</w:t>
      </w:r>
      <w:r w:rsidRPr="00704E40">
        <w:rPr>
          <w:noProof/>
        </w:rPr>
        <w:tab/>
        <w:t>McFarland HF, Martin R. Multiple sclerosis: a complicated picture of autoimmunity. Nat Immunol 2007;8(9):913-919.</w:t>
      </w:r>
    </w:p>
    <w:p w14:paraId="69BB2FA2" w14:textId="77777777" w:rsidR="00704E40" w:rsidRPr="00704E40" w:rsidRDefault="00704E40" w:rsidP="00704E40">
      <w:pPr>
        <w:pStyle w:val="EndNoteBibliography"/>
        <w:ind w:left="720" w:hanging="720"/>
        <w:rPr>
          <w:noProof/>
        </w:rPr>
      </w:pPr>
      <w:r w:rsidRPr="00704E40">
        <w:rPr>
          <w:noProof/>
        </w:rPr>
        <w:t>21.</w:t>
      </w:r>
      <w:r w:rsidRPr="00704E40">
        <w:rPr>
          <w:noProof/>
        </w:rPr>
        <w:tab/>
        <w:t>Perry VH. 17 - Inflammation and Axon Degeneration. In: Waxman SG, editor. Multiple Sclerosis As A Neuronal Disease. Burlington: Academic Press; 2005. p 241-253.</w:t>
      </w:r>
    </w:p>
    <w:p w14:paraId="38F6B3DB" w14:textId="77777777" w:rsidR="00704E40" w:rsidRPr="00704E40" w:rsidRDefault="00704E40" w:rsidP="00704E40">
      <w:pPr>
        <w:pStyle w:val="EndNoteBibliography"/>
        <w:ind w:left="720" w:hanging="720"/>
        <w:rPr>
          <w:noProof/>
        </w:rPr>
      </w:pPr>
      <w:r w:rsidRPr="00704E40">
        <w:rPr>
          <w:noProof/>
        </w:rPr>
        <w:t>22.</w:t>
      </w:r>
      <w:r w:rsidRPr="00704E40">
        <w:rPr>
          <w:noProof/>
        </w:rPr>
        <w:tab/>
        <w:t>Lucchinetti C, Brück W, Parisi J, Scheithauer B, Rodriguez M, Lassmann H. A quantitative analysis of oligodendrocytes in multiple sclerosis lesionsA study of 113 cases. Brain 1999;122(12):2279-2295.</w:t>
      </w:r>
    </w:p>
    <w:p w14:paraId="2C1117AB" w14:textId="77777777" w:rsidR="00704E40" w:rsidRPr="00704E40" w:rsidRDefault="00704E40" w:rsidP="00704E40">
      <w:pPr>
        <w:pStyle w:val="EndNoteBibliography"/>
        <w:ind w:left="720" w:hanging="720"/>
        <w:rPr>
          <w:noProof/>
        </w:rPr>
      </w:pPr>
      <w:r w:rsidRPr="00704E40">
        <w:rPr>
          <w:noProof/>
        </w:rPr>
        <w:t>23.</w:t>
      </w:r>
      <w:r w:rsidRPr="00704E40">
        <w:rPr>
          <w:noProof/>
        </w:rPr>
        <w:tab/>
        <w:t>Geurts JJ, Barkhof F. Grey matter pathology in multiple sclerosis. Lancet Neurol 2008;7(9):841-851.</w:t>
      </w:r>
    </w:p>
    <w:p w14:paraId="7DE66021" w14:textId="77777777" w:rsidR="00704E40" w:rsidRPr="00704E40" w:rsidRDefault="00704E40" w:rsidP="00704E40">
      <w:pPr>
        <w:pStyle w:val="EndNoteBibliography"/>
        <w:ind w:left="720" w:hanging="720"/>
        <w:rPr>
          <w:noProof/>
        </w:rPr>
      </w:pPr>
      <w:r w:rsidRPr="00704E40">
        <w:rPr>
          <w:noProof/>
        </w:rPr>
        <w:t>24.</w:t>
      </w:r>
      <w:r w:rsidRPr="00704E40">
        <w:rPr>
          <w:noProof/>
        </w:rPr>
        <w:tab/>
        <w:t>Peterson JW, Bo L, Mork S, Chang A, Trapp BD. Transected neurites, apoptotic neurons, and reduced inflammation in cortical multiple sclerosis lesions. Annals of Neurology 2001;50(3):389-400.</w:t>
      </w:r>
    </w:p>
    <w:p w14:paraId="5250704F" w14:textId="77777777" w:rsidR="00704E40" w:rsidRPr="00704E40" w:rsidRDefault="00704E40" w:rsidP="00704E40">
      <w:pPr>
        <w:pStyle w:val="EndNoteBibliography"/>
        <w:ind w:left="720" w:hanging="720"/>
        <w:rPr>
          <w:noProof/>
        </w:rPr>
      </w:pPr>
      <w:r w:rsidRPr="00704E40">
        <w:rPr>
          <w:noProof/>
        </w:rPr>
        <w:lastRenderedPageBreak/>
        <w:t>25.</w:t>
      </w:r>
      <w:r w:rsidRPr="00704E40">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673EFB1" w14:textId="77777777" w:rsidR="00704E40" w:rsidRPr="00704E40" w:rsidRDefault="00704E40" w:rsidP="00704E40">
      <w:pPr>
        <w:pStyle w:val="EndNoteBibliography"/>
        <w:ind w:left="720" w:hanging="720"/>
        <w:rPr>
          <w:noProof/>
        </w:rPr>
      </w:pPr>
      <w:r w:rsidRPr="00704E40">
        <w:rPr>
          <w:noProof/>
        </w:rPr>
        <w:t>26.</w:t>
      </w:r>
      <w:r w:rsidRPr="00704E40">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6DD28ED" w14:textId="77777777" w:rsidR="00704E40" w:rsidRPr="00704E40" w:rsidRDefault="00704E40" w:rsidP="00704E40">
      <w:pPr>
        <w:pStyle w:val="EndNoteBibliography"/>
        <w:ind w:left="720" w:hanging="720"/>
        <w:rPr>
          <w:noProof/>
        </w:rPr>
      </w:pPr>
      <w:r w:rsidRPr="00704E40">
        <w:rPr>
          <w:noProof/>
        </w:rPr>
        <w:t>27.</w:t>
      </w:r>
      <w:r w:rsidRPr="00704E40">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69DCEB21" w14:textId="77777777" w:rsidR="00704E40" w:rsidRPr="00704E40" w:rsidRDefault="00704E40" w:rsidP="00704E40">
      <w:pPr>
        <w:pStyle w:val="EndNoteBibliography"/>
        <w:ind w:left="720" w:hanging="720"/>
        <w:rPr>
          <w:noProof/>
        </w:rPr>
      </w:pPr>
      <w:r w:rsidRPr="00704E40">
        <w:rPr>
          <w:noProof/>
        </w:rPr>
        <w:t>28.</w:t>
      </w:r>
      <w:r w:rsidRPr="00704E40">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26BDBEE1" w14:textId="77777777" w:rsidR="00704E40" w:rsidRPr="00704E40" w:rsidRDefault="00704E40" w:rsidP="00704E40">
      <w:pPr>
        <w:pStyle w:val="EndNoteBibliography"/>
        <w:ind w:left="720" w:hanging="720"/>
        <w:rPr>
          <w:noProof/>
        </w:rPr>
      </w:pPr>
      <w:r w:rsidRPr="00704E40">
        <w:rPr>
          <w:noProof/>
        </w:rPr>
        <w:t>29.</w:t>
      </w:r>
      <w:r w:rsidRPr="00704E40">
        <w:rPr>
          <w:noProof/>
        </w:rPr>
        <w:tab/>
        <w:t>Vellinga MM, Geurts JJ, Rostrup E, Uitdehaag BM, Polman CH, Barkhof F, Vrenken H. Clinical correlations of brain lesion distribution in multiple sclerosis. J Magn Reson Imaging 2009;29(4):768-773.</w:t>
      </w:r>
    </w:p>
    <w:p w14:paraId="324F9FB8" w14:textId="77777777" w:rsidR="00704E40" w:rsidRPr="00704E40" w:rsidRDefault="00704E40" w:rsidP="00704E40">
      <w:pPr>
        <w:pStyle w:val="EndNoteBibliography"/>
        <w:ind w:left="720" w:hanging="720"/>
        <w:rPr>
          <w:noProof/>
        </w:rPr>
      </w:pPr>
      <w:r w:rsidRPr="00704E40">
        <w:rPr>
          <w:noProof/>
        </w:rPr>
        <w:t>30.</w:t>
      </w:r>
      <w:r w:rsidRPr="00704E40">
        <w:rPr>
          <w:noProof/>
        </w:rPr>
        <w:tab/>
        <w:t>Miller DH, Filippi M, Fazekas F, Frederiksen JL, Matthews PM, Montalban X, Polman CH. Role of magnetic resonance imaging within diagnostic criteria for multiple sclerosis. Ann Neurol 2004;56(2):273-278.</w:t>
      </w:r>
    </w:p>
    <w:p w14:paraId="2BE30D6D" w14:textId="77777777" w:rsidR="00704E40" w:rsidRPr="00704E40" w:rsidRDefault="00704E40" w:rsidP="00704E40">
      <w:pPr>
        <w:pStyle w:val="EndNoteBibliography"/>
        <w:ind w:left="720" w:hanging="720"/>
        <w:rPr>
          <w:noProof/>
        </w:rPr>
      </w:pPr>
      <w:r w:rsidRPr="00704E40">
        <w:rPr>
          <w:noProof/>
        </w:rPr>
        <w:t>31.</w:t>
      </w:r>
      <w:r w:rsidRPr="00704E40">
        <w:rPr>
          <w:noProof/>
        </w:rPr>
        <w:tab/>
        <w:t>Anderson VM, Fox NC, Miller DH. Magnetic resonance imaging measures of brain atrophy in multiple sclerosis. Journal of Magnetic Resonance Imaging 2006;23(5):605-618.</w:t>
      </w:r>
    </w:p>
    <w:p w14:paraId="29A18189" w14:textId="77777777" w:rsidR="00704E40" w:rsidRPr="00704E40" w:rsidRDefault="00704E40" w:rsidP="00704E40">
      <w:pPr>
        <w:pStyle w:val="EndNoteBibliography"/>
        <w:ind w:left="720" w:hanging="720"/>
        <w:rPr>
          <w:noProof/>
        </w:rPr>
      </w:pPr>
      <w:r w:rsidRPr="00704E40">
        <w:rPr>
          <w:noProof/>
        </w:rPr>
        <w:t>32.</w:t>
      </w:r>
      <w:r w:rsidRPr="00704E40">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20D3F3FC" w14:textId="77777777" w:rsidR="00704E40" w:rsidRPr="00704E40" w:rsidRDefault="00704E40" w:rsidP="00704E40">
      <w:pPr>
        <w:pStyle w:val="EndNoteBibliography"/>
        <w:ind w:left="720" w:hanging="720"/>
        <w:rPr>
          <w:noProof/>
        </w:rPr>
      </w:pPr>
      <w:r w:rsidRPr="00704E40">
        <w:rPr>
          <w:noProof/>
        </w:rPr>
        <w:t>33.</w:t>
      </w:r>
      <w:r w:rsidRPr="00704E40">
        <w:rPr>
          <w:noProof/>
        </w:rPr>
        <w:tab/>
        <w:t>De Stefano N, Battaglini M, Smith SM. Measuring Brain Atrophy in Multiple Sclerosis. Journal of Neuroimaging 2007;17:10S-15S.</w:t>
      </w:r>
    </w:p>
    <w:p w14:paraId="77F935BE" w14:textId="77777777" w:rsidR="00704E40" w:rsidRPr="00704E40" w:rsidRDefault="00704E40" w:rsidP="00704E40">
      <w:pPr>
        <w:pStyle w:val="EndNoteBibliography"/>
        <w:ind w:left="720" w:hanging="720"/>
        <w:rPr>
          <w:noProof/>
        </w:rPr>
      </w:pPr>
      <w:r w:rsidRPr="00704E40">
        <w:rPr>
          <w:noProof/>
        </w:rPr>
        <w:t>34.</w:t>
      </w:r>
      <w:r w:rsidRPr="00704E40">
        <w:rPr>
          <w:noProof/>
        </w:rPr>
        <w:tab/>
        <w:t>Horsfield MA, Rovaris M, Rocca MA, Rossi P, Benedict RHB, Filippi M, Bakshi R. Whole-brain atrophy in multiple sclerosis measured by two segmentation processes from various MRI sequences. Journal of the Neurological Sciences 2003;216(1):169-177.</w:t>
      </w:r>
    </w:p>
    <w:p w14:paraId="5C04A816" w14:textId="77777777" w:rsidR="00704E40" w:rsidRPr="00704E40" w:rsidRDefault="00704E40" w:rsidP="00704E40">
      <w:pPr>
        <w:pStyle w:val="EndNoteBibliography"/>
        <w:ind w:left="720" w:hanging="720"/>
        <w:rPr>
          <w:noProof/>
        </w:rPr>
      </w:pPr>
      <w:r w:rsidRPr="00704E40">
        <w:rPr>
          <w:noProof/>
        </w:rPr>
        <w:lastRenderedPageBreak/>
        <w:t>35.</w:t>
      </w:r>
      <w:r w:rsidRPr="00704E40">
        <w:rPr>
          <w:noProof/>
        </w:rPr>
        <w:tab/>
        <w:t>Laule C, Vavasour IM, Whittall KP, Oger J, Paty DW, Li DK, MacKay AL, Arnold DL. Evolution of focal and diffuse magnetisation transfer abnormalities in multiple sclerosis. J Neurol 2003;250(8):924-931.</w:t>
      </w:r>
    </w:p>
    <w:p w14:paraId="62A497FC" w14:textId="77777777" w:rsidR="00704E40" w:rsidRPr="00704E40" w:rsidRDefault="00704E40" w:rsidP="00704E40">
      <w:pPr>
        <w:pStyle w:val="EndNoteBibliography"/>
        <w:ind w:left="720" w:hanging="720"/>
        <w:rPr>
          <w:noProof/>
        </w:rPr>
      </w:pPr>
      <w:r w:rsidRPr="00704E40">
        <w:rPr>
          <w:noProof/>
        </w:rPr>
        <w:t>36.</w:t>
      </w:r>
      <w:r w:rsidRPr="00704E40">
        <w:rPr>
          <w:noProof/>
        </w:rPr>
        <w:tab/>
        <w:t>Rovaris M, Gass A, Bammer R, Hickman SJ, Ciccarelli O, Miller DH, Filippi M. Diffusion MRI in multiple sclerosis. Neurology 2005;65(10):1526-1532.</w:t>
      </w:r>
    </w:p>
    <w:p w14:paraId="6A6BB9DC" w14:textId="77777777" w:rsidR="00704E40" w:rsidRPr="00704E40" w:rsidRDefault="00704E40" w:rsidP="00704E40">
      <w:pPr>
        <w:pStyle w:val="EndNoteBibliography"/>
        <w:ind w:left="720" w:hanging="720"/>
        <w:rPr>
          <w:noProof/>
        </w:rPr>
      </w:pPr>
      <w:r w:rsidRPr="00704E40">
        <w:rPr>
          <w:noProof/>
        </w:rPr>
        <w:t>37.</w:t>
      </w:r>
      <w:r w:rsidRPr="00704E40">
        <w:rPr>
          <w:noProof/>
        </w:rPr>
        <w:tab/>
        <w:t>Schmierer K, Wheeler-Kingshott CAM, Boulby PA, Scaravilli F, Altmann DR, Barker GJ, Tofts PS, Miller DH. Diffusion tensor imaging of post mortem multiple sclerosis brain. NeuroImage 2007;35(2):467-477.</w:t>
      </w:r>
    </w:p>
    <w:p w14:paraId="5C5EBF2F" w14:textId="77777777" w:rsidR="00704E40" w:rsidRPr="00704E40" w:rsidRDefault="00704E40" w:rsidP="00704E40">
      <w:pPr>
        <w:pStyle w:val="EndNoteBibliography"/>
        <w:ind w:left="720" w:hanging="720"/>
        <w:rPr>
          <w:noProof/>
        </w:rPr>
      </w:pPr>
      <w:r w:rsidRPr="00704E40">
        <w:rPr>
          <w:noProof/>
        </w:rPr>
        <w:t>38.</w:t>
      </w:r>
      <w:r w:rsidRPr="00704E40">
        <w:rPr>
          <w:noProof/>
        </w:rPr>
        <w:tab/>
        <w:t>Schmierer K, Scaravilli F, Altmann DR, Barker GJ, Miller DH. Magnetization transfer ratio and myelin in postmortem multiple sclerosis brain. Annals of Neurology 2004;56(3):407-415.</w:t>
      </w:r>
    </w:p>
    <w:p w14:paraId="60E4DF74" w14:textId="77777777" w:rsidR="00704E40" w:rsidRPr="00704E40" w:rsidRDefault="00704E40" w:rsidP="00704E40">
      <w:pPr>
        <w:pStyle w:val="EndNoteBibliography"/>
        <w:ind w:left="720" w:hanging="720"/>
        <w:rPr>
          <w:noProof/>
        </w:rPr>
      </w:pPr>
      <w:r w:rsidRPr="00704E40">
        <w:rPr>
          <w:noProof/>
        </w:rPr>
        <w:t>39.</w:t>
      </w:r>
      <w:r w:rsidRPr="00704E40">
        <w:rPr>
          <w:noProof/>
        </w:rPr>
        <w:tab/>
        <w:t>Schmierer K, Tozer DJ, Scaravilli F, Altmann DR, Barker GJ, Tofts PS, Miller DH. Quantitative magnetization transfer imaging in postmortem multiple sclerosis brain. J Magn Reson Imaging 2007;26(1):41-51.</w:t>
      </w:r>
    </w:p>
    <w:p w14:paraId="0203B555" w14:textId="77777777" w:rsidR="00704E40" w:rsidRPr="00704E40" w:rsidRDefault="00704E40" w:rsidP="00704E40">
      <w:pPr>
        <w:pStyle w:val="EndNoteBibliography"/>
        <w:ind w:left="720" w:hanging="720"/>
        <w:rPr>
          <w:noProof/>
        </w:rPr>
      </w:pPr>
      <w:r w:rsidRPr="00704E40">
        <w:rPr>
          <w:noProof/>
        </w:rPr>
        <w:t>40.</w:t>
      </w:r>
      <w:r w:rsidRPr="00704E40">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55B0AE25" w14:textId="77777777" w:rsidR="00704E40" w:rsidRPr="00704E40" w:rsidRDefault="00704E40" w:rsidP="00704E40">
      <w:pPr>
        <w:pStyle w:val="EndNoteBibliography"/>
        <w:ind w:left="720" w:hanging="720"/>
        <w:rPr>
          <w:noProof/>
        </w:rPr>
      </w:pPr>
      <w:r w:rsidRPr="00704E40">
        <w:rPr>
          <w:noProof/>
        </w:rPr>
        <w:t>41.</w:t>
      </w:r>
      <w:r w:rsidRPr="00704E40">
        <w:rPr>
          <w:noProof/>
        </w:rPr>
        <w:tab/>
        <w:t>Rocca MA, Colombo B, Falini A, Ghezzi A, Martinelli V, Scotti G, Comi G, Filippi M. Cortical adaptation in patients with MS: a cross-sectional functional MRI study of disease phenotypes. The Lancet Neurology 2005;4(10):618-626.</w:t>
      </w:r>
    </w:p>
    <w:p w14:paraId="1B8954D1" w14:textId="77777777" w:rsidR="00704E40" w:rsidRPr="00704E40" w:rsidRDefault="00704E40" w:rsidP="00704E40">
      <w:pPr>
        <w:pStyle w:val="EndNoteBibliography"/>
        <w:ind w:left="720" w:hanging="720"/>
        <w:rPr>
          <w:noProof/>
        </w:rPr>
      </w:pPr>
      <w:r w:rsidRPr="00704E40">
        <w:rPr>
          <w:noProof/>
        </w:rPr>
        <w:t>42.</w:t>
      </w:r>
      <w:r w:rsidRPr="00704E40">
        <w:rPr>
          <w:noProof/>
        </w:rPr>
        <w:tab/>
        <w:t>Schmierer K, Thavarajah JR, An SF, Brandner S, Miller DH, Tozer DJ. Effects of formalin fixation on magnetic resonance indices in multiple sclerosis cortical gray matter. J Magn Reson Imaging 2010;32(5):1054-1060.</w:t>
      </w:r>
    </w:p>
    <w:p w14:paraId="3D90923F" w14:textId="77777777" w:rsidR="00704E40" w:rsidRPr="00704E40" w:rsidRDefault="00704E40" w:rsidP="00704E40">
      <w:pPr>
        <w:pStyle w:val="EndNoteBibliography"/>
        <w:ind w:left="720" w:hanging="720"/>
        <w:rPr>
          <w:noProof/>
        </w:rPr>
      </w:pPr>
      <w:r w:rsidRPr="00704E40">
        <w:rPr>
          <w:noProof/>
        </w:rPr>
        <w:t>43.</w:t>
      </w:r>
      <w:r w:rsidRPr="00704E40">
        <w:rPr>
          <w:noProof/>
        </w:rPr>
        <w:tab/>
        <w:t>Chen JTH, Easley K, Schneider C, Nakamura K, Kidd GJ, Chang A, Staugaitis SM, Fox RJ, Fisher E, Arnold DL, Trapp BD. Clinically feasible MTR is sensitive to cortical demyelination in MS. Neurology 2013;80(3):246-252.</w:t>
      </w:r>
    </w:p>
    <w:p w14:paraId="046B71DF" w14:textId="77777777" w:rsidR="00704E40" w:rsidRPr="00704E40" w:rsidRDefault="00704E40" w:rsidP="00704E40">
      <w:pPr>
        <w:pStyle w:val="EndNoteBibliography"/>
        <w:ind w:left="720" w:hanging="720"/>
        <w:rPr>
          <w:noProof/>
        </w:rPr>
      </w:pPr>
      <w:r w:rsidRPr="00704E40">
        <w:rPr>
          <w:noProof/>
        </w:rPr>
        <w:t>44.</w:t>
      </w:r>
      <w:r w:rsidRPr="00704E40">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73E8EE3F" w14:textId="77777777" w:rsidR="00704E40" w:rsidRPr="00704E40" w:rsidRDefault="00704E40" w:rsidP="00704E40">
      <w:pPr>
        <w:pStyle w:val="EndNoteBibliography"/>
        <w:ind w:left="720" w:hanging="720"/>
        <w:rPr>
          <w:noProof/>
        </w:rPr>
      </w:pPr>
      <w:r w:rsidRPr="00704E40">
        <w:rPr>
          <w:noProof/>
        </w:rPr>
        <w:t>45.</w:t>
      </w:r>
      <w:r w:rsidRPr="00704E40">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126343EC" w14:textId="77777777" w:rsidR="00704E40" w:rsidRPr="00704E40" w:rsidRDefault="00704E40" w:rsidP="00704E40">
      <w:pPr>
        <w:pStyle w:val="EndNoteBibliography"/>
        <w:ind w:left="720" w:hanging="720"/>
        <w:rPr>
          <w:noProof/>
        </w:rPr>
      </w:pPr>
      <w:r w:rsidRPr="00704E40">
        <w:rPr>
          <w:noProof/>
        </w:rPr>
        <w:t>46.</w:t>
      </w:r>
      <w:r w:rsidRPr="00704E40">
        <w:rPr>
          <w:noProof/>
        </w:rPr>
        <w:tab/>
        <w:t>Rudko DA, Derakhshan M, Maranzano J, Nakamura K, Arnold DL, Narayanan S. Delineation of cortical pathology in multiple sclerosis using multi-surface magnetization transfer ratio imaging. Neuroimage Clin 2016;12:858-868.</w:t>
      </w:r>
    </w:p>
    <w:p w14:paraId="3D80CFDF" w14:textId="77777777" w:rsidR="00704E40" w:rsidRPr="00704E40" w:rsidRDefault="00704E40" w:rsidP="00704E40">
      <w:pPr>
        <w:pStyle w:val="EndNoteBibliography"/>
        <w:ind w:left="720" w:hanging="720"/>
        <w:rPr>
          <w:noProof/>
        </w:rPr>
      </w:pPr>
      <w:r w:rsidRPr="00704E40">
        <w:rPr>
          <w:noProof/>
        </w:rPr>
        <w:lastRenderedPageBreak/>
        <w:t>47.</w:t>
      </w:r>
      <w:r w:rsidRPr="00704E40">
        <w:rPr>
          <w:noProof/>
        </w:rPr>
        <w:tab/>
        <w:t>Narayanan A, Hartman JS, Bain AD. Characterizing Nonexponential Spin-Lattice Relaxation in Solid-State NMR by Fitting to the Stretched Exponential. Journal of Magnetic Resonance, Series A 1995;112(1):58-65.</w:t>
      </w:r>
    </w:p>
    <w:p w14:paraId="51AF90F3" w14:textId="77777777" w:rsidR="00704E40" w:rsidRPr="00704E40" w:rsidRDefault="00704E40" w:rsidP="00704E40">
      <w:pPr>
        <w:pStyle w:val="EndNoteBibliography"/>
        <w:ind w:left="720" w:hanging="720"/>
        <w:rPr>
          <w:noProof/>
        </w:rPr>
      </w:pPr>
      <w:r w:rsidRPr="00704E40">
        <w:rPr>
          <w:noProof/>
        </w:rPr>
        <w:t>48.</w:t>
      </w:r>
      <w:r w:rsidRPr="00704E40">
        <w:rPr>
          <w:noProof/>
        </w:rPr>
        <w:tab/>
        <w:t>Di Giovanni P, Azlan CA, Ahearn TS, Semple SI, Gilbert FJ, Redpath TW. The accuracy of pharmacokinetic parameter measurement in DCE-MRI of the breast at 3 T. Physics in Medicine &amp; Biology 2010;55(1):121-132.</w:t>
      </w:r>
    </w:p>
    <w:p w14:paraId="560610FF" w14:textId="77777777" w:rsidR="00704E40" w:rsidRPr="00704E40" w:rsidRDefault="00704E40" w:rsidP="00704E40">
      <w:pPr>
        <w:pStyle w:val="EndNoteBibliography"/>
        <w:ind w:left="720" w:hanging="720"/>
        <w:rPr>
          <w:noProof/>
        </w:rPr>
      </w:pPr>
      <w:r w:rsidRPr="00704E40">
        <w:rPr>
          <w:noProof/>
        </w:rPr>
        <w:t>49.</w:t>
      </w:r>
      <w:r w:rsidRPr="00704E40">
        <w:rPr>
          <w:noProof/>
        </w:rPr>
        <w:tab/>
        <w:t>Yuan J, Chow SK, Yeung DK, Ahuja AT, King AD. Quantitative evaluation of dual-flip-angle T1 mapping on DCE-MRI kinetic parameter estimation in head and neck. Quant Imaging Med Surg 2012;2(4):245-253.</w:t>
      </w:r>
    </w:p>
    <w:p w14:paraId="09251163" w14:textId="77777777" w:rsidR="00704E40" w:rsidRPr="00704E40" w:rsidRDefault="00704E40" w:rsidP="00704E40">
      <w:pPr>
        <w:pStyle w:val="EndNoteBibliography"/>
        <w:ind w:left="720" w:hanging="720"/>
        <w:rPr>
          <w:noProof/>
        </w:rPr>
      </w:pPr>
      <w:r w:rsidRPr="00704E40">
        <w:rPr>
          <w:noProof/>
        </w:rPr>
        <w:t>50.</w:t>
      </w:r>
      <w:r w:rsidRPr="00704E40">
        <w:rPr>
          <w:noProof/>
        </w:rPr>
        <w:tab/>
        <w:t>Drain LE. A Direct Method of Measuring Nuclear Spin-Lattice Relaxation Times. Proceedings of the Physical Society of London Section A 1949;62(353):301-306.</w:t>
      </w:r>
    </w:p>
    <w:p w14:paraId="358AD251" w14:textId="77777777" w:rsidR="00704E40" w:rsidRPr="00704E40" w:rsidRDefault="00704E40" w:rsidP="00704E40">
      <w:pPr>
        <w:pStyle w:val="EndNoteBibliography"/>
        <w:ind w:left="720" w:hanging="720"/>
        <w:rPr>
          <w:noProof/>
        </w:rPr>
      </w:pPr>
      <w:r w:rsidRPr="00704E40">
        <w:rPr>
          <w:noProof/>
        </w:rPr>
        <w:t>51.</w:t>
      </w:r>
      <w:r w:rsidRPr="00704E40">
        <w:rPr>
          <w:noProof/>
        </w:rPr>
        <w:tab/>
        <w:t>Hahn EL. An Accurate Nuclear Magnetic Resonance Method for Measuring Spin-Lattice Relaxation Times. Physical Review 1949;76(1):145-146.</w:t>
      </w:r>
    </w:p>
    <w:p w14:paraId="5A049870" w14:textId="77777777" w:rsidR="00704E40" w:rsidRPr="00704E40" w:rsidRDefault="00704E40" w:rsidP="00704E40">
      <w:pPr>
        <w:pStyle w:val="EndNoteBibliography"/>
        <w:ind w:left="720" w:hanging="720"/>
        <w:rPr>
          <w:noProof/>
        </w:rPr>
      </w:pPr>
      <w:r w:rsidRPr="00704E40">
        <w:rPr>
          <w:noProof/>
        </w:rPr>
        <w:t>52.</w:t>
      </w:r>
      <w:r w:rsidRPr="00704E40">
        <w:rPr>
          <w:noProof/>
        </w:rPr>
        <w:tab/>
        <w:t>Barral JK, Gudmundson E, Stikov N, Etezadi-Amoli M, Stoica P, Nishimura DG. A robust methodology for in vivo T1 mapping. Magn Reson Med 2010;64(4):1057-1067.</w:t>
      </w:r>
    </w:p>
    <w:p w14:paraId="18A5B36A" w14:textId="77777777" w:rsidR="00704E40" w:rsidRPr="00704E40" w:rsidRDefault="00704E40" w:rsidP="00704E40">
      <w:pPr>
        <w:pStyle w:val="EndNoteBibliography"/>
        <w:ind w:left="720" w:hanging="720"/>
        <w:rPr>
          <w:noProof/>
        </w:rPr>
      </w:pPr>
      <w:r w:rsidRPr="00704E40">
        <w:rPr>
          <w:noProof/>
          <w:lang w:val="fr-FR"/>
        </w:rPr>
        <w:t>53.</w:t>
      </w:r>
      <w:r w:rsidRPr="00704E40">
        <w:rPr>
          <w:noProof/>
          <w:lang w:val="fr-FR"/>
        </w:rPr>
        <w:tab/>
        <w:t xml:space="preserve">Stikov N, Boudreau M, Levesque IR, Tardif CL, Barral JK, Pike GB. </w:t>
      </w:r>
      <w:r w:rsidRPr="00704E40">
        <w:rPr>
          <w:noProof/>
        </w:rPr>
        <w:t>On the accuracy of T1 mapping: searching for common ground. Magn Reson Med 2015;73(2):514-522.</w:t>
      </w:r>
    </w:p>
    <w:p w14:paraId="72D8B457" w14:textId="77777777" w:rsidR="00704E40" w:rsidRPr="00704E40" w:rsidRDefault="00704E40" w:rsidP="00704E40">
      <w:pPr>
        <w:pStyle w:val="EndNoteBibliography"/>
        <w:ind w:left="720" w:hanging="720"/>
        <w:rPr>
          <w:noProof/>
        </w:rPr>
      </w:pPr>
      <w:r w:rsidRPr="00704E40">
        <w:rPr>
          <w:noProof/>
        </w:rPr>
        <w:t>54.</w:t>
      </w:r>
      <w:r w:rsidRPr="00704E40">
        <w:rPr>
          <w:noProof/>
        </w:rPr>
        <w:tab/>
        <w:t>Look DC, Locker DR. Time Saving in Measurement of NMR and EPR Relaxation Times. Review of Scientific Instruments 1970;41(2):250-251.</w:t>
      </w:r>
    </w:p>
    <w:p w14:paraId="4459E2E2" w14:textId="77777777" w:rsidR="00704E40" w:rsidRPr="00704E40" w:rsidRDefault="00704E40" w:rsidP="00704E40">
      <w:pPr>
        <w:pStyle w:val="EndNoteBibliography"/>
        <w:ind w:left="720" w:hanging="720"/>
        <w:rPr>
          <w:noProof/>
        </w:rPr>
      </w:pPr>
      <w:r w:rsidRPr="00704E40">
        <w:rPr>
          <w:noProof/>
        </w:rPr>
        <w:t>55.</w:t>
      </w:r>
      <w:r w:rsidRPr="00704E40">
        <w:rPr>
          <w:noProof/>
        </w:rPr>
        <w:tab/>
        <w:t>Crawley AP, Henkelman RM. A comparison of one-shot and recovery methods in T1 imaging. Magn Reson Med 1988;7(1):23-34.</w:t>
      </w:r>
    </w:p>
    <w:p w14:paraId="32A1FC58" w14:textId="77777777" w:rsidR="00704E40" w:rsidRPr="00704E40" w:rsidRDefault="00704E40" w:rsidP="00704E40">
      <w:pPr>
        <w:pStyle w:val="EndNoteBibliography"/>
        <w:ind w:left="720" w:hanging="720"/>
        <w:rPr>
          <w:noProof/>
        </w:rPr>
      </w:pPr>
      <w:r w:rsidRPr="00704E40">
        <w:rPr>
          <w:noProof/>
        </w:rPr>
        <w:t>56.</w:t>
      </w:r>
      <w:r w:rsidRPr="00704E40">
        <w:rPr>
          <w:noProof/>
        </w:rPr>
        <w:tab/>
        <w:t>Marques JP, Kober T, Krueger G, van der Zwaag W, Van de Moortele PF, Gruetter R. MP2RAGE, a self bias-field corrected sequence for improved segmentation and T1-mapping at high field. Neuroimage 2010;49(2):1271-1281.</w:t>
      </w:r>
    </w:p>
    <w:p w14:paraId="7F290798" w14:textId="77777777" w:rsidR="00704E40" w:rsidRPr="00704E40" w:rsidRDefault="00704E40" w:rsidP="00704E40">
      <w:pPr>
        <w:pStyle w:val="EndNoteBibliography"/>
        <w:ind w:left="720" w:hanging="720"/>
        <w:rPr>
          <w:noProof/>
        </w:rPr>
      </w:pPr>
      <w:r w:rsidRPr="00704E40">
        <w:rPr>
          <w:noProof/>
        </w:rPr>
        <w:t>57.</w:t>
      </w:r>
      <w:r w:rsidRPr="00704E40">
        <w:rPr>
          <w:noProof/>
        </w:rPr>
        <w:tab/>
        <w:t>Kober T, Granziera C, Ribes D, Browaeys P, Schluep M, Meuli R, Frackowiak R, Gruetter R, Krueger G. MP2RAGE Multiple Sclerosis Magnetic Resonance Imaging at 3 T. Investigative Radiology 2012;47(6):346-352.</w:t>
      </w:r>
    </w:p>
    <w:p w14:paraId="5EDA7B81" w14:textId="77777777" w:rsidR="00704E40" w:rsidRPr="00704E40" w:rsidRDefault="00704E40" w:rsidP="00704E40">
      <w:pPr>
        <w:pStyle w:val="EndNoteBibliography"/>
        <w:ind w:left="720" w:hanging="720"/>
        <w:rPr>
          <w:noProof/>
        </w:rPr>
      </w:pPr>
      <w:r w:rsidRPr="00704E40">
        <w:rPr>
          <w:noProof/>
        </w:rPr>
        <w:t>58.</w:t>
      </w:r>
      <w:r w:rsidRPr="00704E40">
        <w:rPr>
          <w:noProof/>
        </w:rPr>
        <w:tab/>
        <w:t>Fram EK, Herfkens RJ, Johnson GA, Glover GH, Karis JP, Shimakawa A, Perkins TG, Pelc NJ. Rapid Calculation of T1 Using Variable Flip Angle Gradient Refocused Imaging. Magnetic Resonance Imaging 1987;5(3):201-208.</w:t>
      </w:r>
    </w:p>
    <w:p w14:paraId="48F78933" w14:textId="77777777" w:rsidR="00704E40" w:rsidRPr="00704E40" w:rsidRDefault="00704E40" w:rsidP="00704E40">
      <w:pPr>
        <w:pStyle w:val="EndNoteBibliography"/>
        <w:ind w:left="720" w:hanging="720"/>
        <w:rPr>
          <w:noProof/>
        </w:rPr>
      </w:pPr>
      <w:r w:rsidRPr="00704E40">
        <w:rPr>
          <w:noProof/>
        </w:rPr>
        <w:t>59.</w:t>
      </w:r>
      <w:r w:rsidRPr="00704E40">
        <w:rPr>
          <w:noProof/>
        </w:rPr>
        <w:tab/>
        <w:t>Cheng HL, Wright GA. Rapid high-resolution T(1) mapping by variable flip angles: accurate and precise measurements in the presence of radiofrequency field inhomogeneity. Magn Reson Med 2006;55(3):566-574.</w:t>
      </w:r>
    </w:p>
    <w:p w14:paraId="2ED0396E" w14:textId="77777777" w:rsidR="00704E40" w:rsidRPr="00704E40" w:rsidRDefault="00704E40" w:rsidP="00704E40">
      <w:pPr>
        <w:pStyle w:val="EndNoteBibliography"/>
        <w:ind w:left="720" w:hanging="720"/>
        <w:rPr>
          <w:noProof/>
        </w:rPr>
      </w:pPr>
      <w:r w:rsidRPr="00704E40">
        <w:rPr>
          <w:noProof/>
        </w:rPr>
        <w:t>60.</w:t>
      </w:r>
      <w:r w:rsidRPr="00704E40">
        <w:rPr>
          <w:noProof/>
        </w:rPr>
        <w:tab/>
        <w:t>Deoni SC, Rutt BK, Peters TM. Rapid combined T1 and T2 mapping using gradient recalled acquisition in the steady state. Magn Reson Med 2003;49(3):515-526.</w:t>
      </w:r>
    </w:p>
    <w:p w14:paraId="241E2C87" w14:textId="77777777" w:rsidR="00704E40" w:rsidRPr="00704E40" w:rsidRDefault="00704E40" w:rsidP="00704E40">
      <w:pPr>
        <w:pStyle w:val="EndNoteBibliography"/>
        <w:ind w:left="720" w:hanging="720"/>
        <w:rPr>
          <w:noProof/>
        </w:rPr>
      </w:pPr>
      <w:r w:rsidRPr="00704E40">
        <w:rPr>
          <w:noProof/>
        </w:rPr>
        <w:lastRenderedPageBreak/>
        <w:t>61.</w:t>
      </w:r>
      <w:r w:rsidRPr="00704E40">
        <w:rPr>
          <w:noProof/>
        </w:rPr>
        <w:tab/>
        <w:t>Liberman G, Louzoun Y, Ben Bashat D. T(1) mapping using variable flip angle SPGR data with flip angle correction. J Magn Reson Imaging 2014;40(1):171-180.</w:t>
      </w:r>
    </w:p>
    <w:p w14:paraId="48A315C7" w14:textId="77777777" w:rsidR="00704E40" w:rsidRPr="00704E40" w:rsidRDefault="00704E40" w:rsidP="00704E40">
      <w:pPr>
        <w:pStyle w:val="EndNoteBibliography"/>
        <w:ind w:left="720" w:hanging="720"/>
        <w:rPr>
          <w:noProof/>
        </w:rPr>
      </w:pPr>
      <w:r w:rsidRPr="00704E40">
        <w:rPr>
          <w:noProof/>
        </w:rPr>
        <w:t>62.</w:t>
      </w:r>
      <w:r w:rsidRPr="00704E40">
        <w:rPr>
          <w:noProof/>
        </w:rPr>
        <w:tab/>
        <w:t>Leppert IR, Narayanan S, Araujo D, Giacomini PS, Lapierre Y, Arnold DL, Pike GB. Interpreting therapeutic effect in multiple sclerosis via MRI contrast enhancing lesions: now you see them, now you don't. J Neurol 2014;261(4):809-816.</w:t>
      </w:r>
    </w:p>
    <w:p w14:paraId="66FA964A" w14:textId="77777777" w:rsidR="00704E40" w:rsidRPr="00704E40" w:rsidRDefault="00704E40" w:rsidP="00704E40">
      <w:pPr>
        <w:pStyle w:val="EndNoteBibliography"/>
        <w:ind w:left="720" w:hanging="720"/>
        <w:rPr>
          <w:noProof/>
        </w:rPr>
      </w:pPr>
      <w:r w:rsidRPr="00704E40">
        <w:rPr>
          <w:noProof/>
        </w:rPr>
        <w:t>63.</w:t>
      </w:r>
      <w:r w:rsidRPr="00704E40">
        <w:rPr>
          <w:noProof/>
        </w:rPr>
        <w:tab/>
        <w:t>Sung K, Daniel BL, Hargreaves BA. Transmit B1+ field inhomogeneity and T1 estimation errors in breast DCE-MRI at 3 tesla. J Magn Reson Imaging 2013;38(2):454-459.</w:t>
      </w:r>
    </w:p>
    <w:p w14:paraId="2B759B7A" w14:textId="77777777" w:rsidR="00704E40" w:rsidRPr="00704E40" w:rsidRDefault="00704E40" w:rsidP="00704E40">
      <w:pPr>
        <w:pStyle w:val="EndNoteBibliography"/>
        <w:ind w:left="720" w:hanging="720"/>
        <w:rPr>
          <w:noProof/>
        </w:rPr>
      </w:pPr>
      <w:r w:rsidRPr="00704E40">
        <w:rPr>
          <w:noProof/>
        </w:rPr>
        <w:t>64.</w:t>
      </w:r>
      <w:r w:rsidRPr="00704E40">
        <w:rPr>
          <w:noProof/>
        </w:rPr>
        <w:tab/>
        <w:t>Traficante DD. Relaxation. Can T2, be longer than T1? Concepts in Magnetic Resonance 1991;3(3):171-177.</w:t>
      </w:r>
    </w:p>
    <w:p w14:paraId="2A4B598E" w14:textId="77777777" w:rsidR="00704E40" w:rsidRPr="00704E40" w:rsidRDefault="00704E40" w:rsidP="00704E40">
      <w:pPr>
        <w:pStyle w:val="EndNoteBibliography"/>
        <w:ind w:left="720" w:hanging="720"/>
        <w:rPr>
          <w:noProof/>
        </w:rPr>
      </w:pPr>
      <w:r w:rsidRPr="00704E40">
        <w:rPr>
          <w:noProof/>
        </w:rPr>
        <w:t>65.</w:t>
      </w:r>
      <w:r w:rsidRPr="00704E40">
        <w:rPr>
          <w:noProof/>
        </w:rPr>
        <w:tab/>
        <w:t>Anet FAL, O'Leary DJ. The shielding tensor part II: Understanding its strange effects on relaxation. Concepts in Magnetic Resonance 1992;4(1):35-52.</w:t>
      </w:r>
    </w:p>
    <w:p w14:paraId="0A032B72" w14:textId="77777777" w:rsidR="00704E40" w:rsidRPr="00704E40" w:rsidRDefault="00704E40" w:rsidP="00704E40">
      <w:pPr>
        <w:pStyle w:val="EndNoteBibliography"/>
        <w:ind w:left="720" w:hanging="720"/>
        <w:rPr>
          <w:noProof/>
        </w:rPr>
      </w:pPr>
      <w:r w:rsidRPr="00704E40">
        <w:rPr>
          <w:noProof/>
        </w:rPr>
        <w:t>66.</w:t>
      </w:r>
      <w:r w:rsidRPr="00704E40">
        <w:rPr>
          <w:noProof/>
        </w:rPr>
        <w:tab/>
        <w:t>Budimir J, Skinner JL. On the relationship betweenT1 andT2 for stochastic relaxation models. Journal of Statistical Physics 1987;49(5):1029-1042.</w:t>
      </w:r>
    </w:p>
    <w:p w14:paraId="289ECAFE" w14:textId="77777777" w:rsidR="00704E40" w:rsidRPr="00704E40" w:rsidRDefault="00704E40" w:rsidP="00704E40">
      <w:pPr>
        <w:pStyle w:val="EndNoteBibliography"/>
        <w:ind w:left="720" w:hanging="720"/>
        <w:rPr>
          <w:noProof/>
        </w:rPr>
      </w:pPr>
      <w:r w:rsidRPr="00704E40">
        <w:rPr>
          <w:noProof/>
        </w:rPr>
        <w:t>67.</w:t>
      </w:r>
      <w:r w:rsidRPr="00704E40">
        <w:rPr>
          <w:noProof/>
        </w:rPr>
        <w:tab/>
        <w:t>Sevian HM, Skinner JL. T2 can be greater than 2T1. The Journal of Chemical Physics 1989;91(3):1775-1782.</w:t>
      </w:r>
    </w:p>
    <w:p w14:paraId="4D8524F3" w14:textId="77777777" w:rsidR="00704E40" w:rsidRPr="00704E40" w:rsidRDefault="00704E40" w:rsidP="00704E40">
      <w:pPr>
        <w:pStyle w:val="EndNoteBibliography"/>
        <w:ind w:left="720" w:hanging="720"/>
        <w:rPr>
          <w:noProof/>
        </w:rPr>
      </w:pPr>
      <w:r w:rsidRPr="00704E40">
        <w:rPr>
          <w:noProof/>
        </w:rPr>
        <w:t>68.</w:t>
      </w:r>
      <w:r w:rsidRPr="00704E40">
        <w:rPr>
          <w:noProof/>
        </w:rPr>
        <w:tab/>
        <w:t>Bojorquez JZ, Bricq S, Acquitter C, Brunotte F, Walker PM, Lalande A. What are normal relaxation times of tissues at 3 T? Magnetic Resonance Imaging 2017;35(Supplement C):69-80.</w:t>
      </w:r>
    </w:p>
    <w:p w14:paraId="3E4B2263" w14:textId="77777777" w:rsidR="00704E40" w:rsidRPr="00704E40" w:rsidRDefault="00704E40" w:rsidP="00704E40">
      <w:pPr>
        <w:pStyle w:val="EndNoteBibliography"/>
        <w:ind w:left="720" w:hanging="720"/>
        <w:rPr>
          <w:noProof/>
        </w:rPr>
      </w:pPr>
      <w:r w:rsidRPr="00704E40">
        <w:rPr>
          <w:noProof/>
        </w:rPr>
        <w:t>69.</w:t>
      </w:r>
      <w:r w:rsidRPr="00704E40">
        <w:rPr>
          <w:noProof/>
        </w:rPr>
        <w:tab/>
        <w:t>Fullerton GD, Potter JL, Dornbluth NC. NMR relaxation of protons in tissues and other macromolecular water solutions. Magnetic Resonance Imaging 1982;1(4):209-226.</w:t>
      </w:r>
    </w:p>
    <w:p w14:paraId="51122113" w14:textId="77777777" w:rsidR="00704E40" w:rsidRPr="00704E40" w:rsidRDefault="00704E40" w:rsidP="00704E40">
      <w:pPr>
        <w:pStyle w:val="EndNoteBibliography"/>
        <w:ind w:left="720" w:hanging="720"/>
        <w:rPr>
          <w:noProof/>
        </w:rPr>
      </w:pPr>
      <w:r w:rsidRPr="00704E40">
        <w:rPr>
          <w:noProof/>
        </w:rPr>
        <w:t>70.</w:t>
      </w:r>
      <w:r w:rsidRPr="00704E40">
        <w:rPr>
          <w:noProof/>
        </w:rPr>
        <w:tab/>
        <w:t>Bloembergen N, Purcell EM, Pound RV. Relaxation Effects in Nuclear Magnetic Resonance Absorption. Physical Review 1948;73(7):679-712.</w:t>
      </w:r>
    </w:p>
    <w:p w14:paraId="22361E2E" w14:textId="77777777" w:rsidR="00704E40" w:rsidRPr="00704E40" w:rsidRDefault="00704E40" w:rsidP="00704E40">
      <w:pPr>
        <w:pStyle w:val="EndNoteBibliography"/>
        <w:ind w:left="720" w:hanging="720"/>
        <w:rPr>
          <w:noProof/>
        </w:rPr>
      </w:pPr>
      <w:r w:rsidRPr="00704E40">
        <w:rPr>
          <w:noProof/>
        </w:rPr>
        <w:t>71.</w:t>
      </w:r>
      <w:r w:rsidRPr="00704E40">
        <w:rPr>
          <w:noProof/>
        </w:rPr>
        <w:tab/>
        <w:t>Li TQ, Yao B, van Gelderen P, Merkle H, Dodd S, Talagala L, Koretsky AP, Duyn J. Characterization of T(2)* heterogeneity in human brain white matter. Magn Reson Med 2009;62(6):1652-1657.</w:t>
      </w:r>
    </w:p>
    <w:p w14:paraId="2959B10C" w14:textId="77777777" w:rsidR="00704E40" w:rsidRPr="00704E40" w:rsidRDefault="00704E40" w:rsidP="00704E40">
      <w:pPr>
        <w:pStyle w:val="EndNoteBibliography"/>
        <w:ind w:left="720" w:hanging="720"/>
        <w:rPr>
          <w:noProof/>
        </w:rPr>
      </w:pPr>
      <w:r w:rsidRPr="00704E40">
        <w:rPr>
          <w:noProof/>
        </w:rPr>
        <w:t>72.</w:t>
      </w:r>
      <w:r w:rsidRPr="00704E40">
        <w:rPr>
          <w:noProof/>
        </w:rPr>
        <w:tab/>
        <w:t>Underhill HR, Rostomily RC, Mikheev AM, Yuan C, Yarnykh VL. Fast bound pool fraction imaging of the in vivo rat brain: association with myelin content and validation in the C6 glioma model. NeuroImage 2011;54(3):2052-2065.</w:t>
      </w:r>
    </w:p>
    <w:p w14:paraId="57BF78BF" w14:textId="77777777" w:rsidR="00704E40" w:rsidRPr="00704E40" w:rsidRDefault="00704E40" w:rsidP="00704E40">
      <w:pPr>
        <w:pStyle w:val="EndNoteBibliography"/>
        <w:ind w:left="720" w:hanging="720"/>
        <w:rPr>
          <w:noProof/>
        </w:rPr>
      </w:pPr>
      <w:r w:rsidRPr="00704E40">
        <w:rPr>
          <w:noProof/>
        </w:rPr>
        <w:t>73.</w:t>
      </w:r>
      <w:r w:rsidRPr="00704E40">
        <w:rPr>
          <w:noProof/>
        </w:rPr>
        <w:tab/>
        <w:t>Mackay A, Whittall K, Adler J, Li D, Paty D, Graeb D. In vivo visualization of myelin water in brain by magnetic resonance. Magnetic Resonance in Medicine 1994;31(6):673-677.</w:t>
      </w:r>
    </w:p>
    <w:p w14:paraId="228098A2" w14:textId="77777777" w:rsidR="00704E40" w:rsidRPr="00704E40" w:rsidRDefault="00704E40" w:rsidP="00704E40">
      <w:pPr>
        <w:pStyle w:val="EndNoteBibliography"/>
        <w:ind w:left="720" w:hanging="720"/>
        <w:rPr>
          <w:noProof/>
        </w:rPr>
      </w:pPr>
      <w:r w:rsidRPr="00704E40">
        <w:rPr>
          <w:noProof/>
        </w:rPr>
        <w:t>74.</w:t>
      </w:r>
      <w:r w:rsidRPr="00704E40">
        <w:rPr>
          <w:noProof/>
        </w:rPr>
        <w:tab/>
        <w:t>MacKay A, Laule C, Vavasour I, Bjarnason T, Kolind S, Madler B. Insights into brain microstructure from the T2 distribution. Magn Reson Imaging 2006;24(4):515-525.</w:t>
      </w:r>
    </w:p>
    <w:p w14:paraId="68093FDF" w14:textId="77777777" w:rsidR="00704E40" w:rsidRPr="00704E40" w:rsidRDefault="00704E40" w:rsidP="00704E40">
      <w:pPr>
        <w:pStyle w:val="EndNoteBibliography"/>
        <w:ind w:left="720" w:hanging="720"/>
        <w:rPr>
          <w:noProof/>
        </w:rPr>
      </w:pPr>
      <w:r w:rsidRPr="00704E40">
        <w:rPr>
          <w:noProof/>
        </w:rPr>
        <w:lastRenderedPageBreak/>
        <w:t>75.</w:t>
      </w:r>
      <w:r w:rsidRPr="00704E40">
        <w:rPr>
          <w:noProof/>
        </w:rPr>
        <w:tab/>
        <w:t>Moore GR, Leung E, MacKay AL, Vavasour IM, Whittall KP, Cover KS, Li DK, Hashimoto SA, Oger J, Sprinkle TJ, Paty DW. A pathology-MRI study of the short-T2 component in formalin-fixed multiple sclerosis brain. Neurology 2000;55(10):1506-1510.</w:t>
      </w:r>
    </w:p>
    <w:p w14:paraId="145D4B3F" w14:textId="77777777" w:rsidR="00704E40" w:rsidRPr="00704E40" w:rsidRDefault="00704E40" w:rsidP="00704E40">
      <w:pPr>
        <w:pStyle w:val="EndNoteBibliography"/>
        <w:ind w:left="720" w:hanging="720"/>
        <w:rPr>
          <w:noProof/>
        </w:rPr>
      </w:pPr>
      <w:r w:rsidRPr="00704E40">
        <w:rPr>
          <w:noProof/>
        </w:rPr>
        <w:t>76.</w:t>
      </w:r>
      <w:r w:rsidRPr="00704E40">
        <w:rPr>
          <w:noProof/>
        </w:rPr>
        <w:tab/>
        <w:t>Laule C, Yung A, Pavolva V, Bohnet B, Kozlowski P, Hashimoto SA, Yip S, Li DK, Moore GW. High-resolution myelin water imaging in post-mortem multiple sclerosis spinal cord: A case report. Mult Scler 2016;22(11):1485-1489.</w:t>
      </w:r>
    </w:p>
    <w:p w14:paraId="338D87CB" w14:textId="77777777" w:rsidR="00704E40" w:rsidRPr="00704E40" w:rsidRDefault="00704E40" w:rsidP="00704E40">
      <w:pPr>
        <w:pStyle w:val="EndNoteBibliography"/>
        <w:ind w:left="720" w:hanging="720"/>
        <w:rPr>
          <w:noProof/>
        </w:rPr>
      </w:pPr>
      <w:r w:rsidRPr="00704E40">
        <w:rPr>
          <w:noProof/>
        </w:rPr>
        <w:t>77.</w:t>
      </w:r>
      <w:r w:rsidRPr="00704E40">
        <w:rPr>
          <w:noProof/>
        </w:rPr>
        <w:tab/>
        <w:t>Alonso-Ortiz E, Levesque IR, Pike GB. MRI-based myelin water imaging: A technical review. Magnetic Resonance in Medicine 2015;73(1):70-81.</w:t>
      </w:r>
    </w:p>
    <w:p w14:paraId="17140E75" w14:textId="77777777" w:rsidR="00704E40" w:rsidRPr="00704E40" w:rsidRDefault="00704E40" w:rsidP="00704E40">
      <w:pPr>
        <w:pStyle w:val="EndNoteBibliography"/>
        <w:ind w:left="720" w:hanging="720"/>
        <w:rPr>
          <w:noProof/>
        </w:rPr>
      </w:pPr>
      <w:r w:rsidRPr="00704E40">
        <w:rPr>
          <w:noProof/>
        </w:rPr>
        <w:t>78.</w:t>
      </w:r>
      <w:r w:rsidRPr="00704E40">
        <w:rPr>
          <w:noProof/>
        </w:rPr>
        <w:tab/>
        <w:t>Collins CM, Wang Z. Calculation of radiofrequency electromagnetic fields and their effects in MRI of human subjects. Magnetic Resonance in Medicine 2011;65(5):1470-1482.</w:t>
      </w:r>
    </w:p>
    <w:p w14:paraId="6F2AA06B" w14:textId="77777777" w:rsidR="00704E40" w:rsidRPr="00704E40" w:rsidRDefault="00704E40" w:rsidP="00704E40">
      <w:pPr>
        <w:pStyle w:val="EndNoteBibliography"/>
        <w:ind w:left="720" w:hanging="720"/>
        <w:rPr>
          <w:noProof/>
        </w:rPr>
      </w:pPr>
      <w:r w:rsidRPr="00704E40">
        <w:rPr>
          <w:noProof/>
        </w:rPr>
        <w:t>79.</w:t>
      </w:r>
      <w:r w:rsidRPr="00704E4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1FFC0DB5" w14:textId="77777777" w:rsidR="00704E40" w:rsidRPr="00704E40" w:rsidRDefault="00704E40" w:rsidP="00704E40">
      <w:pPr>
        <w:pStyle w:val="EndNoteBibliography"/>
        <w:ind w:left="720" w:hanging="720"/>
        <w:rPr>
          <w:noProof/>
        </w:rPr>
      </w:pPr>
      <w:r w:rsidRPr="00704E40">
        <w:rPr>
          <w:noProof/>
        </w:rPr>
        <w:t>80.</w:t>
      </w:r>
      <w:r w:rsidRPr="00704E40">
        <w:rPr>
          <w:noProof/>
        </w:rPr>
        <w:tab/>
        <w:t>Katscher U, Voigt T, Findeklee C, Vernickel P, Nehrke K, Dossel O. Determination of electric conductivity and local SAR via B1 mapping. IEEE Trans Med Imaging 2009;28(9):1365-1374.</w:t>
      </w:r>
    </w:p>
    <w:p w14:paraId="5837C40F" w14:textId="77777777" w:rsidR="00704E40" w:rsidRPr="00704E40" w:rsidRDefault="00704E40" w:rsidP="00704E40">
      <w:pPr>
        <w:pStyle w:val="EndNoteBibliography"/>
        <w:ind w:left="720" w:hanging="720"/>
        <w:rPr>
          <w:noProof/>
        </w:rPr>
      </w:pPr>
      <w:r w:rsidRPr="00704E40">
        <w:rPr>
          <w:noProof/>
        </w:rPr>
        <w:t>81.</w:t>
      </w:r>
      <w:r w:rsidRPr="00704E40">
        <w:rPr>
          <w:noProof/>
        </w:rPr>
        <w:tab/>
        <w:t>Jin J, Chen J. On the SAR and field inhomogeneity of birdcage coils loaded with the human head. Magn Reson Med 1997;38(6):953-963.</w:t>
      </w:r>
    </w:p>
    <w:p w14:paraId="57BB8D95" w14:textId="77777777" w:rsidR="00704E40" w:rsidRPr="00704E40" w:rsidRDefault="00704E40" w:rsidP="00704E40">
      <w:pPr>
        <w:pStyle w:val="EndNoteBibliography"/>
        <w:ind w:left="720" w:hanging="720"/>
        <w:rPr>
          <w:noProof/>
        </w:rPr>
      </w:pPr>
      <w:r w:rsidRPr="00704E40">
        <w:rPr>
          <w:noProof/>
        </w:rPr>
        <w:t>82.</w:t>
      </w:r>
      <w:r w:rsidRPr="00704E40">
        <w:rPr>
          <w:noProof/>
        </w:rPr>
        <w:tab/>
        <w:t>Sled JG, Pike GB. Standing-wave and RF penetration artifacts caused by elliptic geometry: an electrodynamic analysis of MRI. IEEE Trans Med Imaging 1998;17(4):653-662.</w:t>
      </w:r>
    </w:p>
    <w:p w14:paraId="667D5AAF" w14:textId="77777777" w:rsidR="00704E40" w:rsidRPr="00704E40" w:rsidRDefault="00704E40" w:rsidP="00704E40">
      <w:pPr>
        <w:pStyle w:val="EndNoteBibliography"/>
        <w:ind w:left="720" w:hanging="720"/>
        <w:rPr>
          <w:noProof/>
        </w:rPr>
      </w:pPr>
      <w:r w:rsidRPr="00704E40">
        <w:rPr>
          <w:noProof/>
        </w:rPr>
        <w:t>83.</w:t>
      </w:r>
      <w:r w:rsidRPr="00704E40">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A21CB9B" w14:textId="77777777" w:rsidR="00704E40" w:rsidRPr="00704E40" w:rsidRDefault="00704E40" w:rsidP="00704E40">
      <w:pPr>
        <w:pStyle w:val="EndNoteBibliography"/>
        <w:ind w:left="720" w:hanging="720"/>
        <w:rPr>
          <w:noProof/>
        </w:rPr>
      </w:pPr>
      <w:r w:rsidRPr="00704E40">
        <w:rPr>
          <w:noProof/>
        </w:rPr>
        <w:t>84.</w:t>
      </w:r>
      <w:r w:rsidRPr="00704E40">
        <w:rPr>
          <w:noProof/>
        </w:rPr>
        <w:tab/>
        <w:t>Insko EK, Bolinger L. Mapping of the Radiofrequency Field. Journal of Magnetic Resonance Series A 1993;103(1):82-85.</w:t>
      </w:r>
    </w:p>
    <w:p w14:paraId="139AB048" w14:textId="77777777" w:rsidR="00704E40" w:rsidRPr="00704E40" w:rsidRDefault="00704E40" w:rsidP="00704E40">
      <w:pPr>
        <w:pStyle w:val="EndNoteBibliography"/>
        <w:ind w:left="720" w:hanging="720"/>
        <w:rPr>
          <w:noProof/>
        </w:rPr>
      </w:pPr>
      <w:r w:rsidRPr="00704E40">
        <w:rPr>
          <w:noProof/>
        </w:rPr>
        <w:t>85.</w:t>
      </w:r>
      <w:r w:rsidRPr="00704E40">
        <w:rPr>
          <w:noProof/>
        </w:rPr>
        <w:tab/>
        <w:t>Stollberger R, Wach P. Imaging of the active B1 field in vivo. Magnetic Resonance in Medicine 1996;35(2):246-251.</w:t>
      </w:r>
    </w:p>
    <w:p w14:paraId="27BB8EC5" w14:textId="77777777" w:rsidR="00704E40" w:rsidRPr="00704E40" w:rsidRDefault="00704E40" w:rsidP="00704E40">
      <w:pPr>
        <w:pStyle w:val="EndNoteBibliography"/>
        <w:ind w:left="720" w:hanging="720"/>
        <w:rPr>
          <w:noProof/>
        </w:rPr>
      </w:pPr>
      <w:r w:rsidRPr="00704E40">
        <w:rPr>
          <w:noProof/>
        </w:rPr>
        <w:t>86.</w:t>
      </w:r>
      <w:r w:rsidRPr="00704E40">
        <w:rPr>
          <w:noProof/>
        </w:rPr>
        <w:tab/>
        <w:t>Wang J, Qiu M, Constable RT. In vivo method for correcting transmit/receive nonuniformities with phased array coils. Magn Reson Med 2005;53(3):666-674.</w:t>
      </w:r>
    </w:p>
    <w:p w14:paraId="263430EC" w14:textId="77777777" w:rsidR="00704E40" w:rsidRPr="00704E40" w:rsidRDefault="00704E40" w:rsidP="00704E40">
      <w:pPr>
        <w:pStyle w:val="EndNoteBibliography"/>
        <w:ind w:left="720" w:hanging="720"/>
        <w:rPr>
          <w:noProof/>
        </w:rPr>
      </w:pPr>
      <w:r w:rsidRPr="00704E40">
        <w:rPr>
          <w:noProof/>
        </w:rPr>
        <w:t>87.</w:t>
      </w:r>
      <w:r w:rsidRPr="00704E40">
        <w:rPr>
          <w:noProof/>
        </w:rPr>
        <w:tab/>
        <w:t>Samson RS, Wheeler-Kingshott CA, Symms MR, Tozer DJ, Tofts PS. A simple correction for B1 field errors in magnetization transfer ratio measurements. Magn Reson Imaging 2006;24(3):255-263.</w:t>
      </w:r>
    </w:p>
    <w:p w14:paraId="76BF6C2A" w14:textId="77777777" w:rsidR="00704E40" w:rsidRPr="00704E40" w:rsidRDefault="00704E40" w:rsidP="00704E40">
      <w:pPr>
        <w:pStyle w:val="EndNoteBibliography"/>
        <w:ind w:left="720" w:hanging="720"/>
        <w:rPr>
          <w:noProof/>
        </w:rPr>
      </w:pPr>
      <w:r w:rsidRPr="00704E40">
        <w:rPr>
          <w:noProof/>
        </w:rPr>
        <w:lastRenderedPageBreak/>
        <w:t>88.</w:t>
      </w:r>
      <w:r w:rsidRPr="00704E40">
        <w:rPr>
          <w:noProof/>
        </w:rPr>
        <w:tab/>
        <w:t>Sled JG, Pike GB. Correction for B1 and B0 variations in quantitative T2 measurements using MRI. Magnetic Resonance in Medicine 2000;43(4):589-593.</w:t>
      </w:r>
    </w:p>
    <w:p w14:paraId="07BC5632" w14:textId="77777777" w:rsidR="00704E40" w:rsidRPr="00704E40" w:rsidRDefault="00704E40" w:rsidP="00704E40">
      <w:pPr>
        <w:pStyle w:val="EndNoteBibliography"/>
        <w:ind w:left="720" w:hanging="720"/>
        <w:rPr>
          <w:noProof/>
        </w:rPr>
      </w:pPr>
      <w:r w:rsidRPr="00704E40">
        <w:rPr>
          <w:noProof/>
        </w:rPr>
        <w:t>89.</w:t>
      </w:r>
      <w:r w:rsidRPr="00704E40">
        <w:rPr>
          <w:noProof/>
        </w:rPr>
        <w:tab/>
        <w:t>Yarnykh VL. Actual flip-angle imaging in the pulsed steady state: a method for rapid three-dimensional mapping of the transmitted radiofrequency field. Magn Reson Med 2007;57(1):192-200.</w:t>
      </w:r>
    </w:p>
    <w:p w14:paraId="395835AA" w14:textId="77777777" w:rsidR="00704E40" w:rsidRPr="00704E40" w:rsidRDefault="00704E40" w:rsidP="00704E40">
      <w:pPr>
        <w:pStyle w:val="EndNoteBibliography"/>
        <w:ind w:left="720" w:hanging="720"/>
        <w:rPr>
          <w:noProof/>
        </w:rPr>
      </w:pPr>
      <w:r w:rsidRPr="00704E40">
        <w:rPr>
          <w:noProof/>
        </w:rPr>
        <w:t>90.</w:t>
      </w:r>
      <w:r w:rsidRPr="00704E40">
        <w:rPr>
          <w:noProof/>
        </w:rPr>
        <w:tab/>
        <w:t>Sacolick LI, Wiesinger F, Hancu I, Vogel MW. B1 mapping by Bloch-Siegert shift. Magn Reson Med 2010;63(5):1315-1322.</w:t>
      </w:r>
    </w:p>
    <w:p w14:paraId="335E42F8" w14:textId="77777777" w:rsidR="00704E40" w:rsidRPr="00704E40" w:rsidRDefault="00704E40" w:rsidP="00704E40">
      <w:pPr>
        <w:pStyle w:val="EndNoteBibliography"/>
        <w:ind w:left="720" w:hanging="720"/>
        <w:rPr>
          <w:noProof/>
        </w:rPr>
      </w:pPr>
      <w:r w:rsidRPr="00704E40">
        <w:rPr>
          <w:noProof/>
        </w:rPr>
        <w:t>91.</w:t>
      </w:r>
      <w:r w:rsidRPr="00704E40">
        <w:rPr>
          <w:noProof/>
        </w:rPr>
        <w:tab/>
        <w:t>Nehrke K. On the steady-state properties of actual flip angle imaging (AFI). Magn Reson Med 2009;61(1):84-92.</w:t>
      </w:r>
    </w:p>
    <w:p w14:paraId="11F1325A" w14:textId="77777777" w:rsidR="00704E40" w:rsidRPr="00704E40" w:rsidRDefault="00704E40" w:rsidP="00704E40">
      <w:pPr>
        <w:pStyle w:val="EndNoteBibliography"/>
        <w:ind w:left="720" w:hanging="720"/>
        <w:rPr>
          <w:noProof/>
        </w:rPr>
      </w:pPr>
      <w:r w:rsidRPr="00704E40">
        <w:rPr>
          <w:noProof/>
        </w:rPr>
        <w:t>92.</w:t>
      </w:r>
      <w:r w:rsidRPr="00704E40">
        <w:rPr>
          <w:noProof/>
        </w:rPr>
        <w:tab/>
        <w:t>Yarnykh VL. Optimal radiofrequency and gradient spoiling for improved accuracy of T1 and B1 measurements using fast steady-state techniques. Magn Reson Med 2010;63(6):1610-1626.</w:t>
      </w:r>
    </w:p>
    <w:p w14:paraId="50EC4E85" w14:textId="77777777" w:rsidR="00704E40" w:rsidRPr="00704E40" w:rsidRDefault="00704E40" w:rsidP="00704E40">
      <w:pPr>
        <w:pStyle w:val="EndNoteBibliography"/>
        <w:ind w:left="720" w:hanging="720"/>
        <w:rPr>
          <w:noProof/>
        </w:rPr>
      </w:pPr>
      <w:r w:rsidRPr="00704E40">
        <w:rPr>
          <w:noProof/>
        </w:rPr>
        <w:t>93.</w:t>
      </w:r>
      <w:r w:rsidRPr="00704E40">
        <w:rPr>
          <w:noProof/>
        </w:rPr>
        <w:tab/>
        <w:t>Pohmann R, Scheffler K. A theoretical and experimental comparison of different techniques for B(1) mapping at very high fields. NMR Biomed 2013;26(3):265-275.</w:t>
      </w:r>
    </w:p>
    <w:p w14:paraId="3626A64A" w14:textId="77777777" w:rsidR="00704E40" w:rsidRPr="00704E40" w:rsidRDefault="00704E40" w:rsidP="00704E40">
      <w:pPr>
        <w:pStyle w:val="EndNoteBibliography"/>
        <w:ind w:left="720" w:hanging="720"/>
        <w:rPr>
          <w:noProof/>
        </w:rPr>
      </w:pPr>
      <w:r w:rsidRPr="00704E40">
        <w:rPr>
          <w:noProof/>
        </w:rPr>
        <w:t>94.</w:t>
      </w:r>
      <w:r w:rsidRPr="00704E40">
        <w:rPr>
          <w:noProof/>
        </w:rPr>
        <w:tab/>
        <w:t>Versluis MJ, Tsekos N, Smith NB, Webb AG. Simple RF design for human functional and morphological cardiac imaging at 7tesla. Journal of Magnetic Resonance 2009;200(1):161-166.</w:t>
      </w:r>
    </w:p>
    <w:p w14:paraId="13992816" w14:textId="77777777" w:rsidR="00704E40" w:rsidRPr="00704E40" w:rsidRDefault="00704E40" w:rsidP="00704E40">
      <w:pPr>
        <w:pStyle w:val="EndNoteBibliography"/>
        <w:ind w:left="720" w:hanging="720"/>
        <w:rPr>
          <w:noProof/>
        </w:rPr>
      </w:pPr>
      <w:r w:rsidRPr="00704E40">
        <w:rPr>
          <w:noProof/>
        </w:rPr>
        <w:t>95.</w:t>
      </w:r>
      <w:r w:rsidRPr="00704E40">
        <w:rPr>
          <w:noProof/>
        </w:rPr>
        <w:tab/>
        <w:t>Zhang B, Seifert AC, Kim J-w, Borrello J, Xu J. 7 Tesla 22-channel wrap-around coil array for cervical spinal cord and brainstem imaging. Magnetic Resonance in Medicine 2017;78(4):1623-1634.</w:t>
      </w:r>
    </w:p>
    <w:p w14:paraId="217EEB01" w14:textId="77777777" w:rsidR="00704E40" w:rsidRPr="00704E40" w:rsidRDefault="00704E40" w:rsidP="00704E40">
      <w:pPr>
        <w:pStyle w:val="EndNoteBibliography"/>
        <w:ind w:left="720" w:hanging="720"/>
        <w:rPr>
          <w:noProof/>
        </w:rPr>
      </w:pPr>
      <w:r w:rsidRPr="00704E40">
        <w:rPr>
          <w:noProof/>
        </w:rPr>
        <w:t>96.</w:t>
      </w:r>
      <w:r w:rsidRPr="00704E40">
        <w:rPr>
          <w:noProof/>
        </w:rPr>
        <w:tab/>
        <w:t>Avdievich NI, Giapitzakis IA, Pfrommer A, Henning A. Decoupling of a tight-fit transceiver phased array for human brain imaging at 9.4T: Loop overlapping rediscovered. Magn Reson Med 2017:n/a-n/a.</w:t>
      </w:r>
    </w:p>
    <w:p w14:paraId="713DA2D0" w14:textId="77777777" w:rsidR="00704E40" w:rsidRPr="00704E40" w:rsidRDefault="00704E40" w:rsidP="00704E40">
      <w:pPr>
        <w:pStyle w:val="EndNoteBibliography"/>
        <w:ind w:left="720" w:hanging="720"/>
        <w:rPr>
          <w:noProof/>
        </w:rPr>
      </w:pPr>
      <w:r w:rsidRPr="00704E40">
        <w:rPr>
          <w:noProof/>
        </w:rPr>
        <w:t>97.</w:t>
      </w:r>
      <w:r w:rsidRPr="00704E40">
        <w:rPr>
          <w:noProof/>
        </w:rPr>
        <w:tab/>
        <w:t>Chavez S, Xiang QS, An L. Understanding phase maps in MRI: a new cutline phase unwrapping method. IEEE Trans Med Imaging 2002;21(8):966-977.</w:t>
      </w:r>
    </w:p>
    <w:p w14:paraId="0A96BD57" w14:textId="77777777" w:rsidR="00704E40" w:rsidRPr="00704E40" w:rsidRDefault="00704E40" w:rsidP="00704E40">
      <w:pPr>
        <w:pStyle w:val="EndNoteBibliography"/>
        <w:ind w:left="720" w:hanging="720"/>
        <w:rPr>
          <w:noProof/>
        </w:rPr>
      </w:pPr>
      <w:r w:rsidRPr="00704E40">
        <w:rPr>
          <w:noProof/>
        </w:rPr>
        <w:t>98.</w:t>
      </w:r>
      <w:r w:rsidRPr="00704E40">
        <w:rPr>
          <w:noProof/>
        </w:rPr>
        <w:tab/>
        <w:t>Clarke WT, Robson MD, Rodgers CT. Bloch-Siegert B1+-mapping for human cardiac 31P-MRS at 7 Tesla. Magnetic Resonance in Medicine 2016;76(4):1047-1058.</w:t>
      </w:r>
    </w:p>
    <w:p w14:paraId="621048A9" w14:textId="77777777" w:rsidR="00704E40" w:rsidRPr="00704E40" w:rsidRDefault="00704E40" w:rsidP="00704E40">
      <w:pPr>
        <w:pStyle w:val="EndNoteBibliography"/>
        <w:ind w:left="720" w:hanging="720"/>
        <w:rPr>
          <w:noProof/>
        </w:rPr>
      </w:pPr>
      <w:r w:rsidRPr="00704E40">
        <w:rPr>
          <w:noProof/>
        </w:rPr>
        <w:t>99.</w:t>
      </w:r>
      <w:r w:rsidRPr="00704E40">
        <w:rPr>
          <w:noProof/>
        </w:rPr>
        <w:tab/>
        <w:t>Schneider E, Glover G. Rapid in vivo proton shimming. Magnetic Resonance in Medicine 1991;18(2):335-347.</w:t>
      </w:r>
    </w:p>
    <w:p w14:paraId="0A8E3941" w14:textId="77777777" w:rsidR="00704E40" w:rsidRPr="00704E40" w:rsidRDefault="00704E40" w:rsidP="00704E40">
      <w:pPr>
        <w:pStyle w:val="EndNoteBibliography"/>
        <w:ind w:left="720" w:hanging="720"/>
        <w:rPr>
          <w:noProof/>
        </w:rPr>
      </w:pPr>
      <w:r w:rsidRPr="00704E40">
        <w:rPr>
          <w:noProof/>
        </w:rPr>
        <w:t>100.</w:t>
      </w:r>
      <w:r w:rsidRPr="00704E40">
        <w:rPr>
          <w:noProof/>
        </w:rPr>
        <w:tab/>
        <w:t>Edzes HT, Samulski ET. Cross relaxation and spin diffusion in the proton NMR or hydrated collagen. Nature 1977;265(5594):521-523.</w:t>
      </w:r>
    </w:p>
    <w:p w14:paraId="15758C49" w14:textId="77777777" w:rsidR="00704E40" w:rsidRPr="00704E40" w:rsidRDefault="00704E40" w:rsidP="00704E40">
      <w:pPr>
        <w:pStyle w:val="EndNoteBibliography"/>
        <w:ind w:left="720" w:hanging="720"/>
        <w:rPr>
          <w:noProof/>
        </w:rPr>
      </w:pPr>
      <w:r w:rsidRPr="00704E40">
        <w:rPr>
          <w:noProof/>
        </w:rPr>
        <w:t>101.</w:t>
      </w:r>
      <w:r w:rsidRPr="00704E40">
        <w:rPr>
          <w:noProof/>
        </w:rPr>
        <w:tab/>
        <w:t>Edzes HT, Samulski ET. The measurement of cross-relaxation effects in the proton NMR spin-lattice relaxation of water in biological systems: Hydrated collagen and muscle. Journal of Magnetic Resonance (1969) 1978;31(2):207-229.</w:t>
      </w:r>
    </w:p>
    <w:p w14:paraId="4F82E092" w14:textId="77777777" w:rsidR="00704E40" w:rsidRPr="00704E40" w:rsidRDefault="00704E40" w:rsidP="00704E40">
      <w:pPr>
        <w:pStyle w:val="EndNoteBibliography"/>
        <w:ind w:left="720" w:hanging="720"/>
        <w:rPr>
          <w:noProof/>
        </w:rPr>
      </w:pPr>
      <w:r w:rsidRPr="00704E40">
        <w:rPr>
          <w:noProof/>
        </w:rPr>
        <w:lastRenderedPageBreak/>
        <w:t>102.</w:t>
      </w:r>
      <w:r w:rsidRPr="00704E40">
        <w:rPr>
          <w:noProof/>
        </w:rPr>
        <w:tab/>
        <w:t>Wolff SD, Balaban RS. Magnetization transfer contrast (MTC) and tissue water proton relaxation in vivo. Magn Reson Med 1989;10(1):135-144.</w:t>
      </w:r>
    </w:p>
    <w:p w14:paraId="2949470E" w14:textId="77777777" w:rsidR="00704E40" w:rsidRPr="00704E40" w:rsidRDefault="00704E40" w:rsidP="00704E40">
      <w:pPr>
        <w:pStyle w:val="EndNoteBibliography"/>
        <w:ind w:left="720" w:hanging="720"/>
        <w:rPr>
          <w:noProof/>
        </w:rPr>
      </w:pPr>
      <w:r w:rsidRPr="00704E40">
        <w:rPr>
          <w:noProof/>
        </w:rPr>
        <w:t>103.</w:t>
      </w:r>
      <w:r w:rsidRPr="00704E40">
        <w:rPr>
          <w:noProof/>
        </w:rPr>
        <w:tab/>
        <w:t>Levesque IR, Pike GB. Characterizing healthy and diseased white matter using quantitative magnetization transfer and multicomponent T(2) relaxometry: A unified view via a four-pool model. Magn Reson Med 2009;62(6):1487-1496.</w:t>
      </w:r>
    </w:p>
    <w:p w14:paraId="20F2CB82" w14:textId="77777777" w:rsidR="00704E40" w:rsidRPr="00704E40" w:rsidRDefault="00704E40" w:rsidP="00704E40">
      <w:pPr>
        <w:pStyle w:val="EndNoteBibliography"/>
        <w:ind w:left="720" w:hanging="720"/>
        <w:rPr>
          <w:noProof/>
        </w:rPr>
      </w:pPr>
      <w:r w:rsidRPr="00704E40">
        <w:rPr>
          <w:noProof/>
        </w:rPr>
        <w:t>104.</w:t>
      </w:r>
      <w:r w:rsidRPr="00704E40">
        <w:rPr>
          <w:noProof/>
        </w:rPr>
        <w:tab/>
        <w:t>Dixon WT, Engels H, Castillo M, Sardashti M. Incidental magnetization transfer contrast in standard multislice imaging. Magn Reson Imaging 1990;8(4):417-422.</w:t>
      </w:r>
    </w:p>
    <w:p w14:paraId="500D457C" w14:textId="77777777" w:rsidR="00704E40" w:rsidRPr="00704E40" w:rsidRDefault="00704E40" w:rsidP="00704E40">
      <w:pPr>
        <w:pStyle w:val="EndNoteBibliography"/>
        <w:ind w:left="720" w:hanging="720"/>
        <w:rPr>
          <w:noProof/>
        </w:rPr>
      </w:pPr>
      <w:r w:rsidRPr="00704E40">
        <w:rPr>
          <w:noProof/>
        </w:rPr>
        <w:t>105.</w:t>
      </w:r>
      <w:r w:rsidRPr="00704E40">
        <w:rPr>
          <w:noProof/>
        </w:rPr>
        <w:tab/>
        <w:t>Santyr GE. Magnetization transfer effects in multislice MR imaging. Magn Reson Imaging 1993;11(4):521-532.</w:t>
      </w:r>
    </w:p>
    <w:p w14:paraId="47D58998" w14:textId="77777777" w:rsidR="00704E40" w:rsidRPr="00704E40" w:rsidRDefault="00704E40" w:rsidP="00704E40">
      <w:pPr>
        <w:pStyle w:val="EndNoteBibliography"/>
        <w:ind w:left="720" w:hanging="720"/>
        <w:rPr>
          <w:noProof/>
        </w:rPr>
      </w:pPr>
      <w:r w:rsidRPr="00704E40">
        <w:rPr>
          <w:noProof/>
        </w:rPr>
        <w:t>106.</w:t>
      </w:r>
      <w:r w:rsidRPr="00704E40">
        <w:rPr>
          <w:noProof/>
        </w:rPr>
        <w:tab/>
        <w:t>Berry I, Barker GJ, Barkhof F, Campi A, Dousset V, Franconi J-M, Gass A, Schreiber W, Miller DH, Tofts PS. A multicenter measurement of magnetization transfer ratio in normal white matter. Journal of Magnetic Resonance Imaging 1999;9(3):441-446.</w:t>
      </w:r>
    </w:p>
    <w:p w14:paraId="1D4ACB05" w14:textId="77777777" w:rsidR="00704E40" w:rsidRPr="00704E40" w:rsidRDefault="00704E40" w:rsidP="00704E40">
      <w:pPr>
        <w:pStyle w:val="EndNoteBibliography"/>
        <w:ind w:left="720" w:hanging="720"/>
        <w:rPr>
          <w:noProof/>
        </w:rPr>
      </w:pPr>
      <w:r w:rsidRPr="00704E40">
        <w:rPr>
          <w:noProof/>
        </w:rPr>
        <w:t>107.</w:t>
      </w:r>
      <w:r w:rsidRPr="00704E40">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05C14AE6" w14:textId="77777777" w:rsidR="00704E40" w:rsidRPr="00704E40" w:rsidRDefault="00704E40" w:rsidP="00704E40">
      <w:pPr>
        <w:pStyle w:val="EndNoteBibliography"/>
        <w:ind w:left="720" w:hanging="720"/>
        <w:rPr>
          <w:noProof/>
        </w:rPr>
      </w:pPr>
      <w:r w:rsidRPr="00704E40">
        <w:rPr>
          <w:noProof/>
        </w:rPr>
        <w:t>108.</w:t>
      </w:r>
      <w:r w:rsidRPr="00704E40">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CDCA10B" w14:textId="77777777" w:rsidR="00704E40" w:rsidRPr="00704E40" w:rsidRDefault="00704E40" w:rsidP="00704E40">
      <w:pPr>
        <w:pStyle w:val="EndNoteBibliography"/>
        <w:ind w:left="720" w:hanging="720"/>
        <w:rPr>
          <w:noProof/>
        </w:rPr>
      </w:pPr>
      <w:r w:rsidRPr="00704E40">
        <w:rPr>
          <w:noProof/>
        </w:rPr>
        <w:t>109.</w:t>
      </w:r>
      <w:r w:rsidRPr="00704E40">
        <w:rPr>
          <w:noProof/>
        </w:rPr>
        <w:tab/>
        <w:t>Ropele S, Filippi M, Valsasina P, Korteweg T, Barkhof F, Tofts PS, Samson R, Miller DH, Fazekas F. Assessment and correction of B1-induced errors in magnetization transfer ratio measurements. Magn Reson Med 2005;53(1):134-140.</w:t>
      </w:r>
    </w:p>
    <w:p w14:paraId="2FE66E4E" w14:textId="77777777" w:rsidR="00704E40" w:rsidRPr="00704E40" w:rsidRDefault="00704E40" w:rsidP="00704E40">
      <w:pPr>
        <w:pStyle w:val="EndNoteBibliography"/>
        <w:ind w:left="720" w:hanging="720"/>
        <w:rPr>
          <w:noProof/>
        </w:rPr>
      </w:pPr>
      <w:r w:rsidRPr="00704E40">
        <w:rPr>
          <w:noProof/>
        </w:rPr>
        <w:t>110.</w:t>
      </w:r>
      <w:r w:rsidRPr="00704E40">
        <w:rPr>
          <w:noProof/>
        </w:rPr>
        <w:tab/>
        <w:t>Levesque I, Sled JG, Narayanan S, Santos AC, Brass SD, Francis SJ, Arnold DL, Pike GB. The role of edema and demyelination in chronic T1 black holes: a quantitative magnetization transfer study. J Magn Reson Imaging 2005;21(2):103-110.</w:t>
      </w:r>
    </w:p>
    <w:p w14:paraId="03402932" w14:textId="77777777" w:rsidR="00704E40" w:rsidRPr="00704E40" w:rsidRDefault="00704E40" w:rsidP="00704E40">
      <w:pPr>
        <w:pStyle w:val="EndNoteBibliography"/>
        <w:ind w:left="720" w:hanging="720"/>
        <w:rPr>
          <w:noProof/>
        </w:rPr>
      </w:pPr>
      <w:r w:rsidRPr="00704E40">
        <w:rPr>
          <w:noProof/>
        </w:rPr>
        <w:t>111.</w:t>
      </w:r>
      <w:r w:rsidRPr="00704E40">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6AFC2185" w14:textId="77777777" w:rsidR="00704E40" w:rsidRPr="00704E40" w:rsidRDefault="00704E40" w:rsidP="00704E40">
      <w:pPr>
        <w:pStyle w:val="EndNoteBibliography"/>
        <w:ind w:left="720" w:hanging="720"/>
        <w:rPr>
          <w:noProof/>
        </w:rPr>
      </w:pPr>
      <w:r w:rsidRPr="00704E40">
        <w:rPr>
          <w:noProof/>
        </w:rPr>
        <w:t>112.</w:t>
      </w:r>
      <w:r w:rsidRPr="00704E40">
        <w:rPr>
          <w:noProof/>
        </w:rPr>
        <w:tab/>
        <w:t>Dousset V, Gayou A, Brochet B, Caille J-M. Early structural changes in acute MS lesions assessed by serial magnetization transfer studies. Neurology 1998;51(4):1150-1155.</w:t>
      </w:r>
    </w:p>
    <w:p w14:paraId="4904C5BA" w14:textId="77777777" w:rsidR="00704E40" w:rsidRPr="00704E40" w:rsidRDefault="00704E40" w:rsidP="00704E40">
      <w:pPr>
        <w:pStyle w:val="EndNoteBibliography"/>
        <w:ind w:left="720" w:hanging="720"/>
        <w:rPr>
          <w:noProof/>
        </w:rPr>
      </w:pPr>
      <w:r w:rsidRPr="00704E40">
        <w:rPr>
          <w:noProof/>
        </w:rPr>
        <w:t>113.</w:t>
      </w:r>
      <w:r w:rsidRPr="00704E40">
        <w:rPr>
          <w:noProof/>
        </w:rPr>
        <w:tab/>
        <w:t>Chen JT, Collins DL, Atkins HL, Freedman MS, Arnold DL. Magnetization transfer ratio evolution with demyelination and remyelination in multiple sclerosis lesions. Annals of Neurology 2008;63(2):254-262.</w:t>
      </w:r>
    </w:p>
    <w:p w14:paraId="5B5F6017" w14:textId="77777777" w:rsidR="00704E40" w:rsidRPr="00704E40" w:rsidRDefault="00704E40" w:rsidP="00704E40">
      <w:pPr>
        <w:pStyle w:val="EndNoteBibliography"/>
        <w:ind w:left="720" w:hanging="720"/>
        <w:rPr>
          <w:noProof/>
        </w:rPr>
      </w:pPr>
      <w:r w:rsidRPr="00704E40">
        <w:rPr>
          <w:noProof/>
        </w:rPr>
        <w:lastRenderedPageBreak/>
        <w:t>114.</w:t>
      </w:r>
      <w:r w:rsidRPr="00704E40">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50C90613" w14:textId="77777777" w:rsidR="00704E40" w:rsidRPr="00704E40" w:rsidRDefault="00704E40" w:rsidP="00704E40">
      <w:pPr>
        <w:pStyle w:val="EndNoteBibliography"/>
        <w:ind w:left="720" w:hanging="720"/>
        <w:rPr>
          <w:noProof/>
        </w:rPr>
      </w:pPr>
      <w:r w:rsidRPr="00704E40">
        <w:rPr>
          <w:noProof/>
        </w:rPr>
        <w:t>115.</w:t>
      </w:r>
      <w:r w:rsidRPr="00704E40">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44785E23" w14:textId="77777777" w:rsidR="00704E40" w:rsidRPr="00704E40" w:rsidRDefault="00704E40" w:rsidP="00704E40">
      <w:pPr>
        <w:pStyle w:val="EndNoteBibliography"/>
        <w:ind w:left="720" w:hanging="720"/>
        <w:rPr>
          <w:noProof/>
        </w:rPr>
      </w:pPr>
      <w:r w:rsidRPr="00704E40">
        <w:rPr>
          <w:noProof/>
        </w:rPr>
        <w:t>116.</w:t>
      </w:r>
      <w:r w:rsidRPr="00704E40">
        <w:rPr>
          <w:noProof/>
        </w:rPr>
        <w:tab/>
        <w:t>Mangia S, Carpenter AF, Tyan AE, Eberly LE, Garwood M, Michaeli S. Magnetization transfer and adiabatic T1rho MRI reveal abnormalities in normal-appearing white matter of subjects with multiple sclerosis. Mult Scler 2014;20(8):1066-1073.</w:t>
      </w:r>
    </w:p>
    <w:p w14:paraId="575809B4" w14:textId="77777777" w:rsidR="00704E40" w:rsidRPr="00704E40" w:rsidRDefault="00704E40" w:rsidP="00704E40">
      <w:pPr>
        <w:pStyle w:val="EndNoteBibliography"/>
        <w:ind w:left="720" w:hanging="720"/>
        <w:rPr>
          <w:noProof/>
        </w:rPr>
      </w:pPr>
      <w:r w:rsidRPr="00704E40">
        <w:rPr>
          <w:noProof/>
        </w:rPr>
        <w:t>117.</w:t>
      </w:r>
      <w:r w:rsidRPr="00704E40">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70E43E1" w14:textId="77777777" w:rsidR="00704E40" w:rsidRPr="00704E40" w:rsidRDefault="00704E40" w:rsidP="00704E40">
      <w:pPr>
        <w:pStyle w:val="EndNoteBibliography"/>
        <w:ind w:left="720" w:hanging="720"/>
        <w:rPr>
          <w:noProof/>
        </w:rPr>
      </w:pPr>
      <w:r w:rsidRPr="00704E40">
        <w:rPr>
          <w:noProof/>
        </w:rPr>
        <w:t>118.</w:t>
      </w:r>
      <w:r w:rsidRPr="00704E40">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48D26865" w14:textId="77777777" w:rsidR="00704E40" w:rsidRPr="00704E40" w:rsidRDefault="00704E40" w:rsidP="00704E40">
      <w:pPr>
        <w:pStyle w:val="EndNoteBibliography"/>
        <w:ind w:left="720" w:hanging="720"/>
        <w:rPr>
          <w:noProof/>
        </w:rPr>
      </w:pPr>
      <w:r w:rsidRPr="00704E40">
        <w:rPr>
          <w:noProof/>
        </w:rPr>
        <w:t>119.</w:t>
      </w:r>
      <w:r w:rsidRPr="00704E40">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3BCB109E" w14:textId="77777777" w:rsidR="00704E40" w:rsidRPr="00704E40" w:rsidRDefault="00704E40" w:rsidP="00704E40">
      <w:pPr>
        <w:pStyle w:val="EndNoteBibliography"/>
        <w:ind w:left="720" w:hanging="720"/>
        <w:rPr>
          <w:noProof/>
        </w:rPr>
      </w:pPr>
      <w:r w:rsidRPr="00704E40">
        <w:rPr>
          <w:noProof/>
        </w:rPr>
        <w:t>120.</w:t>
      </w:r>
      <w:r w:rsidRPr="00704E40">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34B26C2A" w14:textId="77777777" w:rsidR="00704E40" w:rsidRPr="00704E40" w:rsidRDefault="00704E40" w:rsidP="00704E40">
      <w:pPr>
        <w:pStyle w:val="EndNoteBibliography"/>
        <w:ind w:left="720" w:hanging="720"/>
        <w:rPr>
          <w:noProof/>
        </w:rPr>
      </w:pPr>
      <w:r w:rsidRPr="00704E40">
        <w:rPr>
          <w:noProof/>
        </w:rPr>
        <w:t>121.</w:t>
      </w:r>
      <w:r w:rsidRPr="00704E40">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3B2FDDED" w14:textId="77777777" w:rsidR="00704E40" w:rsidRPr="00704E40" w:rsidRDefault="00704E40" w:rsidP="00704E40">
      <w:pPr>
        <w:pStyle w:val="EndNoteBibliography"/>
        <w:ind w:left="720" w:hanging="720"/>
        <w:rPr>
          <w:noProof/>
        </w:rPr>
      </w:pPr>
      <w:r w:rsidRPr="00704E40">
        <w:rPr>
          <w:noProof/>
        </w:rPr>
        <w:t>122.</w:t>
      </w:r>
      <w:r w:rsidRPr="00704E40">
        <w:rPr>
          <w:noProof/>
        </w:rPr>
        <w:tab/>
        <w:t>Richert ND, Ostuni JL, Bash CN, Leist TP, McFarland HF, Frank JA. Interferon beta-1b and intravenous methylprednisolone promote lesion recovery in multiple sclerosis. Multiple Sclerosis Journal 2001;7(1):49-58.</w:t>
      </w:r>
    </w:p>
    <w:p w14:paraId="58D5B34F" w14:textId="77777777" w:rsidR="00704E40" w:rsidRPr="00704E40" w:rsidRDefault="00704E40" w:rsidP="00704E40">
      <w:pPr>
        <w:pStyle w:val="EndNoteBibliography"/>
        <w:ind w:left="720" w:hanging="720"/>
        <w:rPr>
          <w:noProof/>
        </w:rPr>
      </w:pPr>
      <w:r w:rsidRPr="00704E40">
        <w:rPr>
          <w:noProof/>
        </w:rPr>
        <w:t>123.</w:t>
      </w:r>
      <w:r w:rsidRPr="00704E40">
        <w:rPr>
          <w:noProof/>
        </w:rPr>
        <w:tab/>
        <w:t>Kita M, Goodkin DE, Bacchetti P, Waubant E, Nelson SJ, Majumdar S. Magnetization transfer ratio in new MS lesions before and during therapy with IFNβ-1a. Neurology 2000;54(9):1741-1745.</w:t>
      </w:r>
    </w:p>
    <w:p w14:paraId="73FF1374" w14:textId="77777777" w:rsidR="00704E40" w:rsidRPr="00704E40" w:rsidRDefault="00704E40" w:rsidP="00704E40">
      <w:pPr>
        <w:pStyle w:val="EndNoteBibliography"/>
        <w:ind w:left="720" w:hanging="720"/>
        <w:rPr>
          <w:noProof/>
        </w:rPr>
      </w:pPr>
      <w:r w:rsidRPr="00704E40">
        <w:rPr>
          <w:noProof/>
        </w:rPr>
        <w:lastRenderedPageBreak/>
        <w:t>124.</w:t>
      </w:r>
      <w:r w:rsidRPr="00704E40">
        <w:rPr>
          <w:noProof/>
        </w:rPr>
        <w:tab/>
        <w:t>Button T, Altmann D, Tozer D, Dalton C, Hunter K, Compston A, Coles A, Miller D. Magnetization transfer imaging in multiple sclerosis treated with alemtuzumab. Mult Scler 2013;19(2):241-244.</w:t>
      </w:r>
    </w:p>
    <w:p w14:paraId="590413C0" w14:textId="77777777" w:rsidR="00704E40" w:rsidRPr="00704E40" w:rsidRDefault="00704E40" w:rsidP="00704E40">
      <w:pPr>
        <w:pStyle w:val="EndNoteBibliography"/>
        <w:ind w:left="720" w:hanging="720"/>
        <w:rPr>
          <w:noProof/>
        </w:rPr>
      </w:pPr>
      <w:r w:rsidRPr="00704E40">
        <w:rPr>
          <w:noProof/>
        </w:rPr>
        <w:t>125.</w:t>
      </w:r>
      <w:r w:rsidRPr="00704E40">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75D0680D" w14:textId="77777777" w:rsidR="00704E40" w:rsidRPr="00704E40" w:rsidRDefault="00704E40" w:rsidP="00704E40">
      <w:pPr>
        <w:pStyle w:val="EndNoteBibliography"/>
        <w:ind w:left="720" w:hanging="720"/>
        <w:rPr>
          <w:noProof/>
        </w:rPr>
      </w:pPr>
      <w:r w:rsidRPr="00704E40">
        <w:rPr>
          <w:noProof/>
        </w:rPr>
        <w:t>126.</w:t>
      </w:r>
      <w:r w:rsidRPr="00704E40">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1905D51C" w14:textId="77777777" w:rsidR="00704E40" w:rsidRPr="00704E40" w:rsidRDefault="00704E40" w:rsidP="00704E40">
      <w:pPr>
        <w:pStyle w:val="EndNoteBibliography"/>
        <w:ind w:left="720" w:hanging="720"/>
        <w:rPr>
          <w:noProof/>
        </w:rPr>
      </w:pPr>
      <w:r w:rsidRPr="00704E40">
        <w:rPr>
          <w:noProof/>
        </w:rPr>
        <w:t>127.</w:t>
      </w:r>
      <w:r w:rsidRPr="00704E40">
        <w:rPr>
          <w:noProof/>
        </w:rPr>
        <w:tab/>
        <w:t>Antosik-Biernacka A, Peuskens H, De Hert M, Peuskens J, Sunaert S, Van Hecke P, Goraj B. Magnetization transfer imaging in chronic schizophrenia. Med Sci Monit 2006;12(4):MT17-21.</w:t>
      </w:r>
    </w:p>
    <w:p w14:paraId="091C223E" w14:textId="77777777" w:rsidR="00704E40" w:rsidRPr="00704E40" w:rsidRDefault="00704E40" w:rsidP="00704E40">
      <w:pPr>
        <w:pStyle w:val="EndNoteBibliography"/>
        <w:ind w:left="720" w:hanging="720"/>
        <w:rPr>
          <w:noProof/>
        </w:rPr>
      </w:pPr>
      <w:r w:rsidRPr="00704E40">
        <w:rPr>
          <w:noProof/>
        </w:rPr>
        <w:t>128.</w:t>
      </w:r>
      <w:r w:rsidRPr="00704E40">
        <w:rPr>
          <w:noProof/>
        </w:rPr>
        <w:tab/>
        <w:t>Ge Y, Kolson DL, Babb JS, Mannon LJ, Grossman RI. Whole brain imaging of HIV-infected patients: quantitative analysis of magnetization transfer ratio histogram and fractional brain volume. AJNR Am J Neuroradiol 2003;24(1):82-87.</w:t>
      </w:r>
    </w:p>
    <w:p w14:paraId="0E18FAEB" w14:textId="77777777" w:rsidR="00704E40" w:rsidRPr="00704E40" w:rsidRDefault="00704E40" w:rsidP="00704E40">
      <w:pPr>
        <w:pStyle w:val="EndNoteBibliography"/>
        <w:ind w:left="720" w:hanging="720"/>
        <w:rPr>
          <w:noProof/>
        </w:rPr>
      </w:pPr>
      <w:r w:rsidRPr="00704E40">
        <w:rPr>
          <w:noProof/>
        </w:rPr>
        <w:t>129.</w:t>
      </w:r>
      <w:r w:rsidRPr="00704E40">
        <w:rPr>
          <w:noProof/>
        </w:rPr>
        <w:tab/>
        <w:t>Fornari E, Maeder P, Meuli R, Ghika J, Knyazeva MG. Demyelination of superficial white matter in early Alzheimer's disease: a magnetization transfer imaging study. Neurobiol Aging 2012;33(2):428 e427-419.</w:t>
      </w:r>
    </w:p>
    <w:p w14:paraId="258581AB" w14:textId="77777777" w:rsidR="00704E40" w:rsidRPr="00704E40" w:rsidRDefault="00704E40" w:rsidP="00704E40">
      <w:pPr>
        <w:pStyle w:val="EndNoteBibliography"/>
        <w:ind w:left="720" w:hanging="720"/>
        <w:rPr>
          <w:noProof/>
        </w:rPr>
      </w:pPr>
      <w:r w:rsidRPr="00704E40">
        <w:rPr>
          <w:noProof/>
        </w:rPr>
        <w:t>130.</w:t>
      </w:r>
      <w:r w:rsidRPr="00704E40">
        <w:rPr>
          <w:noProof/>
        </w:rPr>
        <w:tab/>
        <w:t>Chen Z, Zhang H, Jia Z, Zhong J, Huang X, Du M, Chen L, Kuang W, Sweeney JA, Gong Q. Magnetization transfer imaging of suicidal patients with major depressive disorder. Sci Rep 2015;5:9670.</w:t>
      </w:r>
    </w:p>
    <w:p w14:paraId="766C574F" w14:textId="77777777" w:rsidR="00704E40" w:rsidRPr="00704E40" w:rsidRDefault="00704E40" w:rsidP="00704E40">
      <w:pPr>
        <w:pStyle w:val="EndNoteBibliography"/>
        <w:ind w:left="720" w:hanging="720"/>
        <w:rPr>
          <w:noProof/>
        </w:rPr>
      </w:pPr>
      <w:r w:rsidRPr="00704E40">
        <w:rPr>
          <w:noProof/>
        </w:rPr>
        <w:t>131.</w:t>
      </w:r>
      <w:r w:rsidRPr="00704E40">
        <w:rPr>
          <w:noProof/>
        </w:rPr>
        <w:tab/>
        <w:t>Helms G, Dathe H, Kallenberg K, Dechent P. High-resolution maps of magnetization transfer with inherent correction for RF inhomogeneity and T1 relaxation obtained from 3D FLASH MRI. Magnetic Resonance in Medicine 2008;60(6):1396-1407.</w:t>
      </w:r>
    </w:p>
    <w:p w14:paraId="0786538D" w14:textId="77777777" w:rsidR="00704E40" w:rsidRPr="00704E40" w:rsidRDefault="00704E40" w:rsidP="00704E40">
      <w:pPr>
        <w:pStyle w:val="EndNoteBibliography"/>
        <w:ind w:left="720" w:hanging="720"/>
        <w:rPr>
          <w:noProof/>
        </w:rPr>
      </w:pPr>
      <w:r w:rsidRPr="00704E40">
        <w:rPr>
          <w:noProof/>
        </w:rPr>
        <w:t>132.</w:t>
      </w:r>
      <w:r w:rsidRPr="00704E40">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4D81E5AD" w14:textId="77777777" w:rsidR="00704E40" w:rsidRPr="00704E40" w:rsidRDefault="00704E40" w:rsidP="00704E40">
      <w:pPr>
        <w:pStyle w:val="EndNoteBibliography"/>
        <w:ind w:left="720" w:hanging="720"/>
        <w:rPr>
          <w:noProof/>
        </w:rPr>
      </w:pPr>
      <w:r w:rsidRPr="00704E40">
        <w:rPr>
          <w:noProof/>
        </w:rPr>
        <w:t>133.</w:t>
      </w:r>
      <w:r w:rsidRPr="00704E40">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588ECB80" w14:textId="77777777" w:rsidR="00704E40" w:rsidRPr="00704E40" w:rsidRDefault="00704E40" w:rsidP="00704E40">
      <w:pPr>
        <w:pStyle w:val="EndNoteBibliography"/>
        <w:ind w:left="720" w:hanging="720"/>
        <w:rPr>
          <w:noProof/>
        </w:rPr>
      </w:pPr>
      <w:r w:rsidRPr="00704E40">
        <w:rPr>
          <w:noProof/>
        </w:rPr>
        <w:t>134.</w:t>
      </w:r>
      <w:r w:rsidRPr="00704E40">
        <w:rPr>
          <w:noProof/>
        </w:rPr>
        <w:tab/>
        <w:t>Campbell JSW, Leppert IR, Narayanan S, Boudreau M, Duval T, Cohen-Adad J, Pike GB, Stikov N. Promise and pitfalls of g-ratio estimation with MRI. NeuroImage 2017.</w:t>
      </w:r>
    </w:p>
    <w:p w14:paraId="7F31B3D8" w14:textId="77777777" w:rsidR="00704E40" w:rsidRPr="00704E40" w:rsidRDefault="00704E40" w:rsidP="00704E40">
      <w:pPr>
        <w:pStyle w:val="EndNoteBibliography"/>
        <w:ind w:left="720" w:hanging="720"/>
        <w:rPr>
          <w:noProof/>
        </w:rPr>
      </w:pPr>
      <w:r w:rsidRPr="00704E40">
        <w:rPr>
          <w:noProof/>
        </w:rPr>
        <w:lastRenderedPageBreak/>
        <w:t>135.</w:t>
      </w:r>
      <w:r w:rsidRPr="00704E40">
        <w:rPr>
          <w:noProof/>
        </w:rPr>
        <w:tab/>
        <w:t>Mohammadi S, Carey D, Dick F, Diedrichsen J, Sereno MI, Reisert M, Callaghan MF, Weiskopf N. Whole-Brain In-vivo Measurements of the Axonal G-Ratio in a Group of 37 Healthy Volunteers. Frontiers in Neuroscience 2015;9(441).</w:t>
      </w:r>
    </w:p>
    <w:p w14:paraId="180A7AE7" w14:textId="77777777" w:rsidR="00704E40" w:rsidRPr="00704E40" w:rsidRDefault="00704E40" w:rsidP="00704E40">
      <w:pPr>
        <w:pStyle w:val="EndNoteBibliography"/>
        <w:ind w:left="720" w:hanging="720"/>
        <w:rPr>
          <w:noProof/>
        </w:rPr>
      </w:pPr>
      <w:r w:rsidRPr="00704E40">
        <w:rPr>
          <w:noProof/>
        </w:rPr>
        <w:t>136.</w:t>
      </w:r>
      <w:r w:rsidRPr="00704E40">
        <w:rPr>
          <w:noProof/>
        </w:rPr>
        <w:tab/>
        <w:t>Helms G, Draganski B, Frackowiak R, Ashburner J, Weiskopf N. Improved segmentation of deep brain grey matter structures using magnetization transfer (MT) parameter maps. NeuroImage 2009;47(1):194-198.</w:t>
      </w:r>
    </w:p>
    <w:p w14:paraId="4AB3A255" w14:textId="77777777" w:rsidR="00704E40" w:rsidRPr="00704E40" w:rsidRDefault="00704E40" w:rsidP="00704E40">
      <w:pPr>
        <w:pStyle w:val="EndNoteBibliography"/>
        <w:ind w:left="720" w:hanging="720"/>
        <w:rPr>
          <w:noProof/>
        </w:rPr>
      </w:pPr>
      <w:r w:rsidRPr="00704E40">
        <w:rPr>
          <w:noProof/>
        </w:rPr>
        <w:t>137.</w:t>
      </w:r>
      <w:r w:rsidRPr="00704E40">
        <w:rPr>
          <w:noProof/>
        </w:rPr>
        <w:tab/>
        <w:t>Helms G. Volume correction for edema in single-volume proton MR spectroscopy of contrast-enhancing multiple sclerosis lesions. Magn Reson Med 2001;46(2):256-263.</w:t>
      </w:r>
    </w:p>
    <w:p w14:paraId="66AC0E5D" w14:textId="77777777" w:rsidR="00704E40" w:rsidRPr="00704E40" w:rsidRDefault="00704E40" w:rsidP="00704E40">
      <w:pPr>
        <w:pStyle w:val="EndNoteBibliography"/>
        <w:ind w:left="720" w:hanging="720"/>
        <w:rPr>
          <w:noProof/>
        </w:rPr>
      </w:pPr>
      <w:r w:rsidRPr="00704E40">
        <w:rPr>
          <w:noProof/>
        </w:rPr>
        <w:t>138.</w:t>
      </w:r>
      <w:r w:rsidRPr="00704E40">
        <w:rPr>
          <w:noProof/>
        </w:rPr>
        <w:tab/>
        <w:t>Solomon I. Relaxation Processes in a System of Two Spins. Physical Review 1955;99(2):559-565.</w:t>
      </w:r>
    </w:p>
    <w:p w14:paraId="51798AD8" w14:textId="77777777" w:rsidR="00704E40" w:rsidRPr="00704E40" w:rsidRDefault="00704E40" w:rsidP="00704E40">
      <w:pPr>
        <w:pStyle w:val="EndNoteBibliography"/>
        <w:ind w:left="720" w:hanging="720"/>
        <w:rPr>
          <w:noProof/>
        </w:rPr>
      </w:pPr>
      <w:r w:rsidRPr="00704E40">
        <w:rPr>
          <w:noProof/>
        </w:rPr>
        <w:t>139.</w:t>
      </w:r>
      <w:r w:rsidRPr="00704E40">
        <w:rPr>
          <w:noProof/>
        </w:rPr>
        <w:tab/>
        <w:t>Bloembergen N, Shapiro S, Pershan PS, Artman JO. Cross-Relaxation in Spin Systems. Physical Review 1959;114(2):445-459.</w:t>
      </w:r>
    </w:p>
    <w:p w14:paraId="5C4A61AB" w14:textId="77777777" w:rsidR="00704E40" w:rsidRPr="00704E40" w:rsidRDefault="00704E40" w:rsidP="00704E40">
      <w:pPr>
        <w:pStyle w:val="EndNoteBibliography"/>
        <w:ind w:left="720" w:hanging="720"/>
        <w:rPr>
          <w:noProof/>
        </w:rPr>
      </w:pPr>
      <w:r w:rsidRPr="00704E40">
        <w:rPr>
          <w:noProof/>
        </w:rPr>
        <w:t>140.</w:t>
      </w:r>
      <w:r w:rsidRPr="00704E40">
        <w:rPr>
          <w:noProof/>
        </w:rPr>
        <w:tab/>
        <w:t>Henkelman RM, Huang X, Xiang QS, Stanisz GJ, Swanson SD, Bronskill MJ. Quantitative interpretation of magnetization transfer. Magn Reson Med 1993;29(6):759-766.</w:t>
      </w:r>
    </w:p>
    <w:p w14:paraId="082481AD" w14:textId="77777777" w:rsidR="00704E40" w:rsidRPr="00704E40" w:rsidRDefault="00704E40" w:rsidP="00704E40">
      <w:pPr>
        <w:pStyle w:val="EndNoteBibliography"/>
        <w:ind w:left="720" w:hanging="720"/>
        <w:rPr>
          <w:noProof/>
        </w:rPr>
      </w:pPr>
      <w:r w:rsidRPr="00704E40">
        <w:rPr>
          <w:noProof/>
        </w:rPr>
        <w:t>141.</w:t>
      </w:r>
      <w:r w:rsidRPr="00704E40">
        <w:rPr>
          <w:noProof/>
        </w:rPr>
        <w:tab/>
        <w:t>Sled JG, Pike GB. Quantitative interpretation of magnetization transfer in spoiled gradient echo MRI sequences. Journal of Magnetic Resonance 2000;145(1):24-36.</w:t>
      </w:r>
    </w:p>
    <w:p w14:paraId="78A4CF21" w14:textId="77777777" w:rsidR="00704E40" w:rsidRPr="00704E40" w:rsidRDefault="00704E40" w:rsidP="00704E40">
      <w:pPr>
        <w:pStyle w:val="EndNoteBibliography"/>
        <w:ind w:left="720" w:hanging="720"/>
        <w:rPr>
          <w:noProof/>
        </w:rPr>
      </w:pPr>
      <w:r w:rsidRPr="00704E40">
        <w:rPr>
          <w:noProof/>
        </w:rPr>
        <w:t>142.</w:t>
      </w:r>
      <w:r w:rsidRPr="00704E40">
        <w:rPr>
          <w:noProof/>
        </w:rPr>
        <w:tab/>
        <w:t>Sled JG, Pike GB. Quantitative imaging of magnetization transfer exchange and relaxation properties in vivo using MRI. Magn Reson Med 2001;46(5):923-931.</w:t>
      </w:r>
    </w:p>
    <w:p w14:paraId="6DEA66B8" w14:textId="77777777" w:rsidR="00704E40" w:rsidRPr="00704E40" w:rsidRDefault="00704E40" w:rsidP="00704E40">
      <w:pPr>
        <w:pStyle w:val="EndNoteBibliography"/>
        <w:ind w:left="720" w:hanging="720"/>
        <w:rPr>
          <w:noProof/>
        </w:rPr>
      </w:pPr>
      <w:r w:rsidRPr="00704E40">
        <w:rPr>
          <w:noProof/>
        </w:rPr>
        <w:t>143.</w:t>
      </w:r>
      <w:r w:rsidRPr="00704E40">
        <w:rPr>
          <w:noProof/>
        </w:rPr>
        <w:tab/>
        <w:t>Morrison C, Henkelman RM. A model for magnetization transfer in tissues. Magn Reson Med 1995;33(4):475-482.</w:t>
      </w:r>
    </w:p>
    <w:p w14:paraId="0603E206" w14:textId="77777777" w:rsidR="00704E40" w:rsidRPr="00704E40" w:rsidRDefault="00704E40" w:rsidP="00704E40">
      <w:pPr>
        <w:pStyle w:val="EndNoteBibliography"/>
        <w:ind w:left="720" w:hanging="720"/>
        <w:rPr>
          <w:noProof/>
        </w:rPr>
      </w:pPr>
      <w:r w:rsidRPr="00704E40">
        <w:rPr>
          <w:noProof/>
        </w:rPr>
        <w:t>144.</w:t>
      </w:r>
      <w:r w:rsidRPr="00704E40">
        <w:rPr>
          <w:noProof/>
        </w:rPr>
        <w:tab/>
        <w:t>Hu BS, Conolly SM, Wright GA, Nishimura DG, Macovski A. Pulsed saturation transfer contrast. Magnetic Resonance in Medicine 1992;26(2):231-240.</w:t>
      </w:r>
    </w:p>
    <w:p w14:paraId="2AFD6B52" w14:textId="77777777" w:rsidR="00704E40" w:rsidRPr="00704E40" w:rsidRDefault="00704E40" w:rsidP="00704E40">
      <w:pPr>
        <w:pStyle w:val="EndNoteBibliography"/>
        <w:ind w:left="720" w:hanging="720"/>
        <w:rPr>
          <w:noProof/>
        </w:rPr>
      </w:pPr>
      <w:r w:rsidRPr="00704E40">
        <w:rPr>
          <w:noProof/>
        </w:rPr>
        <w:t>145.</w:t>
      </w:r>
      <w:r w:rsidRPr="00704E40">
        <w:rPr>
          <w:noProof/>
        </w:rPr>
        <w:tab/>
        <w:t>Pike GB, Glover GH, Hu BS, Enzmann DR. Pulsed magnetization transfer spin-echo MR imaging. Journal of Magnetic Resonance Imaging 1993;3(3):531-539.</w:t>
      </w:r>
    </w:p>
    <w:p w14:paraId="47FD3221" w14:textId="77777777" w:rsidR="00704E40" w:rsidRPr="00704E40" w:rsidRDefault="00704E40" w:rsidP="00704E40">
      <w:pPr>
        <w:pStyle w:val="EndNoteBibliography"/>
        <w:ind w:left="720" w:hanging="720"/>
        <w:rPr>
          <w:noProof/>
        </w:rPr>
      </w:pPr>
      <w:r w:rsidRPr="00704E40">
        <w:rPr>
          <w:noProof/>
        </w:rPr>
        <w:t>146.</w:t>
      </w:r>
      <w:r w:rsidRPr="00704E40">
        <w:rPr>
          <w:noProof/>
        </w:rPr>
        <w:tab/>
        <w:t>Listerud J. Off-resonance pulsed magnetization transfer in clinical MR imaging: Optimization by an analysis of transients. Magnetic Resonance in Medicine 1997;37(5):693-705.</w:t>
      </w:r>
    </w:p>
    <w:p w14:paraId="72178E7F" w14:textId="77777777" w:rsidR="00704E40" w:rsidRPr="00704E40" w:rsidRDefault="00704E40" w:rsidP="00704E40">
      <w:pPr>
        <w:pStyle w:val="EndNoteBibliography"/>
        <w:ind w:left="720" w:hanging="720"/>
        <w:rPr>
          <w:noProof/>
        </w:rPr>
      </w:pPr>
      <w:r w:rsidRPr="00704E40">
        <w:rPr>
          <w:noProof/>
        </w:rPr>
        <w:t>147.</w:t>
      </w:r>
      <w:r w:rsidRPr="00704E40">
        <w:rPr>
          <w:noProof/>
        </w:rPr>
        <w:tab/>
        <w:t>Ramani A, Dalton C, Miller DH, Tofts PS, Barker GJ. Precise estimate of fundamental in-vivo MT parameters in human brain in clinically feasible times. Magn Reson Imaging 2002;20(10):721-731.</w:t>
      </w:r>
    </w:p>
    <w:p w14:paraId="217ABEC5" w14:textId="77777777" w:rsidR="00704E40" w:rsidRPr="00704E40" w:rsidRDefault="00704E40" w:rsidP="00704E40">
      <w:pPr>
        <w:pStyle w:val="EndNoteBibliography"/>
        <w:ind w:left="720" w:hanging="720"/>
        <w:rPr>
          <w:noProof/>
        </w:rPr>
      </w:pPr>
      <w:r w:rsidRPr="00704E40">
        <w:rPr>
          <w:noProof/>
        </w:rPr>
        <w:t>148.</w:t>
      </w:r>
      <w:r w:rsidRPr="00704E40">
        <w:rPr>
          <w:noProof/>
        </w:rPr>
        <w:tab/>
        <w:t>Yarnykh VL. Pulsed Z-spectroscopic imaging of cross-relaxation parameters in tissues for human MRI: theory and clinical applications. Magn Reson Med 2002;47(5):929-939.</w:t>
      </w:r>
    </w:p>
    <w:p w14:paraId="7F29B861" w14:textId="77777777" w:rsidR="00704E40" w:rsidRPr="00704E40" w:rsidRDefault="00704E40" w:rsidP="00704E40">
      <w:pPr>
        <w:pStyle w:val="EndNoteBibliography"/>
        <w:ind w:left="720" w:hanging="720"/>
        <w:rPr>
          <w:noProof/>
        </w:rPr>
      </w:pPr>
      <w:r w:rsidRPr="00704E40">
        <w:rPr>
          <w:noProof/>
        </w:rPr>
        <w:t>149.</w:t>
      </w:r>
      <w:r w:rsidRPr="00704E40">
        <w:rPr>
          <w:noProof/>
        </w:rPr>
        <w:tab/>
        <w:t>Portnoy S, Stanisz GJ. Modeling pulsed magnetization transfer. Magn Reson Med 2007;58(1):144-155.</w:t>
      </w:r>
    </w:p>
    <w:p w14:paraId="6ADE966F" w14:textId="77777777" w:rsidR="00704E40" w:rsidRPr="00704E40" w:rsidRDefault="00704E40" w:rsidP="00704E40">
      <w:pPr>
        <w:pStyle w:val="EndNoteBibliography"/>
        <w:ind w:left="720" w:hanging="720"/>
        <w:rPr>
          <w:noProof/>
        </w:rPr>
      </w:pPr>
      <w:r w:rsidRPr="00704E40">
        <w:rPr>
          <w:noProof/>
        </w:rPr>
        <w:lastRenderedPageBreak/>
        <w:t>150.</w:t>
      </w:r>
      <w:r w:rsidRPr="00704E4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29F3EC50" w14:textId="77777777" w:rsidR="00704E40" w:rsidRPr="00704E40" w:rsidRDefault="00704E40" w:rsidP="00704E40">
      <w:pPr>
        <w:pStyle w:val="EndNoteBibliography"/>
        <w:ind w:left="720" w:hanging="720"/>
        <w:rPr>
          <w:noProof/>
        </w:rPr>
      </w:pPr>
      <w:r w:rsidRPr="00704E40">
        <w:rPr>
          <w:noProof/>
        </w:rPr>
        <w:t>151.</w:t>
      </w:r>
      <w:r w:rsidRPr="00704E40">
        <w:rPr>
          <w:noProof/>
        </w:rPr>
        <w:tab/>
        <w:t>Levesque IR, Giacomini PS, Narayanan S, Ribeiro LT, Sled JG, Arnold DL, Pike GB. Quantitative magnetization transfer and myelin water imaging of the evolution of acute multiple sclerosis lesions. Magn Reson Med 2010;63(3):633-640.</w:t>
      </w:r>
    </w:p>
    <w:p w14:paraId="16D282B1" w14:textId="77777777" w:rsidR="00704E40" w:rsidRPr="00704E40" w:rsidRDefault="00704E40" w:rsidP="00704E40">
      <w:pPr>
        <w:pStyle w:val="EndNoteBibliography"/>
        <w:ind w:left="720" w:hanging="720"/>
        <w:rPr>
          <w:noProof/>
        </w:rPr>
      </w:pPr>
      <w:r w:rsidRPr="00704E40">
        <w:rPr>
          <w:noProof/>
        </w:rPr>
        <w:t>152.</w:t>
      </w:r>
      <w:r w:rsidRPr="00704E40">
        <w:rPr>
          <w:noProof/>
        </w:rPr>
        <w:tab/>
        <w:t>Sled JG, Levesque I, Santos AC, Francis SJ, Narayanan S, Brass SD, Arnold DL, Pike GB. Regional variations in normal brain shown by quantitative magnetization transfer imaging. Magnetic Resonance in Medicine 2004;51(2):299-303.</w:t>
      </w:r>
    </w:p>
    <w:p w14:paraId="061A5003" w14:textId="77777777" w:rsidR="00704E40" w:rsidRPr="00704E40" w:rsidRDefault="00704E40" w:rsidP="00704E40">
      <w:pPr>
        <w:pStyle w:val="EndNoteBibliography"/>
        <w:ind w:left="720" w:hanging="720"/>
        <w:rPr>
          <w:noProof/>
        </w:rPr>
      </w:pPr>
      <w:r w:rsidRPr="00704E40">
        <w:rPr>
          <w:noProof/>
        </w:rPr>
        <w:t>153.</w:t>
      </w:r>
      <w:r w:rsidRPr="00704E40">
        <w:rPr>
          <w:noProof/>
        </w:rPr>
        <w:tab/>
        <w:t>Levesque IR, Sled JG, Narayanan S, Giacomini PS, Ribeiro LT, Arnold DL, Pike GB. Reproducibility of quantitative magnetization-transfer imaging parameters from repeated measurements. Magn Reson Med 2010;64(2):391-400.</w:t>
      </w:r>
    </w:p>
    <w:p w14:paraId="1860D122" w14:textId="77777777" w:rsidR="00704E40" w:rsidRPr="00704E40" w:rsidRDefault="00704E40" w:rsidP="00704E40">
      <w:pPr>
        <w:pStyle w:val="EndNoteBibliography"/>
        <w:ind w:left="720" w:hanging="720"/>
        <w:rPr>
          <w:noProof/>
        </w:rPr>
      </w:pPr>
      <w:r w:rsidRPr="00704E40">
        <w:rPr>
          <w:noProof/>
        </w:rPr>
        <w:t>154.</w:t>
      </w:r>
      <w:r w:rsidRPr="00704E40">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02C1EF51" w14:textId="77777777" w:rsidR="00704E40" w:rsidRPr="00704E40" w:rsidRDefault="00704E40" w:rsidP="00704E40">
      <w:pPr>
        <w:pStyle w:val="EndNoteBibliography"/>
        <w:ind w:left="720" w:hanging="720"/>
        <w:rPr>
          <w:noProof/>
        </w:rPr>
      </w:pPr>
      <w:r w:rsidRPr="00704E40">
        <w:rPr>
          <w:noProof/>
        </w:rPr>
        <w:t>155.</w:t>
      </w:r>
      <w:r w:rsidRPr="00704E4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0ADA3822" w14:textId="77777777" w:rsidR="00704E40" w:rsidRPr="00704E40" w:rsidRDefault="00704E40" w:rsidP="00704E40">
      <w:pPr>
        <w:pStyle w:val="EndNoteBibliography"/>
        <w:ind w:left="720" w:hanging="720"/>
        <w:rPr>
          <w:noProof/>
        </w:rPr>
      </w:pPr>
      <w:r w:rsidRPr="00704E40">
        <w:rPr>
          <w:noProof/>
        </w:rPr>
        <w:t>156.</w:t>
      </w:r>
      <w:r w:rsidRPr="00704E40">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FC26F08" w14:textId="77777777" w:rsidR="00704E40" w:rsidRPr="00704E40" w:rsidRDefault="00704E40" w:rsidP="00704E40">
      <w:pPr>
        <w:pStyle w:val="EndNoteBibliography"/>
        <w:ind w:left="720" w:hanging="720"/>
        <w:rPr>
          <w:noProof/>
        </w:rPr>
      </w:pPr>
      <w:r w:rsidRPr="00704E40">
        <w:rPr>
          <w:noProof/>
        </w:rPr>
        <w:t>157.</w:t>
      </w:r>
      <w:r w:rsidRPr="00704E40">
        <w:rPr>
          <w:noProof/>
        </w:rPr>
        <w:tab/>
        <w:t>Arlinghaus LR, Dortch RD, Whisenant JG, Kang H, Abramson RG, Yankeelov TE. Quantitative Magnetization Transfer Imaging of the Breast at 3.0 T: Reproducibility in Healthy Volunteers. Tomography : a journal for imaging research 2016;2(4):260-266.</w:t>
      </w:r>
    </w:p>
    <w:p w14:paraId="1B32B84F" w14:textId="77777777" w:rsidR="00704E40" w:rsidRPr="00704E40" w:rsidRDefault="00704E40" w:rsidP="00704E40">
      <w:pPr>
        <w:pStyle w:val="EndNoteBibliography"/>
        <w:ind w:left="720" w:hanging="720"/>
        <w:rPr>
          <w:noProof/>
        </w:rPr>
      </w:pPr>
      <w:r w:rsidRPr="00704E40">
        <w:rPr>
          <w:noProof/>
        </w:rPr>
        <w:t>158.</w:t>
      </w:r>
      <w:r w:rsidRPr="00704E40">
        <w:rPr>
          <w:noProof/>
        </w:rPr>
        <w:tab/>
        <w:t>Stikov N, Keenan KE, Pauly JM, Smith RL, Dougherty RF, Gold GE. Cross-relaxation imaging of human articular cartilage. Magn Reson Med 2011;66(3):725-734.</w:t>
      </w:r>
    </w:p>
    <w:p w14:paraId="2B1A46AE" w14:textId="77777777" w:rsidR="00704E40" w:rsidRPr="00704E40" w:rsidRDefault="00704E40" w:rsidP="00704E40">
      <w:pPr>
        <w:pStyle w:val="EndNoteBibliography"/>
        <w:ind w:left="720" w:hanging="720"/>
        <w:rPr>
          <w:noProof/>
        </w:rPr>
      </w:pPr>
      <w:r w:rsidRPr="00704E40">
        <w:rPr>
          <w:noProof/>
        </w:rPr>
        <w:t>159.</w:t>
      </w:r>
      <w:r w:rsidRPr="00704E4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8050AAF" w14:textId="77777777" w:rsidR="00704E40" w:rsidRPr="00704E40" w:rsidRDefault="00704E40" w:rsidP="00704E40">
      <w:pPr>
        <w:pStyle w:val="EndNoteBibliography"/>
        <w:ind w:left="720" w:hanging="720"/>
        <w:rPr>
          <w:noProof/>
        </w:rPr>
      </w:pPr>
      <w:r w:rsidRPr="00704E40">
        <w:rPr>
          <w:noProof/>
        </w:rPr>
        <w:t>160.</w:t>
      </w:r>
      <w:r w:rsidRPr="00704E40">
        <w:rPr>
          <w:noProof/>
        </w:rPr>
        <w:tab/>
        <w:t>Bajd F, Škrlep M, Čandek-Potokar M, Vidmar J, Serša I. Application of quantitative magnetization transfer magnetic resonance imaging for characterization of dry-cured hams. Meat Science 2016;122(Supplement C):109-118.</w:t>
      </w:r>
    </w:p>
    <w:p w14:paraId="6671B81A" w14:textId="77777777" w:rsidR="00704E40" w:rsidRPr="00704E40" w:rsidRDefault="00704E40" w:rsidP="00704E40">
      <w:pPr>
        <w:pStyle w:val="EndNoteBibliography"/>
        <w:ind w:left="720" w:hanging="720"/>
        <w:rPr>
          <w:noProof/>
        </w:rPr>
      </w:pPr>
      <w:r w:rsidRPr="00704E40">
        <w:rPr>
          <w:noProof/>
        </w:rPr>
        <w:lastRenderedPageBreak/>
        <w:t>161.</w:t>
      </w:r>
      <w:r w:rsidRPr="00704E40">
        <w:rPr>
          <w:noProof/>
        </w:rPr>
        <w:tab/>
        <w:t>Cercignani M, Alexander DC. Optimal acquisition schemes for in vivo quantitative magnetization transfer MRI. Magn Reson Med 2006;56(4):803-810.</w:t>
      </w:r>
    </w:p>
    <w:p w14:paraId="1A85C7BA" w14:textId="77777777" w:rsidR="00704E40" w:rsidRPr="00704E40" w:rsidRDefault="00704E40" w:rsidP="00704E40">
      <w:pPr>
        <w:pStyle w:val="EndNoteBibliography"/>
        <w:ind w:left="720" w:hanging="720"/>
        <w:rPr>
          <w:noProof/>
        </w:rPr>
      </w:pPr>
      <w:r w:rsidRPr="00704E40">
        <w:rPr>
          <w:noProof/>
        </w:rPr>
        <w:t>162.</w:t>
      </w:r>
      <w:r w:rsidRPr="00704E40">
        <w:rPr>
          <w:noProof/>
        </w:rPr>
        <w:tab/>
        <w:t>Levesque IR, Sled JG, Pike GB. Iterative optimization method for design of quantitative magnetization transfer imaging experiments. Magn Reson Med 2011;66(3):635-643.</w:t>
      </w:r>
    </w:p>
    <w:p w14:paraId="1249D78D" w14:textId="77777777" w:rsidR="00704E40" w:rsidRPr="00704E40" w:rsidRDefault="00704E40" w:rsidP="00704E40">
      <w:pPr>
        <w:pStyle w:val="EndNoteBibliography"/>
        <w:ind w:left="720" w:hanging="720"/>
        <w:rPr>
          <w:noProof/>
        </w:rPr>
      </w:pPr>
      <w:r w:rsidRPr="00704E40">
        <w:rPr>
          <w:noProof/>
        </w:rPr>
        <w:t>163.</w:t>
      </w:r>
      <w:r w:rsidRPr="00704E40">
        <w:rPr>
          <w:noProof/>
        </w:rPr>
        <w:tab/>
        <w:t>Lustig M, Donoho D, Pauly JM. Sparse MRI: The application of compressed sensing for rapid MR imaging. Magn Reson Med 2007;58(6):1182-1195.</w:t>
      </w:r>
    </w:p>
    <w:p w14:paraId="475EB804" w14:textId="77777777" w:rsidR="00704E40" w:rsidRPr="00704E40" w:rsidRDefault="00704E40" w:rsidP="00704E40">
      <w:pPr>
        <w:pStyle w:val="EndNoteBibliography"/>
        <w:ind w:left="720" w:hanging="720"/>
        <w:rPr>
          <w:noProof/>
        </w:rPr>
      </w:pPr>
      <w:r w:rsidRPr="00704E40">
        <w:rPr>
          <w:noProof/>
        </w:rPr>
        <w:t>164.</w:t>
      </w:r>
      <w:r w:rsidRPr="00704E40">
        <w:rPr>
          <w:noProof/>
        </w:rPr>
        <w:tab/>
        <w:t>Lustig M, Pauly JM. SPIRiT: Iterative self-consistent parallel imaging reconstruction from arbitrary k-space. Magn Reson Med 2010;64(2):457-471.</w:t>
      </w:r>
    </w:p>
    <w:p w14:paraId="3D95223D" w14:textId="77777777" w:rsidR="00704E40" w:rsidRPr="00704E40" w:rsidRDefault="00704E40" w:rsidP="00704E40">
      <w:pPr>
        <w:pStyle w:val="EndNoteBibliography"/>
        <w:ind w:left="720" w:hanging="720"/>
        <w:rPr>
          <w:noProof/>
        </w:rPr>
      </w:pPr>
      <w:r w:rsidRPr="00704E40">
        <w:rPr>
          <w:noProof/>
        </w:rPr>
        <w:t>165.</w:t>
      </w:r>
      <w:r w:rsidRPr="00704E40">
        <w:rPr>
          <w:noProof/>
        </w:rPr>
        <w:tab/>
        <w:t>Underhill HR, Yuan C, Yarnykh VL. Direct quantitative comparison between cross-relaxation imaging and diffusion tensor imaging of the human brain at 3.0 T. Neuroimage 2009;47(4):1568-1578.</w:t>
      </w:r>
    </w:p>
    <w:p w14:paraId="6BB2923F" w14:textId="77777777" w:rsidR="00704E40" w:rsidRPr="00704E40" w:rsidRDefault="00704E40" w:rsidP="00704E40">
      <w:pPr>
        <w:pStyle w:val="EndNoteBibliography"/>
        <w:ind w:left="720" w:hanging="720"/>
        <w:rPr>
          <w:noProof/>
        </w:rPr>
      </w:pPr>
      <w:r w:rsidRPr="00704E40">
        <w:rPr>
          <w:noProof/>
        </w:rPr>
        <w:t>166.</w:t>
      </w:r>
      <w:r w:rsidRPr="00704E40">
        <w:rPr>
          <w:noProof/>
        </w:rPr>
        <w:tab/>
        <w:t>Gupta RK. New Look at Method of Variable Nutation Angle for Measurement of Spin-Lattice Relaxation-Times Using Fourier-Transform Nmr. Journal of Magnetic Resonance 1977;25(1):231-235.</w:t>
      </w:r>
    </w:p>
    <w:p w14:paraId="5E06B2C2" w14:textId="77777777" w:rsidR="00704E40" w:rsidRPr="00704E40" w:rsidRDefault="00704E40" w:rsidP="00704E40">
      <w:pPr>
        <w:pStyle w:val="EndNoteBibliography"/>
        <w:ind w:left="720" w:hanging="720"/>
        <w:rPr>
          <w:noProof/>
        </w:rPr>
      </w:pPr>
      <w:r w:rsidRPr="00704E40">
        <w:rPr>
          <w:noProof/>
        </w:rPr>
        <w:t>167.</w:t>
      </w:r>
      <w:r w:rsidRPr="00704E40">
        <w:rPr>
          <w:noProof/>
        </w:rPr>
        <w:tab/>
        <w:t>Sled JG, Zijdenbos AP, Evans AC. A nonparametric method for automatic correction of intensity nonuniformity in MRI data. IEEE Trans Med Imaging 1998;17(1):87-97.</w:t>
      </w:r>
    </w:p>
    <w:p w14:paraId="47129B8F" w14:textId="77777777" w:rsidR="00704E40" w:rsidRPr="00704E40" w:rsidRDefault="00704E40" w:rsidP="00704E40">
      <w:pPr>
        <w:pStyle w:val="EndNoteBibliography"/>
        <w:ind w:left="720" w:hanging="720"/>
        <w:rPr>
          <w:noProof/>
        </w:rPr>
      </w:pPr>
      <w:r w:rsidRPr="00704E40">
        <w:rPr>
          <w:noProof/>
        </w:rPr>
        <w:t>168.</w:t>
      </w:r>
      <w:r w:rsidRPr="00704E40">
        <w:rPr>
          <w:noProof/>
        </w:rPr>
        <w:tab/>
        <w:t>Wang J, Qiu M, Kim H, Constable RT. T1 measurements incorporating flip angle calibration and correction in vivo. J Magn Reson 2006;182(2):283-292.</w:t>
      </w:r>
    </w:p>
    <w:p w14:paraId="1F86BAFC" w14:textId="77777777" w:rsidR="00704E40" w:rsidRPr="00704E40" w:rsidRDefault="00704E40" w:rsidP="00704E40">
      <w:pPr>
        <w:pStyle w:val="EndNoteBibliography"/>
        <w:ind w:left="720" w:hanging="720"/>
        <w:rPr>
          <w:noProof/>
        </w:rPr>
      </w:pPr>
      <w:r w:rsidRPr="00704E40">
        <w:rPr>
          <w:noProof/>
        </w:rPr>
        <w:t>169.</w:t>
      </w:r>
      <w:r w:rsidRPr="00704E4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2D58710F" w14:textId="77777777" w:rsidR="00704E40" w:rsidRPr="00704E40" w:rsidRDefault="00704E40" w:rsidP="00704E40">
      <w:pPr>
        <w:pStyle w:val="EndNoteBibliography"/>
        <w:ind w:left="720" w:hanging="720"/>
        <w:rPr>
          <w:noProof/>
        </w:rPr>
      </w:pPr>
      <w:r w:rsidRPr="00704E40">
        <w:rPr>
          <w:noProof/>
        </w:rPr>
        <w:t>170.</w:t>
      </w:r>
      <w:r w:rsidRPr="00704E40">
        <w:rPr>
          <w:noProof/>
        </w:rPr>
        <w:tab/>
        <w:t>Lutti A, Hutton C, Finsterbusch J, Helms G, Weiskopf N. Optimization and validation of methods for mapping of the radiofrequency transmit field at 3T. Magn Reson Med 2010;64(1):229-238.</w:t>
      </w:r>
    </w:p>
    <w:p w14:paraId="2D59EFF6" w14:textId="77777777" w:rsidR="00704E40" w:rsidRPr="00704E40" w:rsidRDefault="00704E40" w:rsidP="00704E40">
      <w:pPr>
        <w:pStyle w:val="EndNoteBibliography"/>
        <w:ind w:left="720" w:hanging="720"/>
        <w:rPr>
          <w:noProof/>
        </w:rPr>
      </w:pPr>
      <w:r w:rsidRPr="00704E40">
        <w:rPr>
          <w:noProof/>
        </w:rPr>
        <w:t>171.</w:t>
      </w:r>
      <w:r w:rsidRPr="00704E40">
        <w:rPr>
          <w:noProof/>
        </w:rPr>
        <w:tab/>
        <w:t>Liu T, Wisnieff C, Lou M, Chen W, Spincemaille P, Wang Y. Nonlinear formulation of the magnetic field to source relationship for robust quantitative susceptibility mapping. Magn Reson Med 2013;69(2):467-476.</w:t>
      </w:r>
    </w:p>
    <w:p w14:paraId="2B7871CE" w14:textId="77777777" w:rsidR="00704E40" w:rsidRPr="00704E40" w:rsidRDefault="00704E40" w:rsidP="00704E40">
      <w:pPr>
        <w:pStyle w:val="EndNoteBibliography"/>
        <w:ind w:left="720" w:hanging="720"/>
        <w:rPr>
          <w:noProof/>
        </w:rPr>
      </w:pPr>
      <w:r w:rsidRPr="00704E40">
        <w:rPr>
          <w:noProof/>
        </w:rPr>
        <w:t>172.</w:t>
      </w:r>
      <w:r w:rsidRPr="00704E40">
        <w:rPr>
          <w:noProof/>
        </w:rPr>
        <w:tab/>
        <w:t>Morrell GR, Schabel MC. An analysis of the accuracy of magnetic resonance flip angle measurement methods. Physics in Medicine &amp; Biology 2010;55(20):6157-6174.</w:t>
      </w:r>
    </w:p>
    <w:p w14:paraId="4F1D8025" w14:textId="77777777" w:rsidR="00704E40" w:rsidRPr="00704E40" w:rsidRDefault="00704E40" w:rsidP="00704E40">
      <w:pPr>
        <w:pStyle w:val="EndNoteBibliography"/>
        <w:ind w:left="720" w:hanging="720"/>
        <w:rPr>
          <w:noProof/>
        </w:rPr>
      </w:pPr>
      <w:r w:rsidRPr="00704E40">
        <w:rPr>
          <w:noProof/>
        </w:rPr>
        <w:t>173.</w:t>
      </w:r>
      <w:r w:rsidRPr="00704E40">
        <w:rPr>
          <w:noProof/>
        </w:rPr>
        <w:tab/>
        <w:t>Park DJ, Bangerter NK, Javed A, Kaggie J, Khalighi MM, Morrell GR. A statistical analysis of the Bloch-Siegert B1 mapping technique. Physics in Medicine &amp; Biology 2013;58(16):5673-5691.</w:t>
      </w:r>
    </w:p>
    <w:p w14:paraId="4DB3F931" w14:textId="77777777" w:rsidR="00704E40" w:rsidRPr="00704E40" w:rsidRDefault="00704E40" w:rsidP="00704E40">
      <w:pPr>
        <w:pStyle w:val="EndNoteBibliography"/>
        <w:ind w:left="720" w:hanging="720"/>
        <w:rPr>
          <w:noProof/>
        </w:rPr>
      </w:pPr>
      <w:r w:rsidRPr="00704E40">
        <w:rPr>
          <w:noProof/>
        </w:rPr>
        <w:t>174.</w:t>
      </w:r>
      <w:r w:rsidRPr="00704E40">
        <w:rPr>
          <w:noProof/>
        </w:rPr>
        <w:tab/>
        <w:t>Balezeau F, Eliat PA, Cayamo AB, Saint-Jalmes H. Mapping of low flip angles in magnetic resonance. Physics in Medicine &amp; Biology 2011;56(20):6635-6647.</w:t>
      </w:r>
    </w:p>
    <w:p w14:paraId="1E14CC83" w14:textId="77777777" w:rsidR="00704E40" w:rsidRPr="00704E40" w:rsidRDefault="00704E40" w:rsidP="00704E40">
      <w:pPr>
        <w:pStyle w:val="EndNoteBibliography"/>
        <w:ind w:left="720" w:hanging="720"/>
        <w:rPr>
          <w:noProof/>
        </w:rPr>
      </w:pPr>
      <w:r w:rsidRPr="00704E40">
        <w:rPr>
          <w:noProof/>
        </w:rPr>
        <w:lastRenderedPageBreak/>
        <w:t>175.</w:t>
      </w:r>
      <w:r w:rsidRPr="00704E40">
        <w:rPr>
          <w:noProof/>
        </w:rPr>
        <w:tab/>
        <w:t>Lutti A, Weiskopf N. Optimizing the accuracy of T1 mapping accounting for RF non-linearities and spoiling characteristics in FLASH imaging. abstract 2478; 2014; Milan. (abstract 2478).</w:t>
      </w:r>
    </w:p>
    <w:p w14:paraId="73223F64" w14:textId="77777777" w:rsidR="00704E40" w:rsidRPr="00704E40" w:rsidRDefault="00704E40" w:rsidP="00704E40">
      <w:pPr>
        <w:pStyle w:val="EndNoteBibliography"/>
        <w:ind w:left="720" w:hanging="720"/>
        <w:rPr>
          <w:noProof/>
        </w:rPr>
      </w:pPr>
      <w:r w:rsidRPr="00704E40">
        <w:rPr>
          <w:noProof/>
        </w:rPr>
        <w:t>176.</w:t>
      </w:r>
      <w:r w:rsidRPr="00704E40">
        <w:rPr>
          <w:noProof/>
        </w:rPr>
        <w:tab/>
        <w:t>Parker GJ, Barker GJ, Tofts PS. Accurate multislice gradient echo T(1) measurement in the presence of non-ideal RF pulse shape and RF field nonuniformity. Magn Reson Med 2001;45(5):838-845.</w:t>
      </w:r>
    </w:p>
    <w:p w14:paraId="04C2006F" w14:textId="77777777" w:rsidR="00704E40" w:rsidRPr="00704E40" w:rsidRDefault="00704E40" w:rsidP="00704E40">
      <w:pPr>
        <w:pStyle w:val="EndNoteBibliography"/>
        <w:ind w:left="720" w:hanging="720"/>
        <w:rPr>
          <w:noProof/>
        </w:rPr>
      </w:pPr>
      <w:r w:rsidRPr="00704E40">
        <w:rPr>
          <w:noProof/>
        </w:rPr>
        <w:t>177.</w:t>
      </w:r>
      <w:r w:rsidRPr="00704E40">
        <w:rPr>
          <w:noProof/>
        </w:rPr>
        <w:tab/>
        <w:t>Mitsouras D, Mulkern RV, Rybicki FJ. Strategies for inner volume 3D fast spin echo magnetic resonance imaging using nonselective refocusing radio frequency pulses. Med Phys 2006;33(1):173-186.</w:t>
      </w:r>
    </w:p>
    <w:p w14:paraId="3DBF8055" w14:textId="77777777" w:rsidR="00704E40" w:rsidRPr="00704E40" w:rsidRDefault="00704E40" w:rsidP="00704E40">
      <w:pPr>
        <w:pStyle w:val="EndNoteBibliography"/>
        <w:ind w:left="720" w:hanging="720"/>
        <w:rPr>
          <w:noProof/>
        </w:rPr>
      </w:pPr>
      <w:r w:rsidRPr="00704E40">
        <w:rPr>
          <w:noProof/>
        </w:rPr>
        <w:t>178.</w:t>
      </w:r>
      <w:r w:rsidRPr="00704E40">
        <w:rPr>
          <w:noProof/>
        </w:rPr>
        <w:tab/>
        <w:t>Helms G, Finsterbusch J, Weiskopf N, Dechent P. Rapid radiofrequency field mapping in vivo using single-shot STEAM MRI. Magn Reson Med 2008;60(3):739-743.</w:t>
      </w:r>
    </w:p>
    <w:p w14:paraId="1CA1C1DF" w14:textId="77777777" w:rsidR="00704E40" w:rsidRPr="00704E40" w:rsidRDefault="00704E40" w:rsidP="00704E40">
      <w:pPr>
        <w:pStyle w:val="EndNoteBibliography"/>
        <w:ind w:left="720" w:hanging="720"/>
        <w:rPr>
          <w:noProof/>
        </w:rPr>
      </w:pPr>
      <w:r w:rsidRPr="00704E40">
        <w:rPr>
          <w:noProof/>
        </w:rPr>
        <w:t>179.</w:t>
      </w:r>
      <w:r w:rsidRPr="00704E40">
        <w:rPr>
          <w:noProof/>
        </w:rPr>
        <w:tab/>
        <w:t>Kellner E, Dhital B, Kiselev VG, Reisert M. Gibbs-ringing artifact removal based on local subvoxel-shifts. Magn Reson Med 2016;76(5):1574-1581.</w:t>
      </w:r>
    </w:p>
    <w:p w14:paraId="5A9081A7" w14:textId="77777777" w:rsidR="00704E40" w:rsidRPr="00704E40" w:rsidRDefault="00704E40" w:rsidP="00704E40">
      <w:pPr>
        <w:pStyle w:val="EndNoteBibliography"/>
        <w:ind w:left="720" w:hanging="720"/>
        <w:rPr>
          <w:noProof/>
        </w:rPr>
      </w:pPr>
      <w:r w:rsidRPr="00704E40">
        <w:rPr>
          <w:noProof/>
        </w:rPr>
        <w:t>180.</w:t>
      </w:r>
      <w:r w:rsidRPr="00704E40">
        <w:rPr>
          <w:noProof/>
        </w:rPr>
        <w:tab/>
        <w:t>Nehrke K, Bornert P. Eigenmode analysis of transmit coil array for tailored B1 mapping. Magn Reson Med 2010;63(3):754-764.</w:t>
      </w:r>
    </w:p>
    <w:p w14:paraId="75B07618" w14:textId="77777777" w:rsidR="00704E40" w:rsidRPr="00704E40" w:rsidRDefault="00704E40" w:rsidP="00704E40">
      <w:pPr>
        <w:pStyle w:val="EndNoteBibliography"/>
        <w:ind w:left="720" w:hanging="720"/>
        <w:rPr>
          <w:noProof/>
        </w:rPr>
      </w:pPr>
      <w:r w:rsidRPr="00704E40">
        <w:rPr>
          <w:noProof/>
        </w:rPr>
        <w:t>181.</w:t>
      </w:r>
      <w:r w:rsidRPr="00704E40">
        <w:rPr>
          <w:noProof/>
        </w:rPr>
        <w:tab/>
        <w:t>Saranathan M, Khalighi MM, Glover GH, Pandit P, Rutt BK. Efficient Bloch-Siegert B1 (+) mapping using spiral and echo-planar readouts. Magn Reson Med 2013;70(6):1669-1673.</w:t>
      </w:r>
    </w:p>
    <w:p w14:paraId="1DAEC1DD" w14:textId="77777777" w:rsidR="00704E40" w:rsidRPr="00704E40" w:rsidRDefault="00704E40" w:rsidP="00704E40">
      <w:pPr>
        <w:pStyle w:val="EndNoteBibliography"/>
        <w:ind w:left="720" w:hanging="720"/>
        <w:rPr>
          <w:noProof/>
        </w:rPr>
      </w:pPr>
      <w:r w:rsidRPr="00704E40">
        <w:rPr>
          <w:noProof/>
        </w:rPr>
        <w:t>182.</w:t>
      </w:r>
      <w:r w:rsidRPr="00704E40">
        <w:rPr>
          <w:noProof/>
        </w:rPr>
        <w:tab/>
        <w:t>Lutti A, Stadler J, Josephs O, Windischberger C, Speck O, Bernarding J, Hutton C, Weiskopf N. Robust and fast whole brain mapping of the RF transmit field B1 at 7T. PLoS One 2012;7(3):e32379.</w:t>
      </w:r>
    </w:p>
    <w:p w14:paraId="4EE1E4D8" w14:textId="77777777" w:rsidR="00704E40" w:rsidRPr="00704E40" w:rsidRDefault="00704E40" w:rsidP="00704E40">
      <w:pPr>
        <w:pStyle w:val="EndNoteBibliography"/>
        <w:ind w:left="720" w:hanging="720"/>
        <w:rPr>
          <w:noProof/>
        </w:rPr>
      </w:pPr>
      <w:r w:rsidRPr="00704E40">
        <w:rPr>
          <w:noProof/>
        </w:rPr>
        <w:t>183.</w:t>
      </w:r>
      <w:r w:rsidRPr="00704E40">
        <w:rPr>
          <w:noProof/>
        </w:rPr>
        <w:tab/>
        <w:t>Lutti A, Dick F, Sereno MI, Weiskopf N. Using high-resolution quantitative mapping of R1 as an index of cortical myelination. NeuroImage 2014;93, Part 2:176-188.</w:t>
      </w:r>
    </w:p>
    <w:p w14:paraId="4E943625" w14:textId="77777777" w:rsidR="00704E40" w:rsidRPr="00704E40" w:rsidRDefault="00704E40" w:rsidP="00704E40">
      <w:pPr>
        <w:pStyle w:val="EndNoteBibliography"/>
        <w:ind w:left="720" w:hanging="720"/>
        <w:rPr>
          <w:noProof/>
        </w:rPr>
      </w:pPr>
      <w:r w:rsidRPr="00704E40">
        <w:rPr>
          <w:noProof/>
        </w:rPr>
        <w:t>184.</w:t>
      </w:r>
      <w:r w:rsidRPr="00704E4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16FEFFCB" w14:textId="77777777" w:rsidR="00704E40" w:rsidRPr="00704E40" w:rsidRDefault="00704E40" w:rsidP="00704E40">
      <w:pPr>
        <w:pStyle w:val="EndNoteBibliography"/>
        <w:ind w:left="720" w:hanging="720"/>
        <w:rPr>
          <w:noProof/>
        </w:rPr>
      </w:pPr>
      <w:r w:rsidRPr="00704E40">
        <w:rPr>
          <w:noProof/>
        </w:rPr>
        <w:t>185.</w:t>
      </w:r>
      <w:r w:rsidRPr="00704E40">
        <w:rPr>
          <w:noProof/>
        </w:rPr>
        <w:tab/>
        <w:t>Tozer D, Ramani A, Barker GJ, Davies GR, Miller DH, Tofts PS. Quantitative magnetization transfer mapping of bound protons in multiple sclerosis. Magn Reson Med 2003;50(1):83-91.</w:t>
      </w:r>
    </w:p>
    <w:p w14:paraId="111E279A" w14:textId="77777777" w:rsidR="00704E40" w:rsidRPr="00704E40" w:rsidRDefault="00704E40" w:rsidP="00704E40">
      <w:pPr>
        <w:pStyle w:val="EndNoteBibliography"/>
        <w:ind w:left="720" w:hanging="720"/>
        <w:rPr>
          <w:noProof/>
        </w:rPr>
      </w:pPr>
      <w:r w:rsidRPr="00704E40">
        <w:rPr>
          <w:noProof/>
        </w:rPr>
        <w:t>186.</w:t>
      </w:r>
      <w:r w:rsidRPr="00704E40">
        <w:rPr>
          <w:noProof/>
        </w:rPr>
        <w:tab/>
        <w:t>Davies GR, Tozer DJ, Cercignani M, Ramani A, Dalton CM, Thompson AJ, Barker GJ, Tofts PS, Miller DH. Estimation of the macromolecular proton fraction and bound pool T2 in multiple sclerosis. Mult Scler 2004;10(6):607-613.</w:t>
      </w:r>
    </w:p>
    <w:p w14:paraId="13F86115" w14:textId="77777777" w:rsidR="00704E40" w:rsidRPr="00704E40" w:rsidRDefault="00704E40" w:rsidP="00704E40">
      <w:pPr>
        <w:pStyle w:val="EndNoteBibliography"/>
        <w:ind w:left="720" w:hanging="720"/>
        <w:rPr>
          <w:noProof/>
        </w:rPr>
      </w:pPr>
      <w:r w:rsidRPr="00704E40">
        <w:rPr>
          <w:noProof/>
        </w:rPr>
        <w:t>187.</w:t>
      </w:r>
      <w:r w:rsidRPr="00704E40">
        <w:rPr>
          <w:noProof/>
        </w:rPr>
        <w:tab/>
        <w:t>Gloor M, Scheffler K, Bieri O. Quantitative magnetization transfer imaging using balanced SSFP. Magn Reson Med 2008;60(3):691-700.</w:t>
      </w:r>
    </w:p>
    <w:p w14:paraId="68949CE9" w14:textId="77777777" w:rsidR="00704E40" w:rsidRPr="00704E40" w:rsidRDefault="00704E40" w:rsidP="00704E40">
      <w:pPr>
        <w:pStyle w:val="EndNoteBibliography"/>
        <w:ind w:left="720" w:hanging="720"/>
        <w:rPr>
          <w:noProof/>
        </w:rPr>
      </w:pPr>
      <w:r w:rsidRPr="00704E40">
        <w:rPr>
          <w:noProof/>
        </w:rPr>
        <w:lastRenderedPageBreak/>
        <w:t>188.</w:t>
      </w:r>
      <w:r w:rsidRPr="00704E40">
        <w:rPr>
          <w:noProof/>
        </w:rPr>
        <w:tab/>
        <w:t>Dortch RD, Li K, Gochberg DF, Welch EB, Dula AN, Tamhane AA, Gore JC, Smith SA. Quantitative magnetization transfer imaging in human brain at 3 T via selective inversion recovery. Magn Reson Med 2011;66(5):1346-1352.</w:t>
      </w:r>
    </w:p>
    <w:p w14:paraId="2CEFBA6C" w14:textId="77777777" w:rsidR="00704E40" w:rsidRPr="00704E40" w:rsidRDefault="00704E40" w:rsidP="00704E40">
      <w:pPr>
        <w:pStyle w:val="EndNoteBibliography"/>
        <w:ind w:left="720" w:hanging="720"/>
        <w:rPr>
          <w:noProof/>
        </w:rPr>
      </w:pPr>
      <w:r w:rsidRPr="00704E40">
        <w:rPr>
          <w:noProof/>
        </w:rPr>
        <w:t>189.</w:t>
      </w:r>
      <w:r w:rsidRPr="00704E40">
        <w:rPr>
          <w:noProof/>
        </w:rPr>
        <w:tab/>
        <w:t>Pike GB. Pulsed magnetization transfer contrast in gradient echo imaging: a two-pool analytic description of signal response. Magn Reson Med 1996;36(1):95-103.</w:t>
      </w:r>
    </w:p>
    <w:p w14:paraId="25CAA99A" w14:textId="77777777" w:rsidR="00704E40" w:rsidRPr="00704E40" w:rsidRDefault="00704E40" w:rsidP="00704E40">
      <w:pPr>
        <w:pStyle w:val="EndNoteBibliography"/>
        <w:ind w:left="720" w:hanging="720"/>
        <w:rPr>
          <w:noProof/>
        </w:rPr>
      </w:pPr>
      <w:r w:rsidRPr="00704E40">
        <w:rPr>
          <w:noProof/>
        </w:rPr>
        <w:t>190.</w:t>
      </w:r>
      <w:r w:rsidRPr="00704E40">
        <w:rPr>
          <w:noProof/>
        </w:rPr>
        <w:tab/>
        <w:t>Cercignani M, Symms MR, Schmierer K, Boulby PA, Tozer DJ, Ron M, Tofts PS, Barker GJ. Three-dimensional quantitative magnetisation transfer imaging of the human brain. NeuroImage 2005;27(2):436-441.</w:t>
      </w:r>
    </w:p>
    <w:p w14:paraId="2C3BB25C" w14:textId="77777777" w:rsidR="00704E40" w:rsidRPr="00704E40" w:rsidRDefault="00704E40" w:rsidP="00704E40">
      <w:pPr>
        <w:pStyle w:val="EndNoteBibliography"/>
        <w:ind w:left="720" w:hanging="720"/>
        <w:rPr>
          <w:noProof/>
        </w:rPr>
      </w:pPr>
      <w:r w:rsidRPr="00704E40">
        <w:rPr>
          <w:noProof/>
        </w:rPr>
        <w:t>191.</w:t>
      </w:r>
      <w:r w:rsidRPr="00704E40">
        <w:rPr>
          <w:noProof/>
        </w:rPr>
        <w:tab/>
        <w:t>Levesque IR, Chia CL, Pike GB. Reproducibility of in vivo magnetic resonance imaging-based measurement of myelin water. J Magn Reson Imaging 2010;32(1):60-68.</w:t>
      </w:r>
    </w:p>
    <w:p w14:paraId="01396C4B" w14:textId="77777777" w:rsidR="00704E40" w:rsidRPr="00704E40" w:rsidRDefault="00704E40" w:rsidP="00704E40">
      <w:pPr>
        <w:pStyle w:val="EndNoteBibliography"/>
        <w:ind w:left="720" w:hanging="720"/>
        <w:rPr>
          <w:noProof/>
        </w:rPr>
      </w:pPr>
      <w:r w:rsidRPr="00704E40">
        <w:rPr>
          <w:noProof/>
        </w:rPr>
        <w:t>192.</w:t>
      </w:r>
      <w:r w:rsidRPr="00704E40">
        <w:rPr>
          <w:noProof/>
        </w:rPr>
        <w:tab/>
        <w:t>Cruz JB. System sensitivity analysis: Dowden, Hutchinson &amp; Ross; 1973.</w:t>
      </w:r>
    </w:p>
    <w:p w14:paraId="6787F47A" w14:textId="77777777" w:rsidR="00704E40" w:rsidRPr="00704E40" w:rsidRDefault="00704E40" w:rsidP="00704E40">
      <w:pPr>
        <w:pStyle w:val="EndNoteBibliography"/>
        <w:ind w:left="720" w:hanging="720"/>
        <w:rPr>
          <w:noProof/>
        </w:rPr>
      </w:pPr>
      <w:r w:rsidRPr="00704E40">
        <w:rPr>
          <w:noProof/>
        </w:rPr>
        <w:t>193.</w:t>
      </w:r>
      <w:r w:rsidRPr="00704E40">
        <w:rPr>
          <w:noProof/>
        </w:rPr>
        <w:tab/>
        <w:t>Grad J, Mendelson D, Hyder F, Bryant RG. Applications of nuclear magnetic cross-relaxation spectroscopy to tissues. Magn Reson Med 1991;17(2):452-459.</w:t>
      </w:r>
    </w:p>
    <w:p w14:paraId="526250B4" w14:textId="77777777" w:rsidR="00704E40" w:rsidRPr="00704E40" w:rsidRDefault="00704E40" w:rsidP="00704E40">
      <w:pPr>
        <w:pStyle w:val="EndNoteBibliography"/>
        <w:ind w:left="720" w:hanging="720"/>
        <w:rPr>
          <w:noProof/>
        </w:rPr>
      </w:pPr>
      <w:r w:rsidRPr="00704E40">
        <w:rPr>
          <w:noProof/>
        </w:rPr>
        <w:t>194.</w:t>
      </w:r>
      <w:r w:rsidRPr="00704E40">
        <w:rPr>
          <w:noProof/>
        </w:rPr>
        <w:tab/>
        <w:t>Skinner TE, Glover GH. An extended two-point Dixon algorithm for calculating separate water, fat, and B0 images. Magn Reson Med 1997;37(4):628-630.</w:t>
      </w:r>
    </w:p>
    <w:p w14:paraId="57597202" w14:textId="77777777" w:rsidR="00704E40" w:rsidRPr="00704E40" w:rsidRDefault="00704E40" w:rsidP="00704E40">
      <w:pPr>
        <w:pStyle w:val="EndNoteBibliography"/>
        <w:ind w:left="720" w:hanging="720"/>
        <w:rPr>
          <w:noProof/>
        </w:rPr>
      </w:pPr>
      <w:r w:rsidRPr="00704E40">
        <w:rPr>
          <w:noProof/>
        </w:rPr>
        <w:t>195.</w:t>
      </w:r>
      <w:r w:rsidRPr="00704E40">
        <w:rPr>
          <w:noProof/>
        </w:rPr>
        <w:tab/>
        <w:t>Yarnykh VL. Fast macromolecular proton fraction mapping from a single off-resonance magnetization transfer measurement. Magn Reson Med 2012;68(1):166-178.</w:t>
      </w:r>
    </w:p>
    <w:p w14:paraId="08F44217" w14:textId="77777777" w:rsidR="00704E40" w:rsidRPr="00704E40" w:rsidRDefault="00704E40" w:rsidP="00704E40">
      <w:pPr>
        <w:pStyle w:val="EndNoteBibliography"/>
        <w:ind w:left="720" w:hanging="720"/>
        <w:rPr>
          <w:noProof/>
        </w:rPr>
      </w:pPr>
      <w:r w:rsidRPr="00704E40">
        <w:rPr>
          <w:noProof/>
        </w:rPr>
        <w:t>196.</w:t>
      </w:r>
      <w:r w:rsidRPr="00704E40">
        <w:rPr>
          <w:noProof/>
        </w:rPr>
        <w:tab/>
        <w:t>Wiggins GC, Triantafyllou C, Potthast A, Reykowski A, Nittka M, Wald LL. 32-channel 3 Tesla receive-only phased-array head coil with soccer-ball element geometry. Magn Reson Med 2006;56(1):216-223.</w:t>
      </w:r>
    </w:p>
    <w:p w14:paraId="77E4A6DC" w14:textId="77777777" w:rsidR="00704E40" w:rsidRPr="00704E40" w:rsidRDefault="00704E40" w:rsidP="00704E40">
      <w:pPr>
        <w:pStyle w:val="EndNoteBibliography"/>
        <w:ind w:left="720" w:hanging="720"/>
        <w:rPr>
          <w:noProof/>
        </w:rPr>
      </w:pPr>
      <w:r w:rsidRPr="00704E40">
        <w:rPr>
          <w:noProof/>
        </w:rPr>
        <w:t>197.</w:t>
      </w:r>
      <w:r w:rsidRPr="00704E4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3CDAE78" w14:textId="77777777" w:rsidR="00704E40" w:rsidRPr="00704E40" w:rsidRDefault="00704E40" w:rsidP="00704E40">
      <w:pPr>
        <w:pStyle w:val="EndNoteBibliography"/>
        <w:ind w:left="720" w:hanging="720"/>
        <w:rPr>
          <w:noProof/>
        </w:rPr>
      </w:pPr>
      <w:r w:rsidRPr="00704E40">
        <w:rPr>
          <w:noProof/>
        </w:rPr>
        <w:t>198.</w:t>
      </w:r>
      <w:r w:rsidRPr="00704E4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2211B21B" w14:textId="77777777" w:rsidR="00704E40" w:rsidRPr="00704E40" w:rsidRDefault="00704E40" w:rsidP="00704E40">
      <w:pPr>
        <w:pStyle w:val="EndNoteBibliography"/>
        <w:ind w:left="720" w:hanging="720"/>
        <w:rPr>
          <w:noProof/>
        </w:rPr>
      </w:pPr>
      <w:r w:rsidRPr="00704E40">
        <w:rPr>
          <w:noProof/>
        </w:rPr>
        <w:t>199.</w:t>
      </w:r>
      <w:r w:rsidRPr="00704E40">
        <w:rPr>
          <w:noProof/>
        </w:rPr>
        <w:tab/>
        <w:t>Boudreau M, Stikov N, Pike GB. B1 -sensitivity analysis of quantitative magnetization transfer imaging. Magn Reson Med 2017.</w:t>
      </w:r>
    </w:p>
    <w:p w14:paraId="62815E7D" w14:textId="77777777" w:rsidR="00704E40" w:rsidRPr="00704E40" w:rsidRDefault="00704E40" w:rsidP="00704E40">
      <w:pPr>
        <w:pStyle w:val="EndNoteBibliography"/>
        <w:ind w:left="720" w:hanging="720"/>
        <w:rPr>
          <w:noProof/>
        </w:rPr>
      </w:pPr>
      <w:r w:rsidRPr="00704E40">
        <w:rPr>
          <w:noProof/>
        </w:rPr>
        <w:t>200.</w:t>
      </w:r>
      <w:r w:rsidRPr="00704E40">
        <w:rPr>
          <w:noProof/>
        </w:rPr>
        <w:tab/>
        <w:t>Boudreau M, Tardif CL, Stikov N, Sled JG, Lee W, Pike GB. B1 mapping for bias-correction in quantitative T1 imaging of the brain at 3T using standard pulse sequences. J Magn Reson Imaging 2017.</w:t>
      </w:r>
    </w:p>
    <w:p w14:paraId="25EAA6C8" w14:textId="77777777" w:rsidR="00704E40" w:rsidRPr="00704E40" w:rsidRDefault="00704E40" w:rsidP="00704E40">
      <w:pPr>
        <w:pStyle w:val="EndNoteBibliography"/>
        <w:ind w:left="720" w:hanging="720"/>
        <w:rPr>
          <w:noProof/>
        </w:rPr>
      </w:pPr>
      <w:r w:rsidRPr="00704E40">
        <w:rPr>
          <w:noProof/>
        </w:rPr>
        <w:t>201.</w:t>
      </w:r>
      <w:r w:rsidRPr="00704E40">
        <w:rPr>
          <w:noProof/>
        </w:rPr>
        <w:tab/>
        <w:t>Lankford CL, Does MD. Propagation of error from parameter constraints in quantitative MRI: Example application of multiple spin echo T2 mapping. Magn Reson Med 2017.</w:t>
      </w:r>
    </w:p>
    <w:p w14:paraId="2FB59E2B" w14:textId="77777777" w:rsidR="00704E40" w:rsidRPr="00704E40" w:rsidRDefault="00704E40" w:rsidP="00704E40">
      <w:pPr>
        <w:pStyle w:val="EndNoteBibliography"/>
        <w:ind w:left="720" w:hanging="720"/>
        <w:rPr>
          <w:noProof/>
        </w:rPr>
      </w:pPr>
      <w:r w:rsidRPr="00704E40">
        <w:rPr>
          <w:noProof/>
        </w:rPr>
        <w:lastRenderedPageBreak/>
        <w:t>202.</w:t>
      </w:r>
      <w:r w:rsidRPr="00704E40">
        <w:rPr>
          <w:noProof/>
        </w:rPr>
        <w:tab/>
        <w:t>Mclean M, MacDonald ME, Lebel RM, Boudreau M, Pike B. Accelerated z-Spectrum Imaging. In: Proceedings of the 25th Annual Meeting of ISMRM 2017;25.</w:t>
      </w:r>
    </w:p>
    <w:p w14:paraId="6686F86F" w14:textId="77777777" w:rsidR="00704E40" w:rsidRPr="00704E40" w:rsidRDefault="00704E40" w:rsidP="00704E40">
      <w:pPr>
        <w:pStyle w:val="EndNoteBibliography"/>
        <w:ind w:left="720" w:hanging="720"/>
        <w:rPr>
          <w:noProof/>
        </w:rPr>
      </w:pPr>
      <w:r w:rsidRPr="00704E40">
        <w:rPr>
          <w:noProof/>
        </w:rPr>
        <w:t>203.</w:t>
      </w:r>
      <w:r w:rsidRPr="00704E40">
        <w:rPr>
          <w:noProof/>
        </w:rPr>
        <w:tab/>
        <w:t>Baudrexel S, Noth U, Schure JR, Deichmann R. T1 mapping with the variable flip angle technique: A simple correction for insufficient spoiling of transverse magnetization. Magn Reson Med 2017.</w:t>
      </w:r>
    </w:p>
    <w:p w14:paraId="04754796" w14:textId="77777777" w:rsidR="00704E40" w:rsidRPr="00704E40" w:rsidRDefault="00704E40" w:rsidP="00704E40">
      <w:pPr>
        <w:pStyle w:val="EndNoteBibliography"/>
        <w:ind w:left="720" w:hanging="720"/>
        <w:rPr>
          <w:noProof/>
        </w:rPr>
      </w:pPr>
      <w:r w:rsidRPr="00704E40">
        <w:rPr>
          <w:noProof/>
        </w:rPr>
        <w:t>204.</w:t>
      </w:r>
      <w:r w:rsidRPr="00704E40">
        <w:rPr>
          <w:noProof/>
        </w:rPr>
        <w:tab/>
        <w:t>Smith AK, Dortch RD, Dethrage LM, Smith SA. Rapid, high-resolution quantitative magnetization transfer MRI of the human spinal cord. Neuroimage 2014;95:106-116.</w:t>
      </w:r>
    </w:p>
    <w:p w14:paraId="56D40F4F" w14:textId="77777777" w:rsidR="00704E40" w:rsidRPr="00704E40" w:rsidRDefault="00704E40" w:rsidP="00704E40">
      <w:pPr>
        <w:pStyle w:val="EndNoteBibliography"/>
        <w:ind w:left="720" w:hanging="720"/>
        <w:rPr>
          <w:noProof/>
        </w:rPr>
      </w:pPr>
      <w:r w:rsidRPr="00704E40">
        <w:rPr>
          <w:noProof/>
        </w:rPr>
        <w:t>205.</w:t>
      </w:r>
      <w:r w:rsidRPr="00704E40">
        <w:rPr>
          <w:noProof/>
        </w:rPr>
        <w:tab/>
        <w:t>Menzel MI, Tan ET, Khare K, Sperl JI, King KF, Tao XD, Hardy CJ, Marinelli L. Accelerated Diffusion Spectrum Imaging in the Human Brain Using Compressed Sensing. Magnetic Resonance in Medicine 2011;66(5):1226-1233.</w:t>
      </w:r>
    </w:p>
    <w:p w14:paraId="07CEAFC8" w14:textId="77777777" w:rsidR="00704E40" w:rsidRPr="00704E40" w:rsidRDefault="00704E40" w:rsidP="00704E40">
      <w:pPr>
        <w:pStyle w:val="EndNoteBibliography"/>
        <w:ind w:left="720" w:hanging="720"/>
        <w:rPr>
          <w:noProof/>
        </w:rPr>
      </w:pPr>
      <w:r w:rsidRPr="00704E40">
        <w:rPr>
          <w:noProof/>
        </w:rPr>
        <w:t>206.</w:t>
      </w:r>
      <w:r w:rsidRPr="00704E40">
        <w:rPr>
          <w:noProof/>
        </w:rPr>
        <w:tab/>
        <w:t>Li W, Griswold M, Yu X. Fast cardiac T1 mapping in mice using a model-based compressed sensing method. Magn Reson Med 2012;68(4):1127-1134.</w:t>
      </w:r>
    </w:p>
    <w:p w14:paraId="11411345" w14:textId="77777777" w:rsidR="00704E40" w:rsidRPr="00704E40" w:rsidRDefault="00704E40" w:rsidP="00704E40">
      <w:pPr>
        <w:pStyle w:val="EndNoteBibliography"/>
        <w:ind w:left="720" w:hanging="720"/>
        <w:rPr>
          <w:noProof/>
        </w:rPr>
      </w:pPr>
      <w:r w:rsidRPr="00704E40">
        <w:rPr>
          <w:noProof/>
        </w:rPr>
        <w:t>207.</w:t>
      </w:r>
      <w:r w:rsidRPr="00704E40">
        <w:rPr>
          <w:noProof/>
        </w:rPr>
        <w:tab/>
        <w:t>Huang C, Graff CG, Clarkson EW, Bilgin A, Altbach MI. T2 mapping from highly undersampled data by reconstruction of principal component coefficient maps using compressed sensing. Magn Reson Med 2012;67(5):1355-1366.</w:t>
      </w:r>
    </w:p>
    <w:p w14:paraId="23E9FE59" w14:textId="77777777" w:rsidR="00704E40" w:rsidRPr="00704E40" w:rsidRDefault="00704E40" w:rsidP="00704E40">
      <w:pPr>
        <w:pStyle w:val="EndNoteBibliography"/>
        <w:ind w:left="720" w:hanging="720"/>
        <w:rPr>
          <w:noProof/>
        </w:rPr>
      </w:pPr>
      <w:r w:rsidRPr="00704E40">
        <w:rPr>
          <w:noProof/>
        </w:rPr>
        <w:t>208.</w:t>
      </w:r>
      <w:r w:rsidRPr="00704E40">
        <w:rPr>
          <w:noProof/>
        </w:rPr>
        <w:tab/>
        <w:t>Zhao B, Lu W, Hitchens TK, Lam F, Ho C, Liang ZP. Accelerated MR parameter mapping with low-rank and sparsity constraints. Magn Reson Med 2015;74(2):489-498.</w:t>
      </w:r>
    </w:p>
    <w:p w14:paraId="7A9BE095" w14:textId="77777777" w:rsidR="00704E40" w:rsidRPr="00704E40" w:rsidRDefault="00704E40" w:rsidP="00704E40">
      <w:pPr>
        <w:pStyle w:val="EndNoteBibliography"/>
        <w:ind w:left="720" w:hanging="720"/>
        <w:rPr>
          <w:noProof/>
        </w:rPr>
      </w:pPr>
      <w:r w:rsidRPr="00704E40">
        <w:rPr>
          <w:noProof/>
        </w:rPr>
        <w:t>209.</w:t>
      </w:r>
      <w:r w:rsidRPr="00704E40">
        <w:rPr>
          <w:noProof/>
        </w:rPr>
        <w:tab/>
        <w:t>Dopfert J, Witte C, Kunth M, Schroder L. Sensitivity enhancement of (Hyper-)CEST image series by exploiting redundancies in the spectral domain. Contrast Media &amp; Molecular Imaging 2014;9(1):100-107.</w:t>
      </w:r>
    </w:p>
    <w:p w14:paraId="2F1B67C3" w14:textId="77777777" w:rsidR="00704E40" w:rsidRPr="00704E40" w:rsidRDefault="00704E40" w:rsidP="00704E40">
      <w:pPr>
        <w:pStyle w:val="EndNoteBibliography"/>
        <w:ind w:left="720" w:hanging="720"/>
        <w:rPr>
          <w:noProof/>
        </w:rPr>
      </w:pPr>
      <w:r w:rsidRPr="00704E40">
        <w:rPr>
          <w:noProof/>
        </w:rPr>
        <w:t>210.</w:t>
      </w:r>
      <w:r w:rsidRPr="00704E40">
        <w:rPr>
          <w:noProof/>
        </w:rPr>
        <w:tab/>
        <w:t>Ashburner J, Friston KJ. Nonlinear spatial normalization using basis functions. Hum Brain Mapp 1999;7(4):254-266.</w:t>
      </w:r>
    </w:p>
    <w:p w14:paraId="171BB64B" w14:textId="77777777" w:rsidR="00704E40" w:rsidRPr="00704E40" w:rsidRDefault="00704E40" w:rsidP="00704E40">
      <w:pPr>
        <w:pStyle w:val="EndNoteBibliography"/>
        <w:ind w:left="720" w:hanging="720"/>
        <w:rPr>
          <w:noProof/>
        </w:rPr>
      </w:pPr>
      <w:r w:rsidRPr="00704E40">
        <w:rPr>
          <w:noProof/>
        </w:rPr>
        <w:t>211.</w:t>
      </w:r>
      <w:r w:rsidRPr="00704E40">
        <w:rPr>
          <w:noProof/>
        </w:rPr>
        <w:tab/>
        <w:t>Ma D, Gulani V, Seiberlich N, Liu K, Sunshine JL, Duerk JL, Griswold MA. Magnetic resonance fingerprinting. Nature 2013;495(7440):187-192.</w:t>
      </w:r>
    </w:p>
    <w:p w14:paraId="5F9DB112" w14:textId="77777777" w:rsidR="00704E40" w:rsidRPr="00704E40" w:rsidRDefault="00704E40" w:rsidP="00704E40">
      <w:pPr>
        <w:pStyle w:val="EndNoteBibliography"/>
        <w:ind w:left="720" w:hanging="720"/>
        <w:rPr>
          <w:noProof/>
        </w:rPr>
      </w:pPr>
      <w:r w:rsidRPr="00704E40">
        <w:rPr>
          <w:noProof/>
        </w:rPr>
        <w:t>212.</w:t>
      </w:r>
      <w:r w:rsidRPr="00704E40">
        <w:rPr>
          <w:noProof/>
        </w:rPr>
        <w:tab/>
        <w:t>Cohen O, Huang S, McMahon MT, Rosen MS, Farrar CT. Rapid and Quantitative Chemical Exchange Saturation Transfer (CEST) Imaging with Magnetic Resonance Fingerprinting (MRF). ArXiv e-prints. Volume 1710; 2017.</w:t>
      </w:r>
    </w:p>
    <w:p w14:paraId="184AB0D1" w14:textId="6713046D" w:rsidR="000033F2" w:rsidRPr="000033F2" w:rsidRDefault="00302A88" w:rsidP="00E256BD">
      <w:pPr>
        <w:tabs>
          <w:tab w:val="left" w:pos="541"/>
        </w:tabs>
      </w:pPr>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2" w:author="Mathieu Boudreau" w:date="2017-10-29T16:54:00Z" w:initials="MB">
    <w:p w14:paraId="0821332C" w14:textId="5C31B1C0" w:rsidR="008A747C" w:rsidRDefault="008A747C">
      <w:pPr>
        <w:pStyle w:val="Commentaire"/>
      </w:pPr>
      <w:r>
        <w:rPr>
          <w:rStyle w:val="Marquedecommentaire"/>
        </w:rPr>
        <w:annotationRef/>
      </w:r>
      <w:r>
        <w:t xml:space="preserve">Did you mention the super-Lorentzian </w:t>
      </w:r>
      <w:proofErr w:type="spellStart"/>
      <w:r>
        <w:t>lineshape</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6F8292" w14:textId="77777777" w:rsidR="000E38E9" w:rsidRDefault="000E38E9" w:rsidP="0015286B">
      <w:r>
        <w:separator/>
      </w:r>
    </w:p>
  </w:endnote>
  <w:endnote w:type="continuationSeparator" w:id="0">
    <w:p w14:paraId="4F44648B" w14:textId="77777777" w:rsidR="000E38E9" w:rsidRDefault="000E38E9"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8A747C" w:rsidRDefault="008A747C"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8A747C" w:rsidRDefault="008A747C"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8A747C" w:rsidRDefault="008A747C"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2D346C">
      <w:rPr>
        <w:rStyle w:val="Numrodepage"/>
        <w:noProof/>
      </w:rPr>
      <w:t>143</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D4322B" w14:textId="77777777" w:rsidR="000E38E9" w:rsidRDefault="000E38E9" w:rsidP="0015286B">
      <w:r>
        <w:separator/>
      </w:r>
    </w:p>
  </w:footnote>
  <w:footnote w:type="continuationSeparator" w:id="0">
    <w:p w14:paraId="316C8836" w14:textId="77777777" w:rsidR="000E38E9" w:rsidRDefault="000E38E9"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33589"/>
    <w:rsid w:val="00035996"/>
    <w:rsid w:val="000403D8"/>
    <w:rsid w:val="0004105D"/>
    <w:rsid w:val="00043D18"/>
    <w:rsid w:val="00045A89"/>
    <w:rsid w:val="00046F9E"/>
    <w:rsid w:val="00047699"/>
    <w:rsid w:val="00047DD6"/>
    <w:rsid w:val="0005019C"/>
    <w:rsid w:val="00051193"/>
    <w:rsid w:val="00051860"/>
    <w:rsid w:val="00053533"/>
    <w:rsid w:val="0005365B"/>
    <w:rsid w:val="00055104"/>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C04"/>
    <w:rsid w:val="000C45A3"/>
    <w:rsid w:val="000C795D"/>
    <w:rsid w:val="000D0F1F"/>
    <w:rsid w:val="000D1B22"/>
    <w:rsid w:val="000D756D"/>
    <w:rsid w:val="000E0991"/>
    <w:rsid w:val="000E1F8D"/>
    <w:rsid w:val="000E3176"/>
    <w:rsid w:val="000E38E9"/>
    <w:rsid w:val="000E4CBF"/>
    <w:rsid w:val="000E4ECB"/>
    <w:rsid w:val="000E6BA4"/>
    <w:rsid w:val="000F0FF0"/>
    <w:rsid w:val="000F22A2"/>
    <w:rsid w:val="000F4666"/>
    <w:rsid w:val="000F511A"/>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3444"/>
    <w:rsid w:val="001234DA"/>
    <w:rsid w:val="00124DD3"/>
    <w:rsid w:val="00125179"/>
    <w:rsid w:val="001259C1"/>
    <w:rsid w:val="00125ED4"/>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04B8"/>
    <w:rsid w:val="001E10B6"/>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172E9"/>
    <w:rsid w:val="0022196C"/>
    <w:rsid w:val="00222597"/>
    <w:rsid w:val="00224645"/>
    <w:rsid w:val="00224E23"/>
    <w:rsid w:val="00225070"/>
    <w:rsid w:val="002274FE"/>
    <w:rsid w:val="002318A3"/>
    <w:rsid w:val="00233097"/>
    <w:rsid w:val="00233736"/>
    <w:rsid w:val="002339AB"/>
    <w:rsid w:val="00233AA1"/>
    <w:rsid w:val="00233C88"/>
    <w:rsid w:val="00233EC6"/>
    <w:rsid w:val="002347D2"/>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76885"/>
    <w:rsid w:val="00280D4A"/>
    <w:rsid w:val="00280EC4"/>
    <w:rsid w:val="002810E4"/>
    <w:rsid w:val="00281D4F"/>
    <w:rsid w:val="00281D6B"/>
    <w:rsid w:val="0028503E"/>
    <w:rsid w:val="002908AB"/>
    <w:rsid w:val="0029104D"/>
    <w:rsid w:val="00295167"/>
    <w:rsid w:val="0029593A"/>
    <w:rsid w:val="00297A8A"/>
    <w:rsid w:val="002A00BF"/>
    <w:rsid w:val="002A1663"/>
    <w:rsid w:val="002A1F5D"/>
    <w:rsid w:val="002A26D2"/>
    <w:rsid w:val="002A6708"/>
    <w:rsid w:val="002A6BE9"/>
    <w:rsid w:val="002B06E3"/>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1474"/>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3F05"/>
    <w:rsid w:val="003A4A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C40"/>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438A5"/>
    <w:rsid w:val="00444BBE"/>
    <w:rsid w:val="004455AB"/>
    <w:rsid w:val="00446048"/>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D1B45"/>
    <w:rsid w:val="004D43CC"/>
    <w:rsid w:val="004D4D2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7D7"/>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7BA9"/>
    <w:rsid w:val="005A313B"/>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FB9"/>
    <w:rsid w:val="00636CAD"/>
    <w:rsid w:val="00636FAB"/>
    <w:rsid w:val="006373AC"/>
    <w:rsid w:val="00637648"/>
    <w:rsid w:val="00637A88"/>
    <w:rsid w:val="006416E1"/>
    <w:rsid w:val="00642297"/>
    <w:rsid w:val="00642AC6"/>
    <w:rsid w:val="00645062"/>
    <w:rsid w:val="00645E88"/>
    <w:rsid w:val="00647747"/>
    <w:rsid w:val="00647A5E"/>
    <w:rsid w:val="00650785"/>
    <w:rsid w:val="00651E2B"/>
    <w:rsid w:val="0065269A"/>
    <w:rsid w:val="00653915"/>
    <w:rsid w:val="006544FE"/>
    <w:rsid w:val="00655273"/>
    <w:rsid w:val="00655DB6"/>
    <w:rsid w:val="00657929"/>
    <w:rsid w:val="00662231"/>
    <w:rsid w:val="00666003"/>
    <w:rsid w:val="00666F52"/>
    <w:rsid w:val="00667069"/>
    <w:rsid w:val="00670D77"/>
    <w:rsid w:val="00671007"/>
    <w:rsid w:val="006710CD"/>
    <w:rsid w:val="0067274D"/>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72A9"/>
    <w:rsid w:val="006B27C5"/>
    <w:rsid w:val="006B3903"/>
    <w:rsid w:val="006B4187"/>
    <w:rsid w:val="006B485E"/>
    <w:rsid w:val="006C0457"/>
    <w:rsid w:val="006C28DE"/>
    <w:rsid w:val="006C351D"/>
    <w:rsid w:val="006D0F54"/>
    <w:rsid w:val="006D19D3"/>
    <w:rsid w:val="006D2C38"/>
    <w:rsid w:val="006D519B"/>
    <w:rsid w:val="006D6BEB"/>
    <w:rsid w:val="006D723B"/>
    <w:rsid w:val="006D7780"/>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11CD"/>
    <w:rsid w:val="00776C1D"/>
    <w:rsid w:val="0077739F"/>
    <w:rsid w:val="0078246D"/>
    <w:rsid w:val="007870F1"/>
    <w:rsid w:val="00787DCF"/>
    <w:rsid w:val="00791065"/>
    <w:rsid w:val="007917A4"/>
    <w:rsid w:val="00793C39"/>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30F14"/>
    <w:rsid w:val="00831D63"/>
    <w:rsid w:val="00832C00"/>
    <w:rsid w:val="008333EE"/>
    <w:rsid w:val="00833C30"/>
    <w:rsid w:val="00834E1E"/>
    <w:rsid w:val="0083542E"/>
    <w:rsid w:val="00836010"/>
    <w:rsid w:val="00841943"/>
    <w:rsid w:val="008435EB"/>
    <w:rsid w:val="0084445E"/>
    <w:rsid w:val="008446BD"/>
    <w:rsid w:val="00845B93"/>
    <w:rsid w:val="00846165"/>
    <w:rsid w:val="00846598"/>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124"/>
    <w:rsid w:val="008F649F"/>
    <w:rsid w:val="008F64F0"/>
    <w:rsid w:val="008F6B42"/>
    <w:rsid w:val="008F7C8A"/>
    <w:rsid w:val="00902C35"/>
    <w:rsid w:val="009055A6"/>
    <w:rsid w:val="00906546"/>
    <w:rsid w:val="00910797"/>
    <w:rsid w:val="00910975"/>
    <w:rsid w:val="00911675"/>
    <w:rsid w:val="009117EC"/>
    <w:rsid w:val="009123FB"/>
    <w:rsid w:val="00913E2F"/>
    <w:rsid w:val="00915B10"/>
    <w:rsid w:val="00915EC7"/>
    <w:rsid w:val="00917325"/>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712C"/>
    <w:rsid w:val="00991CC2"/>
    <w:rsid w:val="009951EC"/>
    <w:rsid w:val="00995A58"/>
    <w:rsid w:val="00995F18"/>
    <w:rsid w:val="00996106"/>
    <w:rsid w:val="00996559"/>
    <w:rsid w:val="009A194C"/>
    <w:rsid w:val="009A21D2"/>
    <w:rsid w:val="009A2A66"/>
    <w:rsid w:val="009A3638"/>
    <w:rsid w:val="009A4BBD"/>
    <w:rsid w:val="009A59A3"/>
    <w:rsid w:val="009B07F0"/>
    <w:rsid w:val="009B3BD5"/>
    <w:rsid w:val="009B3D3F"/>
    <w:rsid w:val="009B6468"/>
    <w:rsid w:val="009B7491"/>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3987"/>
    <w:rsid w:val="009F51A6"/>
    <w:rsid w:val="009F6517"/>
    <w:rsid w:val="00A00E8C"/>
    <w:rsid w:val="00A01257"/>
    <w:rsid w:val="00A01278"/>
    <w:rsid w:val="00A04852"/>
    <w:rsid w:val="00A04B6F"/>
    <w:rsid w:val="00A060EE"/>
    <w:rsid w:val="00A0670F"/>
    <w:rsid w:val="00A07CB5"/>
    <w:rsid w:val="00A07DDC"/>
    <w:rsid w:val="00A135DA"/>
    <w:rsid w:val="00A14990"/>
    <w:rsid w:val="00A160F3"/>
    <w:rsid w:val="00A20DBB"/>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45EBE"/>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00AC"/>
    <w:rsid w:val="00AB1612"/>
    <w:rsid w:val="00AB61A6"/>
    <w:rsid w:val="00AB6662"/>
    <w:rsid w:val="00AB7574"/>
    <w:rsid w:val="00AC09D4"/>
    <w:rsid w:val="00AC29EC"/>
    <w:rsid w:val="00AC6F3E"/>
    <w:rsid w:val="00AC7132"/>
    <w:rsid w:val="00AD0C45"/>
    <w:rsid w:val="00AD30D7"/>
    <w:rsid w:val="00AD3328"/>
    <w:rsid w:val="00AD4D0B"/>
    <w:rsid w:val="00AD7F9C"/>
    <w:rsid w:val="00AE0101"/>
    <w:rsid w:val="00AE085E"/>
    <w:rsid w:val="00AE47D5"/>
    <w:rsid w:val="00AE4905"/>
    <w:rsid w:val="00AE6941"/>
    <w:rsid w:val="00AF068C"/>
    <w:rsid w:val="00AF2322"/>
    <w:rsid w:val="00AF301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0A6"/>
    <w:rsid w:val="00B41507"/>
    <w:rsid w:val="00B43543"/>
    <w:rsid w:val="00B43ADD"/>
    <w:rsid w:val="00B4669E"/>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532C"/>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2F4F"/>
    <w:rsid w:val="00C750FA"/>
    <w:rsid w:val="00C76ACB"/>
    <w:rsid w:val="00C8043F"/>
    <w:rsid w:val="00C80E78"/>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2D8A"/>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D6549"/>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47C3E"/>
    <w:rsid w:val="00D50028"/>
    <w:rsid w:val="00D5004C"/>
    <w:rsid w:val="00D502E1"/>
    <w:rsid w:val="00D5260F"/>
    <w:rsid w:val="00D52B95"/>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44BD"/>
    <w:rsid w:val="00D8734D"/>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3341"/>
    <w:rsid w:val="00DB74BF"/>
    <w:rsid w:val="00DC00CE"/>
    <w:rsid w:val="00DC0223"/>
    <w:rsid w:val="00DC344E"/>
    <w:rsid w:val="00DC63CE"/>
    <w:rsid w:val="00DD0B26"/>
    <w:rsid w:val="00DD16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8A5"/>
    <w:rsid w:val="00E14A19"/>
    <w:rsid w:val="00E16362"/>
    <w:rsid w:val="00E201BB"/>
    <w:rsid w:val="00E20495"/>
    <w:rsid w:val="00E214B9"/>
    <w:rsid w:val="00E22624"/>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912"/>
    <w:rsid w:val="00E61DA9"/>
    <w:rsid w:val="00E624DE"/>
    <w:rsid w:val="00E63640"/>
    <w:rsid w:val="00E6372F"/>
    <w:rsid w:val="00E63FC4"/>
    <w:rsid w:val="00E65CE7"/>
    <w:rsid w:val="00E6636E"/>
    <w:rsid w:val="00E66C75"/>
    <w:rsid w:val="00E72AD3"/>
    <w:rsid w:val="00E73CF7"/>
    <w:rsid w:val="00E7602B"/>
    <w:rsid w:val="00E7780B"/>
    <w:rsid w:val="00E810B8"/>
    <w:rsid w:val="00E81CD9"/>
    <w:rsid w:val="00E824B7"/>
    <w:rsid w:val="00E83782"/>
    <w:rsid w:val="00E83845"/>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6D1"/>
    <w:rsid w:val="00EF6B77"/>
    <w:rsid w:val="00EF797F"/>
    <w:rsid w:val="00EF7B1A"/>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44528"/>
    <w:rsid w:val="00F50021"/>
    <w:rsid w:val="00F50516"/>
    <w:rsid w:val="00F518C1"/>
    <w:rsid w:val="00F55D95"/>
    <w:rsid w:val="00F56314"/>
    <w:rsid w:val="00F56981"/>
    <w:rsid w:val="00F57B85"/>
    <w:rsid w:val="00F60776"/>
    <w:rsid w:val="00F63EB2"/>
    <w:rsid w:val="00F72AB6"/>
    <w:rsid w:val="00F75248"/>
    <w:rsid w:val="00F76E1F"/>
    <w:rsid w:val="00F77EE6"/>
    <w:rsid w:val="00F83012"/>
    <w:rsid w:val="00F8365A"/>
    <w:rsid w:val="00F83C43"/>
    <w:rsid w:val="00F84AB4"/>
    <w:rsid w:val="00F86BA5"/>
    <w:rsid w:val="00F879C3"/>
    <w:rsid w:val="00F91780"/>
    <w:rsid w:val="00F92EE6"/>
    <w:rsid w:val="00F93198"/>
    <w:rsid w:val="00F93D09"/>
    <w:rsid w:val="00F94149"/>
    <w:rsid w:val="00F952F6"/>
    <w:rsid w:val="00F9563A"/>
    <w:rsid w:val="00F962CF"/>
    <w:rsid w:val="00FA1A3C"/>
    <w:rsid w:val="00FA4AB4"/>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D5FB8"/>
    <w:rsid w:val="00FE1303"/>
    <w:rsid w:val="00FE2802"/>
    <w:rsid w:val="00FE48B1"/>
    <w:rsid w:val="00FE4CD0"/>
    <w:rsid w:val="00FF112E"/>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0</Pages>
  <Words>79952</Words>
  <Characters>439737</Characters>
  <Application>Microsoft Macintosh Word</Application>
  <DocSecurity>0</DocSecurity>
  <Lines>3664</Lines>
  <Paragraphs>1037</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86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cp:revision>
  <dcterms:created xsi:type="dcterms:W3CDTF">2017-11-30T22:39:00Z</dcterms:created>
  <dcterms:modified xsi:type="dcterms:W3CDTF">2017-11-30T22:39:00Z</dcterms:modified>
</cp:coreProperties>
</file>